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AB177" w14:textId="5689D38B" w:rsidR="003107E7" w:rsidRPr="00426E49" w:rsidRDefault="003107E7" w:rsidP="00295EEB">
      <w:pPr>
        <w:spacing w:line="480" w:lineRule="auto"/>
        <w:rPr>
          <w:b/>
          <w:sz w:val="28"/>
        </w:rPr>
      </w:pPr>
      <w:bookmarkStart w:id="0" w:name="_GoBack"/>
      <w:bookmarkEnd w:id="0"/>
      <w:r w:rsidRPr="00426E49">
        <w:rPr>
          <w:b/>
          <w:sz w:val="28"/>
        </w:rPr>
        <w:t xml:space="preserve">Effect of the </w:t>
      </w:r>
      <w:r w:rsidR="003329CC" w:rsidRPr="00426E49">
        <w:rPr>
          <w:b/>
          <w:sz w:val="28"/>
        </w:rPr>
        <w:t>nursing</w:t>
      </w:r>
      <w:r w:rsidR="0033574B" w:rsidRPr="00426E49">
        <w:rPr>
          <w:b/>
          <w:sz w:val="28"/>
        </w:rPr>
        <w:t xml:space="preserve"> mother </w:t>
      </w:r>
      <w:r w:rsidRPr="00426E49">
        <w:rPr>
          <w:b/>
          <w:sz w:val="28"/>
        </w:rPr>
        <w:t>on the gut microbiome of the offspring during early mouse development</w:t>
      </w:r>
    </w:p>
    <w:p w14:paraId="266E6E23" w14:textId="29B01996" w:rsidR="00094EB1" w:rsidRPr="00426E49" w:rsidRDefault="00094EB1" w:rsidP="00295EEB">
      <w:pPr>
        <w:spacing w:line="480" w:lineRule="auto"/>
      </w:pPr>
    </w:p>
    <w:p w14:paraId="63D2577F" w14:textId="196FB56D" w:rsidR="00506DBC" w:rsidRPr="00426E49" w:rsidRDefault="00506DBC" w:rsidP="00295EEB">
      <w:pPr>
        <w:spacing w:line="480" w:lineRule="auto"/>
        <w:rPr>
          <w:i/>
        </w:rPr>
      </w:pPr>
      <w:r w:rsidRPr="00426E49">
        <w:rPr>
          <w:i/>
        </w:rPr>
        <w:t xml:space="preserve">Revised version </w:t>
      </w:r>
      <w:r w:rsidR="00767B61" w:rsidRPr="00426E49">
        <w:rPr>
          <w:i/>
        </w:rPr>
        <w:t>November</w:t>
      </w:r>
      <w:r w:rsidRPr="00426E49">
        <w:rPr>
          <w:i/>
        </w:rPr>
        <w:t xml:space="preserve"> </w:t>
      </w:r>
      <w:r w:rsidR="00767B61" w:rsidRPr="00426E49">
        <w:rPr>
          <w:i/>
        </w:rPr>
        <w:t>2</w:t>
      </w:r>
      <w:r w:rsidR="00D5019E">
        <w:rPr>
          <w:i/>
        </w:rPr>
        <w:t>6</w:t>
      </w:r>
      <w:r w:rsidR="00767B61" w:rsidRPr="00426E49">
        <w:rPr>
          <w:i/>
          <w:vertAlign w:val="superscript"/>
        </w:rPr>
        <w:t>st</w:t>
      </w:r>
      <w:r w:rsidRPr="00426E49">
        <w:rPr>
          <w:i/>
        </w:rPr>
        <w:t>, 2018</w:t>
      </w:r>
    </w:p>
    <w:p w14:paraId="41777E49" w14:textId="77777777" w:rsidR="00506DBC" w:rsidRPr="00426E49" w:rsidRDefault="00506DBC" w:rsidP="00295EEB">
      <w:pPr>
        <w:spacing w:line="480" w:lineRule="auto"/>
      </w:pPr>
    </w:p>
    <w:p w14:paraId="68D2C410" w14:textId="5E3D0330" w:rsidR="00823949" w:rsidRPr="00426E49" w:rsidRDefault="00823949" w:rsidP="00295EEB">
      <w:pPr>
        <w:spacing w:line="480" w:lineRule="auto"/>
        <w:rPr>
          <w:vertAlign w:val="superscript"/>
        </w:rPr>
      </w:pPr>
      <w:r w:rsidRPr="00426E49">
        <w:rPr>
          <w:b/>
        </w:rPr>
        <w:t>Autors</w:t>
      </w:r>
      <w:r w:rsidRPr="00426E49">
        <w:t>: Nicole Simone Treichel</w:t>
      </w:r>
      <w:r w:rsidR="00CB4EAE" w:rsidRPr="00426E49">
        <w:rPr>
          <w:vertAlign w:val="superscript"/>
        </w:rPr>
        <w:t>1</w:t>
      </w:r>
      <w:r w:rsidRPr="00426E49">
        <w:t>, Zala</w:t>
      </w:r>
      <w:r w:rsidR="00A36515" w:rsidRPr="00426E49">
        <w:t xml:space="preserve"> </w:t>
      </w:r>
      <w:r w:rsidRPr="00426E49">
        <w:t>Prevoršek</w:t>
      </w:r>
      <w:r w:rsidR="00CB4EAE" w:rsidRPr="00426E49">
        <w:rPr>
          <w:vertAlign w:val="superscript"/>
        </w:rPr>
        <w:t>2</w:t>
      </w:r>
      <w:r w:rsidRPr="00426E49">
        <w:t xml:space="preserve">, </w:t>
      </w:r>
      <w:r w:rsidR="00CE4F6B" w:rsidRPr="00426E49">
        <w:t>Vesna Mrak</w:t>
      </w:r>
      <w:r w:rsidR="00CB4EAE" w:rsidRPr="00426E49">
        <w:rPr>
          <w:vertAlign w:val="superscript"/>
        </w:rPr>
        <w:t>2</w:t>
      </w:r>
      <w:r w:rsidR="00CE4F6B" w:rsidRPr="00426E49">
        <w:t>,</w:t>
      </w:r>
      <w:r w:rsidR="00A87763" w:rsidRPr="00426E49">
        <w:t xml:space="preserve"> </w:t>
      </w:r>
      <w:r w:rsidR="00275591" w:rsidRPr="00426E49">
        <w:t>Matea Kostrić</w:t>
      </w:r>
      <w:r w:rsidR="00CB4EAE" w:rsidRPr="00426E49">
        <w:rPr>
          <w:vertAlign w:val="superscript"/>
        </w:rPr>
        <w:t>1</w:t>
      </w:r>
      <w:r w:rsidR="00275591" w:rsidRPr="00426E49">
        <w:t xml:space="preserve">, </w:t>
      </w:r>
      <w:r w:rsidR="00A87763" w:rsidRPr="00426E49">
        <w:t>Gisle Vestergaard</w:t>
      </w:r>
      <w:r w:rsidR="0081445A" w:rsidRPr="00426E49">
        <w:rPr>
          <w:vertAlign w:val="superscript"/>
        </w:rPr>
        <w:t>1</w:t>
      </w:r>
      <w:r w:rsidR="0081445A" w:rsidRPr="00426E49">
        <w:rPr>
          <w:rFonts w:eastAsia="Calibri"/>
          <w:bCs/>
          <w:szCs w:val="18"/>
          <w:vertAlign w:val="superscript"/>
        </w:rPr>
        <w:t>†</w:t>
      </w:r>
      <w:r w:rsidRPr="00426E49">
        <w:t xml:space="preserve">, </w:t>
      </w:r>
      <w:r w:rsidR="00270696" w:rsidRPr="00426E49">
        <w:t>Bärbel Fösel</w:t>
      </w:r>
      <w:r w:rsidR="00270696" w:rsidRPr="00426E49">
        <w:rPr>
          <w:vertAlign w:val="superscript"/>
        </w:rPr>
        <w:t>1</w:t>
      </w:r>
      <w:r w:rsidR="00332003" w:rsidRPr="00426E49">
        <w:rPr>
          <w:vertAlign w:val="superscript"/>
        </w:rPr>
        <w:t>*</w:t>
      </w:r>
      <w:r w:rsidR="00270696" w:rsidRPr="00426E49">
        <w:t xml:space="preserve">, </w:t>
      </w:r>
      <w:r w:rsidR="001576EB" w:rsidRPr="00426E49">
        <w:t>Stefan Pfeiffer</w:t>
      </w:r>
      <w:r w:rsidR="00CB4EAE" w:rsidRPr="00426E49">
        <w:rPr>
          <w:vertAlign w:val="superscript"/>
        </w:rPr>
        <w:t>1</w:t>
      </w:r>
      <w:r w:rsidR="00C6140C" w:rsidRPr="00426E49">
        <w:rPr>
          <w:vertAlign w:val="superscript"/>
        </w:rPr>
        <w:t>,3</w:t>
      </w:r>
      <w:r w:rsidR="001576EB" w:rsidRPr="00426E49">
        <w:t>,</w:t>
      </w:r>
      <w:r w:rsidR="00270696" w:rsidRPr="00426E49">
        <w:t xml:space="preserve"> </w:t>
      </w:r>
      <w:r w:rsidRPr="00426E49">
        <w:t>Blaž Stres</w:t>
      </w:r>
      <w:r w:rsidR="00071ADE" w:rsidRPr="00426E49">
        <w:rPr>
          <w:vertAlign w:val="superscript"/>
        </w:rPr>
        <w:t>2</w:t>
      </w:r>
      <w:r w:rsidRPr="00426E49">
        <w:t>, Anne Schöler</w:t>
      </w:r>
      <w:r w:rsidR="0081445A" w:rsidRPr="00426E49">
        <w:rPr>
          <w:vertAlign w:val="superscript"/>
        </w:rPr>
        <w:t>1</w:t>
      </w:r>
      <w:r w:rsidR="0081445A" w:rsidRPr="00426E49">
        <w:rPr>
          <w:rFonts w:eastAsia="Calibri"/>
          <w:bCs/>
          <w:szCs w:val="18"/>
          <w:vertAlign w:val="superscript"/>
        </w:rPr>
        <w:t>††</w:t>
      </w:r>
      <w:r w:rsidR="00A97CE8" w:rsidRPr="00426E49">
        <w:rPr>
          <w:rFonts w:eastAsia="Calibri"/>
          <w:bCs/>
          <w:szCs w:val="18"/>
        </w:rPr>
        <w:t>,</w:t>
      </w:r>
      <w:r w:rsidR="00A97CE8" w:rsidRPr="00426E49">
        <w:t xml:space="preserve"> Michael Schloter</w:t>
      </w:r>
      <w:r w:rsidR="00A97CE8" w:rsidRPr="00426E49">
        <w:rPr>
          <w:vertAlign w:val="superscript"/>
        </w:rPr>
        <w:t>1,3</w:t>
      </w:r>
    </w:p>
    <w:p w14:paraId="6EB59226" w14:textId="77777777" w:rsidR="001576EB" w:rsidRPr="00426E49" w:rsidRDefault="001576EB" w:rsidP="00295EEB">
      <w:pPr>
        <w:spacing w:line="480" w:lineRule="auto"/>
      </w:pPr>
    </w:p>
    <w:p w14:paraId="03537CA2" w14:textId="193A7E57" w:rsidR="00544680" w:rsidRPr="00426E49" w:rsidRDefault="00544680" w:rsidP="00295EEB">
      <w:pPr>
        <w:spacing w:line="480" w:lineRule="auto"/>
      </w:pPr>
      <w:r w:rsidRPr="00426E49">
        <w:rPr>
          <w:b/>
        </w:rPr>
        <w:t>Author Affiliations</w:t>
      </w:r>
      <w:r w:rsidRPr="00426E49">
        <w:t>:</w:t>
      </w:r>
    </w:p>
    <w:p w14:paraId="32BEF04A" w14:textId="2A43C5BB" w:rsidR="00CB4EAE" w:rsidRPr="00426E49" w:rsidRDefault="00CB4EAE" w:rsidP="00295EEB">
      <w:pPr>
        <w:spacing w:line="480" w:lineRule="auto"/>
      </w:pPr>
      <w:r w:rsidRPr="00426E49">
        <w:rPr>
          <w:vertAlign w:val="superscript"/>
        </w:rPr>
        <w:t xml:space="preserve">1 </w:t>
      </w:r>
      <w:r w:rsidR="00071ADE" w:rsidRPr="00426E49">
        <w:t xml:space="preserve">Research Unit Comparative Microbiome Analysis, </w:t>
      </w:r>
      <w:r w:rsidRPr="00426E49">
        <w:t>Helmholtz Zentrum München, Neuherberg, Germany</w:t>
      </w:r>
    </w:p>
    <w:p w14:paraId="4CC07D36" w14:textId="2F3F7DB6" w:rsidR="00CB4EAE" w:rsidRPr="00426E49" w:rsidRDefault="00CB4EAE" w:rsidP="00295EEB">
      <w:pPr>
        <w:spacing w:line="480" w:lineRule="auto"/>
      </w:pPr>
      <w:r w:rsidRPr="00426E49">
        <w:rPr>
          <w:vertAlign w:val="superscript"/>
        </w:rPr>
        <w:t>2</w:t>
      </w:r>
      <w:r w:rsidRPr="00426E49">
        <w:t xml:space="preserve"> Department of Animal Science, University of Ljubljana, Ljubljana, Slovenia</w:t>
      </w:r>
    </w:p>
    <w:p w14:paraId="31C676D3" w14:textId="34E7DAC3" w:rsidR="00332003" w:rsidRPr="00426E49" w:rsidRDefault="00332003" w:rsidP="00295EEB">
      <w:pPr>
        <w:spacing w:line="480" w:lineRule="auto"/>
      </w:pPr>
      <w:r w:rsidRPr="00426E49">
        <w:rPr>
          <w:vertAlign w:val="superscript"/>
        </w:rPr>
        <w:t>3</w:t>
      </w:r>
      <w:r w:rsidR="008819DB" w:rsidRPr="00426E49">
        <w:t xml:space="preserve"> ZIEL - Institute for Food &amp; Health, Technical University of Munich, Freising, Germany </w:t>
      </w:r>
    </w:p>
    <w:p w14:paraId="17413430" w14:textId="2C92A0F5" w:rsidR="00CB4EAE" w:rsidRPr="00426E49" w:rsidRDefault="0081445A" w:rsidP="00295EEB">
      <w:pPr>
        <w:spacing w:line="480" w:lineRule="auto"/>
        <w:rPr>
          <w:vertAlign w:val="superscript"/>
        </w:rPr>
      </w:pPr>
      <w:r w:rsidRPr="00426E49">
        <w:rPr>
          <w:rFonts w:eastAsia="Calibri"/>
          <w:bCs/>
          <w:szCs w:val="18"/>
          <w:vertAlign w:val="superscript"/>
        </w:rPr>
        <w:t>†</w:t>
      </w:r>
      <w:r w:rsidRPr="00426E49">
        <w:rPr>
          <w:rFonts w:cs="Arial"/>
        </w:rPr>
        <w:t xml:space="preserve"> Present address:</w:t>
      </w:r>
      <w:r w:rsidR="00CB4EAE" w:rsidRPr="00426E49">
        <w:rPr>
          <w:vertAlign w:val="superscript"/>
        </w:rPr>
        <w:t xml:space="preserve"> </w:t>
      </w:r>
      <w:r w:rsidR="00CB4EAE" w:rsidRPr="00426E49">
        <w:t>Molecular Microbial Ecology Group, University of Copenhagen, Copenhagen, Denmark</w:t>
      </w:r>
    </w:p>
    <w:p w14:paraId="18A65E32" w14:textId="6EC137FB" w:rsidR="00CB4EAE" w:rsidRPr="00426E49" w:rsidRDefault="0081445A" w:rsidP="00295EEB">
      <w:pPr>
        <w:spacing w:line="480" w:lineRule="auto"/>
      </w:pPr>
      <w:r w:rsidRPr="00426E49">
        <w:rPr>
          <w:rFonts w:eastAsia="Calibri"/>
          <w:bCs/>
          <w:szCs w:val="18"/>
          <w:vertAlign w:val="superscript"/>
        </w:rPr>
        <w:t>††</w:t>
      </w:r>
      <w:r w:rsidRPr="00426E49">
        <w:rPr>
          <w:rFonts w:cs="Arial"/>
        </w:rPr>
        <w:t xml:space="preserve"> Present address:</w:t>
      </w:r>
      <w:r w:rsidR="00BA4EE1" w:rsidRPr="00426E49">
        <w:rPr>
          <w:vertAlign w:val="superscript"/>
        </w:rPr>
        <w:t xml:space="preserve"> </w:t>
      </w:r>
      <w:r w:rsidR="00CB4EAE" w:rsidRPr="00426E49">
        <w:t>DKFZ German Cancer Research Center, Berlin, Germany</w:t>
      </w:r>
    </w:p>
    <w:p w14:paraId="4D059D32" w14:textId="216CBF3D" w:rsidR="002519BF" w:rsidRPr="00426E49" w:rsidRDefault="002519BF" w:rsidP="00295EEB">
      <w:pPr>
        <w:spacing w:after="200" w:line="480" w:lineRule="auto"/>
        <w:jc w:val="both"/>
        <w:rPr>
          <w:b/>
          <w:bCs/>
        </w:rPr>
      </w:pPr>
    </w:p>
    <w:p w14:paraId="796DBA23" w14:textId="235DB279" w:rsidR="00AB38DB" w:rsidRPr="00426E49" w:rsidRDefault="00A97CE8" w:rsidP="00295EEB">
      <w:pPr>
        <w:spacing w:after="200" w:line="480" w:lineRule="auto"/>
        <w:jc w:val="both"/>
        <w:rPr>
          <w:bCs/>
        </w:rPr>
      </w:pPr>
      <w:r w:rsidRPr="00426E49">
        <w:rPr>
          <w:b/>
          <w:bCs/>
        </w:rPr>
        <w:t>*</w:t>
      </w:r>
      <w:r w:rsidR="00AB38DB" w:rsidRPr="00426E49">
        <w:rPr>
          <w:b/>
          <w:bCs/>
        </w:rPr>
        <w:t>Corresponding author</w:t>
      </w:r>
      <w:r w:rsidR="00623830" w:rsidRPr="00426E49">
        <w:rPr>
          <w:b/>
          <w:bCs/>
        </w:rPr>
        <w:t>:</w:t>
      </w:r>
      <w:r w:rsidR="00332003" w:rsidRPr="00426E49">
        <w:rPr>
          <w:b/>
          <w:bCs/>
        </w:rPr>
        <w:t xml:space="preserve"> </w:t>
      </w:r>
      <w:r w:rsidR="00A31BE6" w:rsidRPr="00426E49">
        <w:rPr>
          <w:bCs/>
        </w:rPr>
        <w:t>baerbel.foesel@helmholtz-muenchen.de; Phone: +49 89 3187-1614</w:t>
      </w:r>
    </w:p>
    <w:p w14:paraId="318D9A9D" w14:textId="77777777" w:rsidR="00332003" w:rsidRPr="00426E49" w:rsidRDefault="00332003" w:rsidP="00295EEB">
      <w:pPr>
        <w:spacing w:after="200" w:line="480" w:lineRule="auto"/>
        <w:jc w:val="both"/>
        <w:rPr>
          <w:b/>
          <w:bCs/>
        </w:rPr>
      </w:pPr>
    </w:p>
    <w:p w14:paraId="2A2862DB" w14:textId="77777777" w:rsidR="00A31BE6" w:rsidRPr="00426E49" w:rsidRDefault="00A31BE6" w:rsidP="00295EEB">
      <w:pPr>
        <w:spacing w:after="200" w:line="480" w:lineRule="auto"/>
        <w:jc w:val="both"/>
        <w:rPr>
          <w:b/>
          <w:bCs/>
        </w:rPr>
      </w:pPr>
    </w:p>
    <w:p w14:paraId="1F854881" w14:textId="77777777" w:rsidR="00A31BE6" w:rsidRPr="00426E49" w:rsidRDefault="00A31BE6" w:rsidP="00295EEB">
      <w:pPr>
        <w:spacing w:after="200" w:line="480" w:lineRule="auto"/>
        <w:jc w:val="both"/>
        <w:rPr>
          <w:b/>
          <w:bCs/>
        </w:rPr>
      </w:pPr>
    </w:p>
    <w:p w14:paraId="6B6C5456" w14:textId="1DADBB67" w:rsidR="00CA6C37" w:rsidRPr="00426E49" w:rsidRDefault="00CA6C37" w:rsidP="00295EEB">
      <w:pPr>
        <w:spacing w:after="200" w:line="480" w:lineRule="auto"/>
        <w:jc w:val="both"/>
        <w:rPr>
          <w:b/>
          <w:lang w:val="en-GB"/>
        </w:rPr>
      </w:pPr>
      <w:r w:rsidRPr="00426E49">
        <w:rPr>
          <w:b/>
        </w:rPr>
        <w:lastRenderedPageBreak/>
        <w:t>Abstract</w:t>
      </w:r>
    </w:p>
    <w:p w14:paraId="0C177599" w14:textId="1C850227" w:rsidR="0044706B" w:rsidRPr="00426E49" w:rsidRDefault="00C564B8" w:rsidP="00295EEB">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bCs/>
          <w:sz w:val="24"/>
          <w:szCs w:val="24"/>
          <w:lang w:val="en-US"/>
        </w:rPr>
        <w:t xml:space="preserve">The development of the gut microbiome is </w:t>
      </w:r>
      <w:r w:rsidR="0044706B" w:rsidRPr="00426E49">
        <w:rPr>
          <w:rFonts w:ascii="Times New Roman" w:hAnsi="Times New Roman" w:cs="Times New Roman"/>
          <w:bCs/>
          <w:sz w:val="24"/>
          <w:szCs w:val="24"/>
          <w:lang w:val="en-US"/>
        </w:rPr>
        <w:t xml:space="preserve">influenced by several factors. It is acquired during and after birth and involves both maternal and environmental </w:t>
      </w:r>
      <w:r w:rsidR="00C67F46" w:rsidRPr="00426E49">
        <w:rPr>
          <w:rFonts w:ascii="Times New Roman" w:hAnsi="Times New Roman" w:cs="Times New Roman"/>
          <w:bCs/>
          <w:sz w:val="24"/>
          <w:szCs w:val="24"/>
          <w:lang w:val="en-US"/>
        </w:rPr>
        <w:t>factors</w:t>
      </w:r>
      <w:r w:rsidR="000D19AD" w:rsidRPr="00426E49">
        <w:rPr>
          <w:rFonts w:ascii="Times New Roman" w:hAnsi="Times New Roman" w:cs="Times New Roman"/>
          <w:bCs/>
          <w:sz w:val="24"/>
          <w:szCs w:val="24"/>
          <w:lang w:val="en-US"/>
        </w:rPr>
        <w:t xml:space="preserve"> </w:t>
      </w:r>
      <w:r w:rsidR="00C67F46" w:rsidRPr="00426E49">
        <w:rPr>
          <w:rFonts w:ascii="Times New Roman" w:hAnsi="Times New Roman" w:cs="Times New Roman"/>
          <w:bCs/>
          <w:sz w:val="24"/>
          <w:szCs w:val="24"/>
          <w:lang w:val="en-US"/>
        </w:rPr>
        <w:t>as well as the genetic disposition of the offspring. However</w:t>
      </w:r>
      <w:r w:rsidR="00005F01" w:rsidRPr="00426E49">
        <w:rPr>
          <w:rFonts w:ascii="Times New Roman" w:hAnsi="Times New Roman" w:cs="Times New Roman"/>
          <w:bCs/>
          <w:sz w:val="24"/>
          <w:szCs w:val="24"/>
          <w:lang w:val="en-US"/>
        </w:rPr>
        <w:t>,</w:t>
      </w:r>
      <w:r w:rsidR="00C67F46" w:rsidRPr="00426E49">
        <w:rPr>
          <w:rFonts w:ascii="Times New Roman" w:hAnsi="Times New Roman" w:cs="Times New Roman"/>
          <w:bCs/>
          <w:sz w:val="24"/>
          <w:szCs w:val="24"/>
          <w:lang w:val="en-US"/>
        </w:rPr>
        <w:t xml:space="preserve"> it is unclear </w:t>
      </w:r>
      <w:r w:rsidR="00BD0FBB" w:rsidRPr="00426E49">
        <w:rPr>
          <w:rFonts w:ascii="Times New Roman" w:hAnsi="Times New Roman" w:cs="Times New Roman"/>
          <w:bCs/>
          <w:sz w:val="24"/>
          <w:szCs w:val="24"/>
          <w:lang w:val="en-US"/>
        </w:rPr>
        <w:t xml:space="preserve">if </w:t>
      </w:r>
      <w:r w:rsidR="00C67F46" w:rsidRPr="00426E49">
        <w:rPr>
          <w:rFonts w:ascii="Times New Roman" w:hAnsi="Times New Roman" w:cs="Times New Roman"/>
          <w:bCs/>
          <w:sz w:val="24"/>
          <w:szCs w:val="24"/>
          <w:lang w:val="en-US"/>
        </w:rPr>
        <w:t>the microbiome development is</w:t>
      </w:r>
      <w:r w:rsidR="007A0F1A" w:rsidRPr="00426E49">
        <w:rPr>
          <w:rFonts w:ascii="Times New Roman" w:hAnsi="Times New Roman" w:cs="Times New Roman"/>
          <w:bCs/>
          <w:sz w:val="24"/>
          <w:szCs w:val="24"/>
          <w:lang w:val="en-US"/>
        </w:rPr>
        <w:t xml:space="preserve"> directly </w:t>
      </w:r>
      <w:r w:rsidR="00C67F46" w:rsidRPr="00426E49">
        <w:rPr>
          <w:rFonts w:ascii="Times New Roman" w:hAnsi="Times New Roman" w:cs="Times New Roman"/>
          <w:bCs/>
          <w:sz w:val="24"/>
          <w:szCs w:val="24"/>
          <w:lang w:val="en-US"/>
        </w:rPr>
        <w:t xml:space="preserve">triggered by the mode of delivery and very early contact with </w:t>
      </w:r>
      <w:r w:rsidR="00975A28" w:rsidRPr="00426E49">
        <w:rPr>
          <w:rFonts w:ascii="Times New Roman" w:hAnsi="Times New Roman" w:cs="Times New Roman"/>
          <w:bCs/>
          <w:sz w:val="24"/>
          <w:szCs w:val="24"/>
          <w:lang w:val="en-US"/>
        </w:rPr>
        <w:t xml:space="preserve">the mother or mostly at later stages of initial development </w:t>
      </w:r>
      <w:r w:rsidR="007A0F1A" w:rsidRPr="00426E49">
        <w:rPr>
          <w:rFonts w:ascii="Times New Roman" w:hAnsi="Times New Roman" w:cs="Times New Roman"/>
          <w:bCs/>
          <w:sz w:val="24"/>
          <w:szCs w:val="24"/>
          <w:lang w:val="en-US"/>
        </w:rPr>
        <w:t xml:space="preserve">mainly </w:t>
      </w:r>
      <w:r w:rsidR="00975A28" w:rsidRPr="00426E49">
        <w:rPr>
          <w:rFonts w:ascii="Times New Roman" w:hAnsi="Times New Roman" w:cs="Times New Roman"/>
          <w:bCs/>
          <w:sz w:val="24"/>
          <w:szCs w:val="24"/>
          <w:lang w:val="en-US"/>
        </w:rPr>
        <w:t>by breast</w:t>
      </w:r>
      <w:r w:rsidR="00005F01" w:rsidRPr="00426E49">
        <w:rPr>
          <w:rFonts w:ascii="Times New Roman" w:hAnsi="Times New Roman" w:cs="Times New Roman"/>
          <w:bCs/>
          <w:sz w:val="24"/>
          <w:szCs w:val="24"/>
          <w:lang w:val="en-US"/>
        </w:rPr>
        <w:t xml:space="preserve"> </w:t>
      </w:r>
      <w:r w:rsidR="00975A28" w:rsidRPr="00426E49">
        <w:rPr>
          <w:rFonts w:ascii="Times New Roman" w:hAnsi="Times New Roman" w:cs="Times New Roman"/>
          <w:bCs/>
          <w:sz w:val="24"/>
          <w:szCs w:val="24"/>
          <w:lang w:val="en-US"/>
        </w:rPr>
        <w:t xml:space="preserve">milk provided by the mother. </w:t>
      </w:r>
    </w:p>
    <w:p w14:paraId="4A6D041F" w14:textId="51C963AE" w:rsidR="00905EA7" w:rsidRPr="00426E49" w:rsidRDefault="005F4793" w:rsidP="00295EEB">
      <w:pPr>
        <w:autoSpaceDE w:val="0"/>
        <w:autoSpaceDN w:val="0"/>
        <w:adjustRightInd w:val="0"/>
        <w:spacing w:line="480" w:lineRule="auto"/>
        <w:jc w:val="both"/>
        <w:rPr>
          <w:highlight w:val="yellow"/>
        </w:rPr>
      </w:pPr>
      <w:r w:rsidRPr="00426E49">
        <w:rPr>
          <w:bCs/>
        </w:rPr>
        <w:t>T</w:t>
      </w:r>
      <w:r w:rsidR="00FD5D99" w:rsidRPr="00426E49">
        <w:rPr>
          <w:bCs/>
        </w:rPr>
        <w:t xml:space="preserve">o investigate to what extent the </w:t>
      </w:r>
      <w:r w:rsidR="00503F0A" w:rsidRPr="00426E49">
        <w:rPr>
          <w:bCs/>
        </w:rPr>
        <w:t xml:space="preserve">gut microbiome composition </w:t>
      </w:r>
      <w:r w:rsidR="00A213B1" w:rsidRPr="00426E49">
        <w:rPr>
          <w:bCs/>
        </w:rPr>
        <w:t>of the offspring</w:t>
      </w:r>
      <w:r w:rsidR="00503F0A" w:rsidRPr="00426E49">
        <w:rPr>
          <w:bCs/>
        </w:rPr>
        <w:t xml:space="preserve"> is determined by </w:t>
      </w:r>
      <w:r w:rsidR="005B1EFC" w:rsidRPr="00426E49">
        <w:rPr>
          <w:bCs/>
        </w:rPr>
        <w:t>the</w:t>
      </w:r>
      <w:r w:rsidR="00503F0A" w:rsidRPr="00426E49">
        <w:rPr>
          <w:bCs/>
        </w:rPr>
        <w:t xml:space="preserve"> </w:t>
      </w:r>
      <w:r w:rsidR="003329CC" w:rsidRPr="00426E49">
        <w:rPr>
          <w:bCs/>
        </w:rPr>
        <w:t>nursing</w:t>
      </w:r>
      <w:r w:rsidR="00503F0A" w:rsidRPr="00426E49">
        <w:rPr>
          <w:bCs/>
        </w:rPr>
        <w:t xml:space="preserve"> mother</w:t>
      </w:r>
      <w:r w:rsidR="00005F01" w:rsidRPr="00426E49">
        <w:rPr>
          <w:bCs/>
        </w:rPr>
        <w:t xml:space="preserve">, providing breast milk, compared to the birth mother </w:t>
      </w:r>
      <w:r w:rsidR="00A213B1" w:rsidRPr="00426E49">
        <w:rPr>
          <w:bCs/>
        </w:rPr>
        <w:t>during early development</w:t>
      </w:r>
      <w:r w:rsidRPr="00426E49">
        <w:rPr>
          <w:bCs/>
        </w:rPr>
        <w:t xml:space="preserve"> a</w:t>
      </w:r>
      <w:r w:rsidRPr="00426E49">
        <w:rPr>
          <w:bCs/>
          <w:lang w:val="en-GB"/>
        </w:rPr>
        <w:t xml:space="preserve"> cross</w:t>
      </w:r>
      <w:r w:rsidRPr="00426E49">
        <w:rPr>
          <w:bCs/>
        </w:rPr>
        <w:t>-</w:t>
      </w:r>
      <w:r w:rsidRPr="00426E49">
        <w:rPr>
          <w:bCs/>
          <w:lang w:val="en-GB"/>
        </w:rPr>
        <w:t>fostering experiment involving two genetically different mouse lines</w:t>
      </w:r>
      <w:r w:rsidR="00005F01" w:rsidRPr="00426E49">
        <w:rPr>
          <w:bCs/>
          <w:lang w:val="en-GB"/>
        </w:rPr>
        <w:t xml:space="preserve"> was developed</w:t>
      </w:r>
      <w:r w:rsidR="006448B2" w:rsidRPr="00426E49">
        <w:rPr>
          <w:bCs/>
          <w:lang w:val="en-GB"/>
        </w:rPr>
        <w:t xml:space="preserve">, </w:t>
      </w:r>
      <w:r w:rsidR="00005F01" w:rsidRPr="00426E49">
        <w:rPr>
          <w:bCs/>
          <w:lang w:val="en-GB"/>
        </w:rPr>
        <w:t xml:space="preserve">being </w:t>
      </w:r>
      <w:r w:rsidR="006448B2" w:rsidRPr="00426E49">
        <w:rPr>
          <w:bCs/>
        </w:rPr>
        <w:t>prone to be obese</w:t>
      </w:r>
      <w:r w:rsidR="00005F01" w:rsidRPr="00426E49">
        <w:rPr>
          <w:bCs/>
        </w:rPr>
        <w:t xml:space="preserve"> or lean</w:t>
      </w:r>
      <w:r w:rsidR="00D64C9F" w:rsidRPr="00426E49">
        <w:rPr>
          <w:bCs/>
        </w:rPr>
        <w:t>,</w:t>
      </w:r>
      <w:r w:rsidR="00005F01" w:rsidRPr="00426E49">
        <w:rPr>
          <w:bCs/>
        </w:rPr>
        <w:t xml:space="preserve"> respectively</w:t>
      </w:r>
      <w:r w:rsidR="00FD5D99" w:rsidRPr="00426E49">
        <w:rPr>
          <w:bCs/>
        </w:rPr>
        <w:t xml:space="preserve">. The microbiome </w:t>
      </w:r>
      <w:r w:rsidR="003E4F80" w:rsidRPr="00426E49">
        <w:rPr>
          <w:bCs/>
        </w:rPr>
        <w:t xml:space="preserve">of the colon </w:t>
      </w:r>
      <w:r w:rsidR="00FD5D99" w:rsidRPr="00426E49">
        <w:rPr>
          <w:bCs/>
        </w:rPr>
        <w:t xml:space="preserve">was analyzed </w:t>
      </w:r>
      <w:r w:rsidR="00FD5D99" w:rsidRPr="00426E49">
        <w:t xml:space="preserve">by </w:t>
      </w:r>
      <w:r w:rsidR="00D22FC7" w:rsidRPr="00426E49">
        <w:t>high-throughput 16S rRNA gene sequencing</w:t>
      </w:r>
      <w:r w:rsidR="00005F01" w:rsidRPr="00426E49">
        <w:t>, when the mice were three weeks old</w:t>
      </w:r>
      <w:r w:rsidR="00D22FC7" w:rsidRPr="00426E49">
        <w:t>.</w:t>
      </w:r>
      <w:r w:rsidR="004330EB" w:rsidRPr="00426E49">
        <w:t xml:space="preserve"> </w:t>
      </w:r>
    </w:p>
    <w:p w14:paraId="3E90983F" w14:textId="573082A8" w:rsidR="004330EB" w:rsidRPr="00426E49" w:rsidRDefault="00E47391" w:rsidP="00295EEB">
      <w:pPr>
        <w:autoSpaceDE w:val="0"/>
        <w:autoSpaceDN w:val="0"/>
        <w:adjustRightInd w:val="0"/>
        <w:spacing w:line="480" w:lineRule="auto"/>
        <w:jc w:val="both"/>
        <w:rPr>
          <w:bCs/>
        </w:rPr>
      </w:pPr>
      <w:r w:rsidRPr="00426E49">
        <w:rPr>
          <w:bCs/>
        </w:rPr>
        <w:t>T</w:t>
      </w:r>
      <w:r w:rsidR="00A213B1" w:rsidRPr="00426E49">
        <w:rPr>
          <w:bCs/>
        </w:rPr>
        <w:t>he</w:t>
      </w:r>
      <w:r w:rsidR="00094EB1" w:rsidRPr="00426E49">
        <w:rPr>
          <w:bCs/>
        </w:rPr>
        <w:t xml:space="preserve"> </w:t>
      </w:r>
      <w:r w:rsidR="003329CC" w:rsidRPr="00426E49">
        <w:rPr>
          <w:bCs/>
        </w:rPr>
        <w:t>nursing</w:t>
      </w:r>
      <w:r w:rsidR="00A213B1" w:rsidRPr="00426E49">
        <w:rPr>
          <w:bCs/>
        </w:rPr>
        <w:t xml:space="preserve"> mother </w:t>
      </w:r>
      <w:r w:rsidRPr="00426E49">
        <w:rPr>
          <w:bCs/>
        </w:rPr>
        <w:t xml:space="preserve">affected </w:t>
      </w:r>
      <w:r w:rsidR="00005F01" w:rsidRPr="00426E49">
        <w:rPr>
          <w:bCs/>
        </w:rPr>
        <w:t>both</w:t>
      </w:r>
      <w:r w:rsidRPr="00426E49">
        <w:rPr>
          <w:bCs/>
        </w:rPr>
        <w:t xml:space="preserve"> </w:t>
      </w:r>
      <w:r w:rsidRPr="00426E49">
        <w:t xml:space="preserve">α- and β-diversity of the </w:t>
      </w:r>
      <w:r w:rsidR="00035620" w:rsidRPr="00426E49">
        <w:t xml:space="preserve">offspring’s </w:t>
      </w:r>
      <w:r w:rsidRPr="00426E49">
        <w:t xml:space="preserve">gut </w:t>
      </w:r>
      <w:r w:rsidR="00005F01" w:rsidRPr="00426E49">
        <w:t xml:space="preserve">microbiome </w:t>
      </w:r>
      <w:r w:rsidR="00546335" w:rsidRPr="00426E49">
        <w:t xml:space="preserve">and </w:t>
      </w:r>
      <w:r w:rsidRPr="00426E49">
        <w:t>shaped its composition</w:t>
      </w:r>
      <w:r w:rsidR="00546335" w:rsidRPr="00426E49">
        <w:t>. E</w:t>
      </w:r>
      <w:r w:rsidR="00A213B1" w:rsidRPr="00426E49">
        <w:rPr>
          <w:bCs/>
        </w:rPr>
        <w:t xml:space="preserve">specially bacterial families </w:t>
      </w:r>
      <w:r w:rsidR="00005F01" w:rsidRPr="00426E49">
        <w:rPr>
          <w:bCs/>
        </w:rPr>
        <w:t xml:space="preserve">directly </w:t>
      </w:r>
      <w:r w:rsidR="00A213B1" w:rsidRPr="00426E49">
        <w:rPr>
          <w:bCs/>
        </w:rPr>
        <w:t xml:space="preserve">transferred by </w:t>
      </w:r>
      <w:r w:rsidR="00546335" w:rsidRPr="00426E49">
        <w:rPr>
          <w:bCs/>
        </w:rPr>
        <w:t>b</w:t>
      </w:r>
      <w:r w:rsidR="00A213B1" w:rsidRPr="00426E49">
        <w:rPr>
          <w:bCs/>
        </w:rPr>
        <w:t xml:space="preserve">reast milk, like </w:t>
      </w:r>
      <w:r w:rsidR="00A213B1" w:rsidRPr="00426E49">
        <w:rPr>
          <w:bCs/>
          <w:i/>
        </w:rPr>
        <w:t>Streptococcaceae</w:t>
      </w:r>
      <w:r w:rsidR="00286941" w:rsidRPr="00426E49">
        <w:rPr>
          <w:bCs/>
          <w:i/>
        </w:rPr>
        <w:t>,</w:t>
      </w:r>
      <w:r w:rsidR="00546335" w:rsidRPr="00426E49">
        <w:rPr>
          <w:bCs/>
        </w:rPr>
        <w:t xml:space="preserve"> </w:t>
      </w:r>
      <w:r w:rsidR="00035620" w:rsidRPr="00426E49">
        <w:rPr>
          <w:bCs/>
        </w:rPr>
        <w:t>or</w:t>
      </w:r>
      <w:r w:rsidR="00546335" w:rsidRPr="00426E49">
        <w:rPr>
          <w:bCs/>
        </w:rPr>
        <w:t xml:space="preserve"> </w:t>
      </w:r>
      <w:r w:rsidR="00005F01" w:rsidRPr="00426E49">
        <w:rPr>
          <w:bCs/>
        </w:rPr>
        <w:t xml:space="preserve">families which are strongly influenced by the quality of the breast milk like </w:t>
      </w:r>
      <w:r w:rsidR="00546335" w:rsidRPr="00426E49">
        <w:rPr>
          <w:bCs/>
          <w:i/>
        </w:rPr>
        <w:t>Rikenellaceae</w:t>
      </w:r>
      <w:r w:rsidR="00546335" w:rsidRPr="00426E49">
        <w:rPr>
          <w:bCs/>
        </w:rPr>
        <w:t xml:space="preserve">, showed a strong response. </w:t>
      </w:r>
      <w:r w:rsidR="00227BB6" w:rsidRPr="00426E49">
        <w:rPr>
          <w:bCs/>
        </w:rPr>
        <w:t>The</w:t>
      </w:r>
      <w:r w:rsidR="00546335" w:rsidRPr="00426E49">
        <w:rPr>
          <w:bCs/>
        </w:rPr>
        <w:t xml:space="preserve"> </w:t>
      </w:r>
      <w:r w:rsidR="00895EA0" w:rsidRPr="00426E49">
        <w:t xml:space="preserve">core microbiome transferred from the obese </w:t>
      </w:r>
      <w:r w:rsidR="003329CC" w:rsidRPr="00426E49">
        <w:t>nursing</w:t>
      </w:r>
      <w:r w:rsidR="00895EA0" w:rsidRPr="00426E49">
        <w:t xml:space="preserve"> mother showed a higher robustness in comparison to the microbiome transferred from the lean </w:t>
      </w:r>
      <w:r w:rsidR="003329CC" w:rsidRPr="00426E49">
        <w:t>nursing</w:t>
      </w:r>
      <w:r w:rsidR="00895EA0" w:rsidRPr="00426E49">
        <w:t xml:space="preserve"> mother</w:t>
      </w:r>
      <w:r w:rsidR="000B5985" w:rsidRPr="00426E49">
        <w:t xml:space="preserve">. </w:t>
      </w:r>
      <w:r w:rsidR="008610AC" w:rsidRPr="00426E49">
        <w:rPr>
          <w:bCs/>
        </w:rPr>
        <w:t>Overall</w:t>
      </w:r>
      <w:r w:rsidR="004330EB" w:rsidRPr="00426E49">
        <w:rPr>
          <w:bCs/>
        </w:rPr>
        <w:t xml:space="preserve"> t</w:t>
      </w:r>
      <w:r w:rsidR="00227BB6" w:rsidRPr="00426E49">
        <w:rPr>
          <w:bCs/>
        </w:rPr>
        <w:t xml:space="preserve">he </w:t>
      </w:r>
      <w:r w:rsidR="003329CC" w:rsidRPr="00426E49">
        <w:rPr>
          <w:bCs/>
        </w:rPr>
        <w:t>nursing</w:t>
      </w:r>
      <w:r w:rsidR="00445CFC" w:rsidRPr="00426E49">
        <w:rPr>
          <w:bCs/>
        </w:rPr>
        <w:t xml:space="preserve"> mother</w:t>
      </w:r>
      <w:r w:rsidR="00227BB6" w:rsidRPr="00426E49">
        <w:rPr>
          <w:bCs/>
        </w:rPr>
        <w:t xml:space="preserve"> impact</w:t>
      </w:r>
      <w:r w:rsidR="00445CFC" w:rsidRPr="00426E49">
        <w:rPr>
          <w:bCs/>
        </w:rPr>
        <w:t>s</w:t>
      </w:r>
      <w:r w:rsidR="00227BB6" w:rsidRPr="00426E49">
        <w:rPr>
          <w:bCs/>
        </w:rPr>
        <w:t xml:space="preserve"> </w:t>
      </w:r>
      <w:r w:rsidR="004330EB" w:rsidRPr="00426E49">
        <w:rPr>
          <w:bCs/>
        </w:rPr>
        <w:t xml:space="preserve">the gut microbial composition of the offspring during early </w:t>
      </w:r>
      <w:r w:rsidR="00227BB6" w:rsidRPr="00426E49">
        <w:rPr>
          <w:bCs/>
        </w:rPr>
        <w:t>development</w:t>
      </w:r>
      <w:r w:rsidR="004330EB" w:rsidRPr="00426E49">
        <w:rPr>
          <w:bCs/>
        </w:rPr>
        <w:t xml:space="preserve"> </w:t>
      </w:r>
      <w:r w:rsidR="00005F01" w:rsidRPr="00426E49">
        <w:rPr>
          <w:bCs/>
        </w:rPr>
        <w:t>and might play an important role for health and disease of the animals at later stages of life</w:t>
      </w:r>
      <w:r w:rsidR="00227BB6" w:rsidRPr="00426E49">
        <w:rPr>
          <w:bCs/>
        </w:rPr>
        <w:t xml:space="preserve">. </w:t>
      </w:r>
    </w:p>
    <w:p w14:paraId="620D6A3E" w14:textId="77777777" w:rsidR="00895EA0" w:rsidRPr="00426E49" w:rsidRDefault="00895EA0" w:rsidP="00295EEB">
      <w:pPr>
        <w:autoSpaceDE w:val="0"/>
        <w:autoSpaceDN w:val="0"/>
        <w:adjustRightInd w:val="0"/>
        <w:spacing w:line="480" w:lineRule="auto"/>
        <w:jc w:val="both"/>
      </w:pPr>
    </w:p>
    <w:p w14:paraId="7756D526" w14:textId="46BAB62C" w:rsidR="00FD5D99" w:rsidRPr="00426E49" w:rsidRDefault="00FD5D99" w:rsidP="00295EEB">
      <w:pPr>
        <w:spacing w:after="200" w:line="480" w:lineRule="auto"/>
        <w:jc w:val="both"/>
        <w:rPr>
          <w:highlight w:val="yellow"/>
        </w:rPr>
      </w:pPr>
      <w:r w:rsidRPr="00426E49">
        <w:rPr>
          <w:b/>
        </w:rPr>
        <w:t>Keywords</w:t>
      </w:r>
    </w:p>
    <w:p w14:paraId="3FF978DF" w14:textId="54819D4C" w:rsidR="00AB38DB" w:rsidRPr="00426E49" w:rsidRDefault="00D84A40" w:rsidP="00295EEB">
      <w:pPr>
        <w:autoSpaceDE w:val="0"/>
        <w:autoSpaceDN w:val="0"/>
        <w:adjustRightInd w:val="0"/>
        <w:spacing w:line="480" w:lineRule="auto"/>
      </w:pPr>
      <w:r w:rsidRPr="00426E49">
        <w:t>Gut microbiome</w:t>
      </w:r>
      <w:r w:rsidR="00FD5D99" w:rsidRPr="00426E49">
        <w:t xml:space="preserve">, obesity, cross-fostering, mice, 16S rRNA </w:t>
      </w:r>
      <w:r w:rsidR="008610AC" w:rsidRPr="00426E49">
        <w:t>s</w:t>
      </w:r>
      <w:r w:rsidR="00FD5D99" w:rsidRPr="00426E49">
        <w:t>equencing</w:t>
      </w:r>
      <w:r w:rsidR="00295EEB" w:rsidRPr="00426E49">
        <w:t xml:space="preserve">, birth mother, </w:t>
      </w:r>
      <w:r w:rsidR="003329CC" w:rsidRPr="00426E49">
        <w:t>nursing</w:t>
      </w:r>
      <w:r w:rsidR="00295EEB" w:rsidRPr="00426E49">
        <w:t xml:space="preserve"> mother</w:t>
      </w:r>
    </w:p>
    <w:p w14:paraId="1BDFC297" w14:textId="77777777" w:rsidR="00AB38DB" w:rsidRPr="00426E49" w:rsidRDefault="00AB38DB" w:rsidP="00295EEB">
      <w:pPr>
        <w:autoSpaceDE w:val="0"/>
        <w:autoSpaceDN w:val="0"/>
        <w:adjustRightInd w:val="0"/>
        <w:spacing w:line="480" w:lineRule="auto"/>
      </w:pPr>
    </w:p>
    <w:p w14:paraId="626ECFC7" w14:textId="77777777" w:rsidR="00AB38DB" w:rsidRPr="00426E49" w:rsidRDefault="00AB38DB" w:rsidP="00295EEB">
      <w:pPr>
        <w:spacing w:after="200" w:line="480" w:lineRule="auto"/>
        <w:rPr>
          <w:b/>
        </w:rPr>
      </w:pPr>
      <w:r w:rsidRPr="00426E49">
        <w:rPr>
          <w:b/>
        </w:rPr>
        <w:t>Acknowledgements</w:t>
      </w:r>
    </w:p>
    <w:p w14:paraId="5025E114" w14:textId="77777777" w:rsidR="00AB38DB" w:rsidRPr="00426E49" w:rsidRDefault="00AB38DB" w:rsidP="00295EEB">
      <w:pPr>
        <w:spacing w:after="200" w:line="480" w:lineRule="auto"/>
        <w:jc w:val="both"/>
      </w:pPr>
      <w:r w:rsidRPr="00426E49">
        <w:t>The authors thank Susanne Kublik (Helmholtz Zentrum München) for technically supporting this work. Simon Horvat (University of Ljubljana) is acknowledged for donation of lean and fat mouse lines.</w:t>
      </w:r>
    </w:p>
    <w:p w14:paraId="33B4EA64" w14:textId="77777777" w:rsidR="00AB38DB" w:rsidRPr="00426E49" w:rsidRDefault="00AB38DB" w:rsidP="00295EEB">
      <w:pPr>
        <w:autoSpaceDE w:val="0"/>
        <w:autoSpaceDN w:val="0"/>
        <w:adjustRightInd w:val="0"/>
        <w:spacing w:line="480" w:lineRule="auto"/>
      </w:pPr>
    </w:p>
    <w:p w14:paraId="4603D21D" w14:textId="1CCC587C" w:rsidR="00CA6C37" w:rsidRPr="00426E49" w:rsidRDefault="00CA6C37" w:rsidP="00295EEB">
      <w:pPr>
        <w:autoSpaceDE w:val="0"/>
        <w:autoSpaceDN w:val="0"/>
        <w:adjustRightInd w:val="0"/>
        <w:spacing w:line="480" w:lineRule="auto"/>
        <w:rPr>
          <w:b/>
          <w:lang w:val="en-GB"/>
        </w:rPr>
      </w:pPr>
      <w:r w:rsidRPr="00426E49">
        <w:rPr>
          <w:b/>
          <w:lang w:val="en-GB"/>
        </w:rPr>
        <w:br w:type="page"/>
      </w:r>
    </w:p>
    <w:p w14:paraId="1BA06DEA" w14:textId="4796D770" w:rsidR="00CA6C37" w:rsidRPr="00426E49" w:rsidRDefault="00286941" w:rsidP="00295EEB">
      <w:pPr>
        <w:spacing w:after="200" w:line="480" w:lineRule="auto"/>
        <w:jc w:val="both"/>
        <w:rPr>
          <w:b/>
          <w:lang w:val="en-GB"/>
        </w:rPr>
      </w:pPr>
      <w:r w:rsidRPr="00426E49">
        <w:rPr>
          <w:b/>
          <w:lang w:val="en-GB"/>
        </w:rPr>
        <w:lastRenderedPageBreak/>
        <w:t>Introduction</w:t>
      </w:r>
    </w:p>
    <w:p w14:paraId="74803A0E" w14:textId="501B6346" w:rsidR="003F4E02" w:rsidRPr="00426E49" w:rsidRDefault="000A6C64" w:rsidP="00295EEB">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bCs/>
          <w:sz w:val="24"/>
          <w:szCs w:val="24"/>
          <w:lang w:val="en-GB"/>
        </w:rPr>
        <w:t>The gut microbiome contributes significantly to the metabolic phenotype of the host.</w:t>
      </w:r>
      <w:r w:rsidR="006C5C05" w:rsidRPr="00426E49">
        <w:rPr>
          <w:rFonts w:ascii="Times New Roman" w:hAnsi="Times New Roman" w:cs="Times New Roman"/>
          <w:bCs/>
          <w:sz w:val="24"/>
          <w:szCs w:val="24"/>
          <w:lang w:val="en-US"/>
        </w:rPr>
        <w:t xml:space="preserve"> It is involved in the development of metabolic syndrome, insulin resistance and body weight, as the degradation and uptake of nutrients is catalyzed by the individual microbiome and its functional traits </w:t>
      </w:r>
      <w:r w:rsidR="006C5C05" w:rsidRPr="00426E49">
        <w:rPr>
          <w:rFonts w:ascii="Times New Roman" w:hAnsi="Times New Roman" w:cs="Times New Roman"/>
          <w:bCs/>
          <w:sz w:val="24"/>
          <w:szCs w:val="24"/>
          <w:lang w:val="en-US"/>
        </w:rPr>
        <w:fldChar w:fldCharType="begin">
          <w:fldData xml:space="preserve">PEVuZE5vdGU+PENpdGU+PEF1dGhvcj5UdXJuYmF1Z2g8L0F1dGhvcj48WWVhcj4yMDA2PC9ZZWFy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</w:fldData>
        </w:fldChar>
      </w:r>
      <w:r w:rsidR="006C5C05" w:rsidRPr="00426E49">
        <w:rPr>
          <w:rFonts w:ascii="Times New Roman" w:hAnsi="Times New Roman" w:cs="Times New Roman"/>
          <w:bCs/>
          <w:sz w:val="24"/>
          <w:szCs w:val="24"/>
          <w:lang w:val="en-US"/>
        </w:rPr>
        <w:instrText xml:space="preserve"> ADDIN EN.CITE </w:instrText>
      </w:r>
      <w:r w:rsidR="006C5C05" w:rsidRPr="00426E49">
        <w:rPr>
          <w:rFonts w:ascii="Times New Roman" w:hAnsi="Times New Roman" w:cs="Times New Roman"/>
          <w:bCs/>
          <w:sz w:val="24"/>
          <w:szCs w:val="24"/>
          <w:lang w:val="en-US"/>
        </w:rPr>
        <w:fldChar w:fldCharType="begin">
          <w:fldData xml:space="preserve">PEVuZE5vdGU+PENpdGU+PEF1dGhvcj5UdXJuYmF1Z2g8L0F1dGhvcj48WWVhcj4yMDA2PC9ZZWFy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</w:fldData>
        </w:fldChar>
      </w:r>
      <w:r w:rsidR="006C5C05" w:rsidRPr="00426E49">
        <w:rPr>
          <w:rFonts w:ascii="Times New Roman" w:hAnsi="Times New Roman" w:cs="Times New Roman"/>
          <w:bCs/>
          <w:sz w:val="24"/>
          <w:szCs w:val="24"/>
          <w:lang w:val="en-US"/>
        </w:rPr>
        <w:instrText xml:space="preserve"> ADDIN EN.CITE.DATA </w:instrText>
      </w:r>
      <w:r w:rsidR="006C5C05" w:rsidRPr="00426E49">
        <w:rPr>
          <w:rFonts w:ascii="Times New Roman" w:hAnsi="Times New Roman" w:cs="Times New Roman"/>
          <w:bCs/>
          <w:sz w:val="24"/>
          <w:szCs w:val="24"/>
          <w:lang w:val="en-US"/>
        </w:rPr>
      </w:r>
      <w:r w:rsidR="006C5C05" w:rsidRPr="00426E49">
        <w:rPr>
          <w:rFonts w:ascii="Times New Roman" w:hAnsi="Times New Roman" w:cs="Times New Roman"/>
          <w:bCs/>
          <w:sz w:val="24"/>
          <w:szCs w:val="24"/>
          <w:lang w:val="en-US"/>
        </w:rPr>
        <w:fldChar w:fldCharType="end"/>
      </w:r>
      <w:r w:rsidR="006C5C05" w:rsidRPr="00426E49">
        <w:rPr>
          <w:rFonts w:ascii="Times New Roman" w:hAnsi="Times New Roman" w:cs="Times New Roman"/>
          <w:bCs/>
          <w:sz w:val="24"/>
          <w:szCs w:val="24"/>
          <w:lang w:val="en-US"/>
        </w:rPr>
      </w:r>
      <w:r w:rsidR="006C5C05" w:rsidRPr="00426E49">
        <w:rPr>
          <w:rFonts w:ascii="Times New Roman" w:hAnsi="Times New Roman" w:cs="Times New Roman"/>
          <w:bCs/>
          <w:sz w:val="24"/>
          <w:szCs w:val="24"/>
          <w:lang w:val="en-US"/>
        </w:rPr>
        <w:fldChar w:fldCharType="separate"/>
      </w:r>
      <w:r w:rsidR="006C5C05" w:rsidRPr="00426E49">
        <w:rPr>
          <w:rFonts w:ascii="Times New Roman" w:hAnsi="Times New Roman" w:cs="Times New Roman"/>
          <w:bCs/>
          <w:noProof/>
          <w:sz w:val="24"/>
          <w:szCs w:val="24"/>
          <w:lang w:val="en-US"/>
        </w:rPr>
        <w:t>[1-3]</w:t>
      </w:r>
      <w:r w:rsidR="006C5C05" w:rsidRPr="00426E49">
        <w:rPr>
          <w:rFonts w:ascii="Times New Roman" w:hAnsi="Times New Roman" w:cs="Times New Roman"/>
          <w:bCs/>
          <w:sz w:val="24"/>
          <w:szCs w:val="24"/>
          <w:lang w:val="en-US"/>
        </w:rPr>
        <w:fldChar w:fldCharType="end"/>
      </w:r>
      <w:r w:rsidR="006C5C05" w:rsidRPr="00426E49">
        <w:rPr>
          <w:rFonts w:ascii="Times New Roman" w:hAnsi="Times New Roman" w:cs="Times New Roman"/>
          <w:bCs/>
          <w:sz w:val="24"/>
          <w:szCs w:val="24"/>
          <w:lang w:val="en-US"/>
        </w:rPr>
        <w:t xml:space="preserve">. </w:t>
      </w:r>
      <w:r w:rsidR="006C5C05" w:rsidRPr="00426E49">
        <w:rPr>
          <w:rFonts w:ascii="Times New Roman" w:hAnsi="Times New Roman" w:cs="Times New Roman"/>
          <w:bCs/>
          <w:i/>
          <w:sz w:val="24"/>
          <w:szCs w:val="24"/>
          <w:lang w:val="en-US"/>
        </w:rPr>
        <w:t>Vice versa</w:t>
      </w:r>
      <w:r w:rsidR="006C5C05" w:rsidRPr="00426E49">
        <w:rPr>
          <w:rFonts w:ascii="Times New Roman" w:hAnsi="Times New Roman" w:cs="Times New Roman"/>
          <w:bCs/>
          <w:sz w:val="24"/>
          <w:szCs w:val="24"/>
          <w:lang w:val="en-US"/>
        </w:rPr>
        <w:t xml:space="preserve"> </w:t>
      </w:r>
      <w:r w:rsidR="003F4E02" w:rsidRPr="00426E49">
        <w:rPr>
          <w:rFonts w:ascii="Times New Roman" w:hAnsi="Times New Roman" w:cs="Times New Roman"/>
          <w:bCs/>
          <w:sz w:val="24"/>
          <w:szCs w:val="24"/>
          <w:lang w:val="en-US"/>
        </w:rPr>
        <w:t xml:space="preserve">the </w:t>
      </w:r>
      <w:r w:rsidR="00B810AE" w:rsidRPr="00426E49">
        <w:rPr>
          <w:rFonts w:ascii="Times New Roman" w:hAnsi="Times New Roman" w:cs="Times New Roman"/>
          <w:bCs/>
          <w:sz w:val="24"/>
          <w:szCs w:val="24"/>
          <w:lang w:val="en-US"/>
        </w:rPr>
        <w:t xml:space="preserve">composition and structure </w:t>
      </w:r>
      <w:r w:rsidR="006C5C05" w:rsidRPr="00426E49">
        <w:rPr>
          <w:rFonts w:ascii="Times New Roman" w:hAnsi="Times New Roman" w:cs="Times New Roman"/>
          <w:bCs/>
          <w:sz w:val="24"/>
          <w:szCs w:val="24"/>
          <w:lang w:val="en-US"/>
        </w:rPr>
        <w:t xml:space="preserve">of the gut microbiome </w:t>
      </w:r>
      <w:r w:rsidR="003F4E02" w:rsidRPr="00426E49">
        <w:rPr>
          <w:rFonts w:ascii="Times New Roman" w:hAnsi="Times New Roman" w:cs="Times New Roman"/>
          <w:bCs/>
          <w:sz w:val="24"/>
          <w:szCs w:val="24"/>
          <w:lang w:val="en-US"/>
        </w:rPr>
        <w:t>is</w:t>
      </w:r>
      <w:r w:rsidR="006C5C05" w:rsidRPr="00426E49">
        <w:rPr>
          <w:rFonts w:ascii="Times New Roman" w:hAnsi="Times New Roman" w:cs="Times New Roman"/>
          <w:bCs/>
          <w:sz w:val="24"/>
          <w:szCs w:val="24"/>
          <w:lang w:val="en-US"/>
        </w:rPr>
        <w:t xml:space="preserve"> influenced by factors like </w:t>
      </w:r>
      <w:r w:rsidR="003F4E02" w:rsidRPr="00426E49">
        <w:rPr>
          <w:rFonts w:ascii="Times New Roman" w:hAnsi="Times New Roman" w:cs="Times New Roman"/>
          <w:bCs/>
          <w:sz w:val="24"/>
          <w:szCs w:val="24"/>
          <w:lang w:val="en-US"/>
        </w:rPr>
        <w:t>life style</w:t>
      </w:r>
      <w:r w:rsidR="006C5C05" w:rsidRPr="00426E49">
        <w:rPr>
          <w:rFonts w:ascii="Times New Roman" w:hAnsi="Times New Roman" w:cs="Times New Roman"/>
          <w:bCs/>
          <w:sz w:val="24"/>
          <w:szCs w:val="24"/>
          <w:lang w:val="en-US"/>
        </w:rPr>
        <w:t xml:space="preserve">, </w:t>
      </w:r>
      <w:r w:rsidR="003F4E02" w:rsidRPr="00426E49">
        <w:rPr>
          <w:rFonts w:ascii="Times New Roman" w:hAnsi="Times New Roman" w:cs="Times New Roman"/>
          <w:bCs/>
          <w:sz w:val="24"/>
          <w:szCs w:val="24"/>
          <w:lang w:val="en-US"/>
        </w:rPr>
        <w:t>age, gender</w:t>
      </w:r>
      <w:r w:rsidR="008E7F44" w:rsidRPr="00426E49">
        <w:rPr>
          <w:rFonts w:ascii="Times New Roman" w:hAnsi="Times New Roman" w:cs="Times New Roman"/>
          <w:bCs/>
          <w:sz w:val="24"/>
          <w:szCs w:val="24"/>
          <w:lang w:val="en-US"/>
        </w:rPr>
        <w:t>, environment</w:t>
      </w:r>
      <w:r w:rsidR="006C5C05" w:rsidRPr="00426E49">
        <w:rPr>
          <w:rFonts w:ascii="Times New Roman" w:hAnsi="Times New Roman" w:cs="Times New Roman"/>
          <w:bCs/>
          <w:sz w:val="24"/>
          <w:szCs w:val="24"/>
          <w:lang w:val="en-US"/>
        </w:rPr>
        <w:t xml:space="preserve"> and </w:t>
      </w:r>
      <w:r w:rsidR="006C5C05" w:rsidRPr="00426E49">
        <w:rPr>
          <w:rFonts w:ascii="Times New Roman" w:hAnsi="Times New Roman" w:cs="Times New Roman"/>
          <w:sz w:val="24"/>
          <w:szCs w:val="24"/>
          <w:lang w:val="en-GB"/>
        </w:rPr>
        <w:t xml:space="preserve">genetic disposition of the host </w:t>
      </w:r>
      <w:r w:rsidR="006C5C05" w:rsidRPr="00426E49">
        <w:rPr>
          <w:rFonts w:ascii="Times New Roman" w:hAnsi="Times New Roman" w:cs="Times New Roman"/>
          <w:sz w:val="24"/>
          <w:szCs w:val="24"/>
          <w:lang w:val="en-GB"/>
        </w:rPr>
        <w:fldChar w:fldCharType="begin">
          <w:fldData xml:space="preserve">PEVuZE5vdGU+PENpdGU+PEF1dGhvcj5EYW5pZWw8L0F1dGhvcj48WWVhcj4yMDE0PC9ZZWFyPjxS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</w:fldData>
        </w:fldChar>
      </w:r>
      <w:r w:rsidR="008E7F44" w:rsidRPr="00426E49">
        <w:rPr>
          <w:rFonts w:ascii="Times New Roman" w:hAnsi="Times New Roman" w:cs="Times New Roman"/>
          <w:sz w:val="24"/>
          <w:szCs w:val="24"/>
          <w:lang w:val="en-GB"/>
        </w:rPr>
        <w:instrText xml:space="preserve"> ADDIN EN.CITE </w:instrText>
      </w:r>
      <w:r w:rsidR="008E7F44" w:rsidRPr="00426E49">
        <w:rPr>
          <w:rFonts w:ascii="Times New Roman" w:hAnsi="Times New Roman" w:cs="Times New Roman"/>
          <w:sz w:val="24"/>
          <w:szCs w:val="24"/>
          <w:lang w:val="en-GB"/>
        </w:rPr>
        <w:fldChar w:fldCharType="begin">
          <w:fldData xml:space="preserve">PEVuZE5vdGU+PENpdGU+PEF1dGhvcj5EYW5pZWw8L0F1dGhvcj48WWVhcj4yMDE0PC9ZZWFyPjxS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</w:fldData>
        </w:fldChar>
      </w:r>
      <w:r w:rsidR="008E7F44" w:rsidRPr="00426E49">
        <w:rPr>
          <w:rFonts w:ascii="Times New Roman" w:hAnsi="Times New Roman" w:cs="Times New Roman"/>
          <w:sz w:val="24"/>
          <w:szCs w:val="24"/>
          <w:lang w:val="en-GB"/>
        </w:rPr>
        <w:instrText xml:space="preserve"> ADDIN EN.CITE.DATA </w:instrText>
      </w:r>
      <w:r w:rsidR="008E7F44" w:rsidRPr="00426E49">
        <w:rPr>
          <w:rFonts w:ascii="Times New Roman" w:hAnsi="Times New Roman" w:cs="Times New Roman"/>
          <w:sz w:val="24"/>
          <w:szCs w:val="24"/>
          <w:lang w:val="en-GB"/>
        </w:rPr>
      </w:r>
      <w:r w:rsidR="008E7F44" w:rsidRPr="00426E49">
        <w:rPr>
          <w:rFonts w:ascii="Times New Roman" w:hAnsi="Times New Roman" w:cs="Times New Roman"/>
          <w:sz w:val="24"/>
          <w:szCs w:val="24"/>
          <w:lang w:val="en-GB"/>
        </w:rPr>
        <w:fldChar w:fldCharType="end"/>
      </w:r>
      <w:r w:rsidR="006C5C05" w:rsidRPr="00426E49">
        <w:rPr>
          <w:rFonts w:ascii="Times New Roman" w:hAnsi="Times New Roman" w:cs="Times New Roman"/>
          <w:sz w:val="24"/>
          <w:szCs w:val="24"/>
          <w:lang w:val="en-GB"/>
        </w:rPr>
      </w:r>
      <w:r w:rsidR="006C5C05" w:rsidRPr="00426E49">
        <w:rPr>
          <w:rFonts w:ascii="Times New Roman" w:hAnsi="Times New Roman" w:cs="Times New Roman"/>
          <w:sz w:val="24"/>
          <w:szCs w:val="24"/>
          <w:lang w:val="en-GB"/>
        </w:rPr>
        <w:fldChar w:fldCharType="separate"/>
      </w:r>
      <w:r w:rsidR="008E7F44" w:rsidRPr="00426E49">
        <w:rPr>
          <w:rFonts w:ascii="Times New Roman" w:hAnsi="Times New Roman" w:cs="Times New Roman"/>
          <w:noProof/>
          <w:sz w:val="24"/>
          <w:szCs w:val="24"/>
          <w:lang w:val="en-GB"/>
        </w:rPr>
        <w:t>[4-8]</w:t>
      </w:r>
      <w:r w:rsidR="006C5C05" w:rsidRPr="00426E49">
        <w:rPr>
          <w:rFonts w:ascii="Times New Roman" w:hAnsi="Times New Roman" w:cs="Times New Roman"/>
          <w:sz w:val="24"/>
          <w:szCs w:val="24"/>
          <w:lang w:val="en-GB"/>
        </w:rPr>
        <w:fldChar w:fldCharType="end"/>
      </w:r>
      <w:r w:rsidR="006C5C05" w:rsidRPr="00426E49">
        <w:rPr>
          <w:rFonts w:ascii="Times New Roman" w:hAnsi="Times New Roman" w:cs="Times New Roman"/>
          <w:sz w:val="24"/>
          <w:szCs w:val="24"/>
          <w:lang w:val="en-GB"/>
        </w:rPr>
        <w:t xml:space="preserve">. </w:t>
      </w:r>
      <w:r w:rsidRPr="00426E49">
        <w:rPr>
          <w:rFonts w:ascii="Times New Roman" w:hAnsi="Times New Roman" w:cs="Times New Roman"/>
          <w:sz w:val="24"/>
          <w:szCs w:val="24"/>
          <w:lang w:val="en-GB"/>
        </w:rPr>
        <w:t>T</w:t>
      </w:r>
      <w:r w:rsidR="006C5C05" w:rsidRPr="00426E49">
        <w:rPr>
          <w:rFonts w:ascii="Times New Roman" w:hAnsi="Times New Roman" w:cs="Times New Roman"/>
          <w:sz w:val="24"/>
          <w:szCs w:val="24"/>
          <w:lang w:val="en-GB"/>
        </w:rPr>
        <w:t xml:space="preserve">he contribution of the genetic make-up of the host </w:t>
      </w:r>
      <w:r w:rsidR="003F4E02" w:rsidRPr="00426E49">
        <w:rPr>
          <w:rFonts w:ascii="Times New Roman" w:hAnsi="Times New Roman" w:cs="Times New Roman"/>
          <w:sz w:val="24"/>
          <w:szCs w:val="24"/>
          <w:lang w:val="en-GB"/>
        </w:rPr>
        <w:t xml:space="preserve">as driver for the composition of the gut microbiome </w:t>
      </w:r>
      <w:r w:rsidR="006C5C05" w:rsidRPr="00426E49">
        <w:rPr>
          <w:rFonts w:ascii="Times New Roman" w:hAnsi="Times New Roman" w:cs="Times New Roman"/>
          <w:sz w:val="24"/>
          <w:szCs w:val="24"/>
          <w:lang w:val="en-GB"/>
        </w:rPr>
        <w:t>has been studied in several settings</w:t>
      </w:r>
      <w:r w:rsidR="00A375F5" w:rsidRPr="00426E49">
        <w:rPr>
          <w:rFonts w:ascii="Times New Roman" w:hAnsi="Times New Roman" w:cs="Times New Roman"/>
          <w:sz w:val="24"/>
          <w:szCs w:val="24"/>
          <w:lang w:val="en-GB"/>
        </w:rPr>
        <w:t xml:space="preserve"> and experimental conditions</w:t>
      </w:r>
      <w:r w:rsidR="006C5C05" w:rsidRPr="00426E49">
        <w:rPr>
          <w:rFonts w:ascii="Times New Roman" w:hAnsi="Times New Roman" w:cs="Times New Roman"/>
          <w:sz w:val="24"/>
          <w:szCs w:val="24"/>
          <w:lang w:val="en-GB"/>
        </w:rPr>
        <w:t xml:space="preserve"> </w:t>
      </w:r>
      <w:r w:rsidR="006C5C05" w:rsidRPr="00426E49">
        <w:rPr>
          <w:rFonts w:ascii="Times New Roman" w:hAnsi="Times New Roman" w:cs="Times New Roman"/>
          <w:sz w:val="24"/>
          <w:szCs w:val="24"/>
          <w:lang w:val="en-GB"/>
        </w:rPr>
        <w:fldChar w:fldCharType="begin">
          <w:fldData xml:space="preserve">PEVuZE5vdGU+PENpdGU+PEF1dGhvcj5Hb29kcmljaDwvQXV0aG9yPjxZZWFyPjIwMTQ8L1llYXI+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</w:fldData>
        </w:fldChar>
      </w:r>
      <w:r w:rsidR="008E7F44" w:rsidRPr="00426E49">
        <w:rPr>
          <w:rFonts w:ascii="Times New Roman" w:hAnsi="Times New Roman" w:cs="Times New Roman"/>
          <w:sz w:val="24"/>
          <w:szCs w:val="24"/>
          <w:lang w:val="en-GB"/>
        </w:rPr>
        <w:instrText xml:space="preserve"> ADDIN EN.CITE </w:instrText>
      </w:r>
      <w:r w:rsidR="008E7F44" w:rsidRPr="00426E49">
        <w:rPr>
          <w:rFonts w:ascii="Times New Roman" w:hAnsi="Times New Roman" w:cs="Times New Roman"/>
          <w:sz w:val="24"/>
          <w:szCs w:val="24"/>
          <w:lang w:val="en-GB"/>
        </w:rPr>
        <w:fldChar w:fldCharType="begin">
          <w:fldData xml:space="preserve">PEVuZE5vdGU+PENpdGU+PEF1dGhvcj5Hb29kcmljaDwvQXV0aG9yPjxZZWFyPjIwMTQ8L1llYXI+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</w:fldData>
        </w:fldChar>
      </w:r>
      <w:r w:rsidR="008E7F44" w:rsidRPr="00426E49">
        <w:rPr>
          <w:rFonts w:ascii="Times New Roman" w:hAnsi="Times New Roman" w:cs="Times New Roman"/>
          <w:sz w:val="24"/>
          <w:szCs w:val="24"/>
          <w:lang w:val="en-GB"/>
        </w:rPr>
        <w:instrText xml:space="preserve"> ADDIN EN.CITE.DATA </w:instrText>
      </w:r>
      <w:r w:rsidR="008E7F44" w:rsidRPr="00426E49">
        <w:rPr>
          <w:rFonts w:ascii="Times New Roman" w:hAnsi="Times New Roman" w:cs="Times New Roman"/>
          <w:sz w:val="24"/>
          <w:szCs w:val="24"/>
          <w:lang w:val="en-GB"/>
        </w:rPr>
      </w:r>
      <w:r w:rsidR="008E7F44" w:rsidRPr="00426E49">
        <w:rPr>
          <w:rFonts w:ascii="Times New Roman" w:hAnsi="Times New Roman" w:cs="Times New Roman"/>
          <w:sz w:val="24"/>
          <w:szCs w:val="24"/>
          <w:lang w:val="en-GB"/>
        </w:rPr>
        <w:fldChar w:fldCharType="end"/>
      </w:r>
      <w:r w:rsidR="006C5C05" w:rsidRPr="00426E49">
        <w:rPr>
          <w:rFonts w:ascii="Times New Roman" w:hAnsi="Times New Roman" w:cs="Times New Roman"/>
          <w:sz w:val="24"/>
          <w:szCs w:val="24"/>
          <w:lang w:val="en-GB"/>
        </w:rPr>
      </w:r>
      <w:r w:rsidR="006C5C05" w:rsidRPr="00426E49">
        <w:rPr>
          <w:rFonts w:ascii="Times New Roman" w:hAnsi="Times New Roman" w:cs="Times New Roman"/>
          <w:sz w:val="24"/>
          <w:szCs w:val="24"/>
          <w:lang w:val="en-GB"/>
        </w:rPr>
        <w:fldChar w:fldCharType="separate"/>
      </w:r>
      <w:r w:rsidR="008E7F44" w:rsidRPr="00426E49">
        <w:rPr>
          <w:rFonts w:ascii="Times New Roman" w:hAnsi="Times New Roman" w:cs="Times New Roman"/>
          <w:noProof/>
          <w:sz w:val="24"/>
          <w:szCs w:val="24"/>
          <w:lang w:val="en-GB"/>
        </w:rPr>
        <w:t>[6,9,10]</w:t>
      </w:r>
      <w:r w:rsidR="006C5C05" w:rsidRPr="00426E49">
        <w:rPr>
          <w:rFonts w:ascii="Times New Roman" w:hAnsi="Times New Roman" w:cs="Times New Roman"/>
          <w:sz w:val="24"/>
          <w:szCs w:val="24"/>
          <w:lang w:val="en-GB"/>
        </w:rPr>
        <w:fldChar w:fldCharType="end"/>
      </w:r>
      <w:r w:rsidR="006C5C05" w:rsidRPr="00426E49">
        <w:rPr>
          <w:rFonts w:ascii="Times New Roman" w:hAnsi="Times New Roman" w:cs="Times New Roman"/>
          <w:bCs/>
          <w:sz w:val="24"/>
          <w:szCs w:val="24"/>
          <w:lang w:val="en-US"/>
        </w:rPr>
        <w:t>.</w:t>
      </w:r>
      <w:r w:rsidR="007A4300" w:rsidRPr="00426E49">
        <w:rPr>
          <w:rFonts w:ascii="Times New Roman" w:hAnsi="Times New Roman" w:cs="Times New Roman"/>
          <w:bCs/>
          <w:sz w:val="24"/>
          <w:szCs w:val="24"/>
          <w:lang w:val="en-US"/>
        </w:rPr>
        <w:t xml:space="preserve"> </w:t>
      </w:r>
    </w:p>
    <w:p w14:paraId="5AE222A8" w14:textId="518B0BF5" w:rsidR="005D579D" w:rsidRPr="00426E49" w:rsidRDefault="00CE586E" w:rsidP="00295EEB">
      <w:pPr>
        <w:pStyle w:val="KeinLeerraum"/>
        <w:spacing w:line="480" w:lineRule="auto"/>
        <w:jc w:val="both"/>
        <w:rPr>
          <w:rFonts w:ascii="Times New Roman" w:hAnsi="Times New Roman" w:cs="Times New Roman"/>
          <w:bCs/>
          <w:sz w:val="24"/>
          <w:szCs w:val="24"/>
          <w:lang w:val="en-GB"/>
        </w:rPr>
      </w:pPr>
      <w:r w:rsidRPr="00426E49">
        <w:rPr>
          <w:rFonts w:ascii="Times New Roman" w:hAnsi="Times New Roman" w:cs="Times New Roman"/>
          <w:bCs/>
          <w:sz w:val="24"/>
          <w:szCs w:val="24"/>
          <w:lang w:val="en-GB"/>
        </w:rPr>
        <w:t>In addition</w:t>
      </w:r>
      <w:r w:rsidR="00A86795" w:rsidRPr="00426E49">
        <w:rPr>
          <w:rFonts w:ascii="Times New Roman" w:hAnsi="Times New Roman" w:cs="Times New Roman"/>
          <w:bCs/>
          <w:sz w:val="24"/>
          <w:szCs w:val="24"/>
          <w:lang w:val="en-GB"/>
        </w:rPr>
        <w:t>,</w:t>
      </w:r>
      <w:r w:rsidRPr="00426E49">
        <w:rPr>
          <w:rFonts w:ascii="Times New Roman" w:hAnsi="Times New Roman" w:cs="Times New Roman"/>
          <w:bCs/>
          <w:sz w:val="24"/>
          <w:szCs w:val="24"/>
          <w:lang w:val="en-GB"/>
        </w:rPr>
        <w:t xml:space="preserve"> </w:t>
      </w:r>
      <w:r w:rsidR="00F75B69" w:rsidRPr="00426E49">
        <w:rPr>
          <w:rFonts w:ascii="Times New Roman" w:hAnsi="Times New Roman" w:cs="Times New Roman"/>
          <w:bCs/>
          <w:sz w:val="24"/>
          <w:szCs w:val="24"/>
          <w:lang w:val="en-GB"/>
        </w:rPr>
        <w:t xml:space="preserve">an important factor influencing the development of the gut microbiome </w:t>
      </w:r>
      <w:r w:rsidR="008E3BF6" w:rsidRPr="00426E49">
        <w:rPr>
          <w:rFonts w:ascii="Times New Roman" w:hAnsi="Times New Roman" w:cs="Times New Roman"/>
          <w:bCs/>
          <w:sz w:val="24"/>
          <w:szCs w:val="24"/>
          <w:lang w:val="en-GB"/>
        </w:rPr>
        <w:t>of</w:t>
      </w:r>
      <w:r w:rsidR="00F203DD" w:rsidRPr="00426E49">
        <w:rPr>
          <w:rFonts w:ascii="Times New Roman" w:hAnsi="Times New Roman" w:cs="Times New Roman"/>
          <w:bCs/>
          <w:sz w:val="24"/>
          <w:szCs w:val="24"/>
          <w:lang w:val="en-GB"/>
        </w:rPr>
        <w:t xml:space="preserve"> mammalians </w:t>
      </w:r>
      <w:r w:rsidR="00F75B69" w:rsidRPr="00426E49">
        <w:rPr>
          <w:rFonts w:ascii="Times New Roman" w:hAnsi="Times New Roman" w:cs="Times New Roman"/>
          <w:bCs/>
          <w:sz w:val="24"/>
          <w:szCs w:val="24"/>
          <w:lang w:val="en-GB"/>
        </w:rPr>
        <w:t xml:space="preserve">is the mode of delivery. Whereas vaginal birth </w:t>
      </w:r>
      <w:r w:rsidR="001917FC" w:rsidRPr="00426E49">
        <w:rPr>
          <w:rFonts w:ascii="Times New Roman" w:hAnsi="Times New Roman" w:cs="Times New Roman"/>
          <w:bCs/>
          <w:sz w:val="24"/>
          <w:szCs w:val="24"/>
          <w:lang w:val="en-GB"/>
        </w:rPr>
        <w:t xml:space="preserve">brings about </w:t>
      </w:r>
      <w:r w:rsidR="00F75B69" w:rsidRPr="00426E49">
        <w:rPr>
          <w:rFonts w:ascii="Times New Roman" w:hAnsi="Times New Roman" w:cs="Times New Roman"/>
          <w:bCs/>
          <w:sz w:val="24"/>
          <w:szCs w:val="24"/>
          <w:lang w:val="en-GB"/>
        </w:rPr>
        <w:t xml:space="preserve">close similarities between the gut microbiome of the infants and the microbiome of the mother`s vagina, the gut microbiome of </w:t>
      </w:r>
      <w:r w:rsidR="0033753B" w:rsidRPr="00426E49">
        <w:rPr>
          <w:rFonts w:ascii="Times New Roman" w:hAnsi="Times New Roman" w:cs="Times New Roman"/>
          <w:bCs/>
          <w:sz w:val="24"/>
          <w:szCs w:val="24"/>
          <w:lang w:val="en-GB"/>
        </w:rPr>
        <w:t>infants</w:t>
      </w:r>
      <w:r w:rsidR="00F75B69" w:rsidRPr="00426E49">
        <w:rPr>
          <w:rFonts w:ascii="Times New Roman" w:hAnsi="Times New Roman" w:cs="Times New Roman"/>
          <w:bCs/>
          <w:sz w:val="24"/>
          <w:szCs w:val="24"/>
          <w:lang w:val="en-GB"/>
        </w:rPr>
        <w:t xml:space="preserve"> delivered by C-section </w:t>
      </w:r>
      <w:r w:rsidR="003F4E02" w:rsidRPr="00426E49">
        <w:rPr>
          <w:rFonts w:ascii="Times New Roman" w:hAnsi="Times New Roman" w:cs="Times New Roman"/>
          <w:bCs/>
          <w:sz w:val="24"/>
          <w:szCs w:val="24"/>
          <w:lang w:val="en-GB"/>
        </w:rPr>
        <w:t>is</w:t>
      </w:r>
      <w:r w:rsidR="00F75B69" w:rsidRPr="00426E49">
        <w:rPr>
          <w:rFonts w:ascii="Times New Roman" w:hAnsi="Times New Roman" w:cs="Times New Roman"/>
          <w:bCs/>
          <w:sz w:val="24"/>
          <w:szCs w:val="24"/>
          <w:lang w:val="en-GB"/>
        </w:rPr>
        <w:t xml:space="preserve"> more similar to the skin microbiome of the mother </w:t>
      </w:r>
      <w:r w:rsidR="0012386F" w:rsidRPr="00426E49">
        <w:rPr>
          <w:rFonts w:ascii="Times New Roman" w:hAnsi="Times New Roman" w:cs="Times New Roman"/>
          <w:bCs/>
          <w:sz w:val="24"/>
          <w:szCs w:val="24"/>
          <w:lang w:val="en-GB"/>
        </w:rPr>
        <w:fldChar w:fldCharType="begin"/>
      </w:r>
      <w:r w:rsidR="008E7F44" w:rsidRPr="00426E49">
        <w:rPr>
          <w:rFonts w:ascii="Times New Roman" w:hAnsi="Times New Roman" w:cs="Times New Roman"/>
          <w:bCs/>
          <w:sz w:val="24"/>
          <w:szCs w:val="24"/>
          <w:lang w:val="en-GB"/>
        </w:rPr>
        <w:instrText xml:space="preserve"> ADDIN EN.CITE &lt;EndNote&gt;&lt;Cite&gt;&lt;Author&gt;Dominguez-Bello&lt;/Author&gt;&lt;Year&gt;2010&lt;/Year&gt;&lt;RecNum&gt;112&lt;/RecNum&gt;&lt;DisplayText&gt;[11]&lt;/DisplayText&gt;&lt;record&gt;&lt;rec-number&gt;112&lt;/rec-number&gt;&lt;foreign-keys&gt;&lt;key app="EN" db-id="ew50r90rnvf9fhexvzyxprs9vr5pvrfa2zxw" timestamp="1490367918"&gt;112&lt;/key&gt;&lt;/foreign-keys&gt;&lt;ref-type name="Journal Article"&gt;17&lt;/ref-type&gt;&lt;contributors&gt;&lt;authors&gt;&lt;author&gt;Dominguez-Bello, Maria G.&lt;/author&gt;&lt;author&gt;Costello, Elizabeth K.&lt;/author&gt;&lt;author&gt;Contreras, Monica&lt;/author&gt;&lt;author&gt;Magris, Magda&lt;/author&gt;&lt;author&gt;Hidalgo, Glida&lt;/author&gt;&lt;author&gt;Fierer, Noah&lt;/author&gt;&lt;author&gt;Knight, Rob&lt;/author&gt;&lt;/authors&gt;&lt;/contributors&gt;&lt;titles&gt;&lt;title&gt;Delivery mode shapes the acquisition and structure of the initial microbiota across multiple body habitats in newborns&lt;/title&gt;&lt;secondary-title&gt;Proceedings of the National Academy of Sciences&lt;/secondary-title&gt;&lt;/titles&gt;&lt;periodical&gt;&lt;full-title&gt;Proceedings of the National Academy of Sciences&lt;/full-title&gt;&lt;/periodical&gt;&lt;pages&gt;11971-11975&lt;/pages&gt;&lt;volume&gt;107&lt;/volume&gt;&lt;number&gt;26&lt;/number&gt;&lt;dates&gt;&lt;year&gt;2010&lt;/year&gt;&lt;pub-dates&gt;&lt;date&gt;June 29, 2010&lt;/date&gt;&lt;/pub-dates&gt;&lt;/dates&gt;&lt;urls&gt;&lt;related-urls&gt;&lt;url&gt;http://www.pnas.org/content/107/26/11971.abstract&lt;/url&gt;&lt;/related-urls&gt;&lt;/urls&gt;&lt;electronic-resource-num&gt;10.1073/pnas.1002601107&lt;/electronic-resource-num&gt;&lt;/record&gt;&lt;/Cite&gt;&lt;/EndNote&gt;</w:instrText>
      </w:r>
      <w:r w:rsidR="0012386F" w:rsidRPr="00426E49">
        <w:rPr>
          <w:rFonts w:ascii="Times New Roman" w:hAnsi="Times New Roman" w:cs="Times New Roman"/>
          <w:bCs/>
          <w:sz w:val="24"/>
          <w:szCs w:val="24"/>
          <w:lang w:val="en-GB"/>
        </w:rPr>
        <w:fldChar w:fldCharType="separate"/>
      </w:r>
      <w:r w:rsidR="008E7F44" w:rsidRPr="00426E49">
        <w:rPr>
          <w:rFonts w:ascii="Times New Roman" w:hAnsi="Times New Roman" w:cs="Times New Roman"/>
          <w:bCs/>
          <w:noProof/>
          <w:sz w:val="24"/>
          <w:szCs w:val="24"/>
          <w:lang w:val="en-GB"/>
        </w:rPr>
        <w:t>[11]</w:t>
      </w:r>
      <w:r w:rsidR="0012386F" w:rsidRPr="00426E49">
        <w:rPr>
          <w:rFonts w:ascii="Times New Roman" w:hAnsi="Times New Roman" w:cs="Times New Roman"/>
          <w:bCs/>
          <w:sz w:val="24"/>
          <w:szCs w:val="24"/>
          <w:lang w:val="en-GB"/>
        </w:rPr>
        <w:fldChar w:fldCharType="end"/>
      </w:r>
      <w:r w:rsidR="00F75B69" w:rsidRPr="00426E49">
        <w:rPr>
          <w:rFonts w:ascii="Times New Roman" w:hAnsi="Times New Roman" w:cs="Times New Roman"/>
          <w:bCs/>
          <w:sz w:val="24"/>
          <w:szCs w:val="24"/>
          <w:lang w:val="en-GB"/>
        </w:rPr>
        <w:t xml:space="preserve">. </w:t>
      </w:r>
      <w:r w:rsidR="004A2FEE" w:rsidRPr="00426E49">
        <w:rPr>
          <w:rFonts w:ascii="Times New Roman" w:hAnsi="Times New Roman" w:cs="Times New Roman"/>
          <w:bCs/>
          <w:sz w:val="24"/>
          <w:szCs w:val="24"/>
          <w:lang w:val="en-GB"/>
        </w:rPr>
        <w:t>Besides</w:t>
      </w:r>
      <w:r w:rsidR="00F60B9E" w:rsidRPr="00426E49">
        <w:rPr>
          <w:rFonts w:ascii="Times New Roman" w:hAnsi="Times New Roman" w:cs="Times New Roman"/>
          <w:bCs/>
          <w:sz w:val="24"/>
          <w:szCs w:val="24"/>
          <w:lang w:val="en-GB"/>
        </w:rPr>
        <w:t xml:space="preserve"> </w:t>
      </w:r>
      <w:r w:rsidR="004A2FEE" w:rsidRPr="00426E49">
        <w:rPr>
          <w:rFonts w:ascii="Times New Roman" w:hAnsi="Times New Roman" w:cs="Times New Roman"/>
          <w:bCs/>
          <w:sz w:val="24"/>
          <w:szCs w:val="24"/>
          <w:lang w:val="en-GB"/>
        </w:rPr>
        <w:t xml:space="preserve">these </w:t>
      </w:r>
      <w:r w:rsidR="00F60B9E" w:rsidRPr="00426E49">
        <w:rPr>
          <w:rFonts w:ascii="Times New Roman" w:hAnsi="Times New Roman" w:cs="Times New Roman"/>
          <w:bCs/>
          <w:sz w:val="24"/>
          <w:szCs w:val="24"/>
          <w:lang w:val="en-GB"/>
        </w:rPr>
        <w:t>well-</w:t>
      </w:r>
      <w:r w:rsidR="004A2FEE" w:rsidRPr="00426E49">
        <w:rPr>
          <w:rFonts w:ascii="Times New Roman" w:hAnsi="Times New Roman" w:cs="Times New Roman"/>
          <w:bCs/>
          <w:sz w:val="24"/>
          <w:szCs w:val="24"/>
          <w:lang w:val="en-GB"/>
        </w:rPr>
        <w:t xml:space="preserve">documented natal effects of the mother </w:t>
      </w:r>
      <w:r w:rsidR="007A4300" w:rsidRPr="00426E49">
        <w:rPr>
          <w:rFonts w:ascii="Times New Roman" w:hAnsi="Times New Roman" w:cs="Times New Roman"/>
          <w:bCs/>
          <w:sz w:val="24"/>
          <w:szCs w:val="24"/>
          <w:lang w:val="en-GB"/>
        </w:rPr>
        <w:t>on</w:t>
      </w:r>
      <w:r w:rsidR="004A2FEE" w:rsidRPr="00426E49">
        <w:rPr>
          <w:rFonts w:ascii="Times New Roman" w:hAnsi="Times New Roman" w:cs="Times New Roman"/>
          <w:bCs/>
          <w:sz w:val="24"/>
          <w:szCs w:val="24"/>
          <w:lang w:val="en-GB"/>
        </w:rPr>
        <w:t xml:space="preserve"> the microbiome development of the offspring, also post-natal effects of the mother </w:t>
      </w:r>
      <w:r w:rsidR="002302D3" w:rsidRPr="00426E49">
        <w:rPr>
          <w:rFonts w:ascii="Times New Roman" w:hAnsi="Times New Roman" w:cs="Times New Roman"/>
          <w:bCs/>
          <w:sz w:val="24"/>
          <w:szCs w:val="24"/>
          <w:lang w:val="en-GB"/>
        </w:rPr>
        <w:t>have to</w:t>
      </w:r>
      <w:r w:rsidR="004A2FEE" w:rsidRPr="00426E49">
        <w:rPr>
          <w:rFonts w:ascii="Times New Roman" w:hAnsi="Times New Roman" w:cs="Times New Roman"/>
          <w:bCs/>
          <w:sz w:val="24"/>
          <w:szCs w:val="24"/>
          <w:lang w:val="en-GB"/>
        </w:rPr>
        <w:t xml:space="preserve"> be considered, which may induce microbiome modulation. </w:t>
      </w:r>
      <w:r w:rsidR="0012386F" w:rsidRPr="00426E49">
        <w:rPr>
          <w:rFonts w:ascii="Times New Roman" w:hAnsi="Times New Roman" w:cs="Times New Roman"/>
          <w:bCs/>
          <w:sz w:val="24"/>
          <w:szCs w:val="24"/>
          <w:lang w:val="en-GB"/>
        </w:rPr>
        <w:t>B</w:t>
      </w:r>
      <w:r w:rsidR="004A2FEE" w:rsidRPr="00426E49">
        <w:rPr>
          <w:rFonts w:ascii="Times New Roman" w:hAnsi="Times New Roman" w:cs="Times New Roman"/>
          <w:bCs/>
          <w:sz w:val="24"/>
          <w:szCs w:val="24"/>
          <w:lang w:val="en-GB"/>
        </w:rPr>
        <w:t>reast milk</w:t>
      </w:r>
      <w:r w:rsidR="0012386F" w:rsidRPr="00426E49">
        <w:rPr>
          <w:rFonts w:ascii="Times New Roman" w:hAnsi="Times New Roman" w:cs="Times New Roman"/>
          <w:bCs/>
          <w:sz w:val="24"/>
          <w:szCs w:val="24"/>
          <w:lang w:val="en-GB"/>
        </w:rPr>
        <w:t xml:space="preserve"> </w:t>
      </w:r>
      <w:r w:rsidR="004A2FEE" w:rsidRPr="00426E49">
        <w:rPr>
          <w:rFonts w:ascii="Times New Roman" w:hAnsi="Times New Roman" w:cs="Times New Roman"/>
          <w:bCs/>
          <w:sz w:val="24"/>
          <w:szCs w:val="24"/>
          <w:lang w:val="en-GB"/>
        </w:rPr>
        <w:t xml:space="preserve">is one of the first post-natal sources of microbiota </w:t>
      </w:r>
      <w:r w:rsidR="000A6C64" w:rsidRPr="00426E49">
        <w:rPr>
          <w:rFonts w:ascii="Times New Roman" w:hAnsi="Times New Roman" w:cs="Times New Roman"/>
          <w:bCs/>
          <w:sz w:val="24"/>
          <w:szCs w:val="24"/>
          <w:lang w:val="en-GB"/>
        </w:rPr>
        <w:t xml:space="preserve">for the offspring </w:t>
      </w:r>
      <w:r w:rsidR="004A2FEE" w:rsidRPr="00426E49">
        <w:rPr>
          <w:rFonts w:ascii="Times New Roman" w:hAnsi="Times New Roman" w:cs="Times New Roman"/>
          <w:bCs/>
          <w:sz w:val="24"/>
          <w:szCs w:val="24"/>
          <w:lang w:val="en-GB"/>
        </w:rPr>
        <w:t xml:space="preserve">and has been shown to </w:t>
      </w:r>
      <w:r w:rsidR="0012386F" w:rsidRPr="00426E49">
        <w:rPr>
          <w:rFonts w:ascii="Times New Roman" w:hAnsi="Times New Roman" w:cs="Times New Roman"/>
          <w:bCs/>
          <w:sz w:val="24"/>
          <w:szCs w:val="24"/>
          <w:lang w:val="en-GB"/>
        </w:rPr>
        <w:t>harbour</w:t>
      </w:r>
      <w:r w:rsidR="004A2FEE" w:rsidRPr="00426E49">
        <w:rPr>
          <w:rFonts w:ascii="Times New Roman" w:hAnsi="Times New Roman" w:cs="Times New Roman"/>
          <w:bCs/>
          <w:sz w:val="24"/>
          <w:szCs w:val="24"/>
          <w:lang w:val="en-GB"/>
        </w:rPr>
        <w:t xml:space="preserve"> </w:t>
      </w:r>
      <w:r w:rsidR="001917FC" w:rsidRPr="00426E49">
        <w:rPr>
          <w:rFonts w:ascii="Times New Roman" w:hAnsi="Times New Roman" w:cs="Times New Roman"/>
          <w:bCs/>
          <w:sz w:val="24"/>
          <w:szCs w:val="24"/>
          <w:lang w:val="en-GB"/>
        </w:rPr>
        <w:t xml:space="preserve">beneficial </w:t>
      </w:r>
      <w:r w:rsidR="0012386F" w:rsidRPr="00426E49">
        <w:rPr>
          <w:rFonts w:ascii="Times New Roman" w:hAnsi="Times New Roman" w:cs="Times New Roman"/>
          <w:bCs/>
          <w:sz w:val="24"/>
          <w:szCs w:val="24"/>
          <w:lang w:val="en-GB"/>
        </w:rPr>
        <w:t xml:space="preserve">bacteria for the infant´s gut </w:t>
      </w:r>
      <w:r w:rsidR="0012386F" w:rsidRPr="00426E49">
        <w:rPr>
          <w:rFonts w:ascii="Times New Roman" w:hAnsi="Times New Roman" w:cs="Times New Roman"/>
          <w:bCs/>
          <w:sz w:val="24"/>
          <w:szCs w:val="24"/>
          <w:lang w:val="en-US"/>
        </w:rPr>
        <w:fldChar w:fldCharType="begin">
          <w:fldData xml:space="preserve">PEVuZE5vdGU+PENpdGU+PEF1dGhvcj5GZXJuw6FuZGV6PC9BdXRob3I+PFllYXI+MjAxMzwvWWVh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</w:fldData>
        </w:fldChar>
      </w:r>
      <w:r w:rsidR="008E7F44" w:rsidRPr="00426E49">
        <w:rPr>
          <w:rFonts w:ascii="Times New Roman" w:hAnsi="Times New Roman" w:cs="Times New Roman"/>
          <w:bCs/>
          <w:sz w:val="24"/>
          <w:szCs w:val="24"/>
          <w:lang w:val="en-US"/>
        </w:rPr>
        <w:instrText xml:space="preserve"> ADDIN EN.CITE </w:instrText>
      </w:r>
      <w:r w:rsidR="008E7F44" w:rsidRPr="00426E49">
        <w:rPr>
          <w:rFonts w:ascii="Times New Roman" w:hAnsi="Times New Roman" w:cs="Times New Roman"/>
          <w:bCs/>
          <w:sz w:val="24"/>
          <w:szCs w:val="24"/>
          <w:lang w:val="en-US"/>
        </w:rPr>
        <w:fldChar w:fldCharType="begin">
          <w:fldData xml:space="preserve">PEVuZE5vdGU+PENpdGU+PEF1dGhvcj5GZXJuw6FuZGV6PC9BdXRob3I+PFllYXI+MjAxMzwvWWVh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</w:fldData>
        </w:fldChar>
      </w:r>
      <w:r w:rsidR="008E7F44" w:rsidRPr="00426E49">
        <w:rPr>
          <w:rFonts w:ascii="Times New Roman" w:hAnsi="Times New Roman" w:cs="Times New Roman"/>
          <w:bCs/>
          <w:sz w:val="24"/>
          <w:szCs w:val="24"/>
          <w:lang w:val="en-US"/>
        </w:rPr>
        <w:instrText xml:space="preserve"> ADDIN EN.CITE.DATA </w:instrText>
      </w:r>
      <w:r w:rsidR="008E7F44" w:rsidRPr="00426E49">
        <w:rPr>
          <w:rFonts w:ascii="Times New Roman" w:hAnsi="Times New Roman" w:cs="Times New Roman"/>
          <w:bCs/>
          <w:sz w:val="24"/>
          <w:szCs w:val="24"/>
          <w:lang w:val="en-US"/>
        </w:rPr>
      </w:r>
      <w:r w:rsidR="008E7F44" w:rsidRPr="00426E49">
        <w:rPr>
          <w:rFonts w:ascii="Times New Roman" w:hAnsi="Times New Roman" w:cs="Times New Roman"/>
          <w:bCs/>
          <w:sz w:val="24"/>
          <w:szCs w:val="24"/>
          <w:lang w:val="en-US"/>
        </w:rPr>
        <w:fldChar w:fldCharType="end"/>
      </w:r>
      <w:r w:rsidR="0012386F" w:rsidRPr="00426E49">
        <w:rPr>
          <w:rFonts w:ascii="Times New Roman" w:hAnsi="Times New Roman" w:cs="Times New Roman"/>
          <w:bCs/>
          <w:sz w:val="24"/>
          <w:szCs w:val="24"/>
          <w:lang w:val="en-US"/>
        </w:rPr>
      </w:r>
      <w:r w:rsidR="0012386F" w:rsidRPr="00426E49">
        <w:rPr>
          <w:rFonts w:ascii="Times New Roman" w:hAnsi="Times New Roman" w:cs="Times New Roman"/>
          <w:bCs/>
          <w:sz w:val="24"/>
          <w:szCs w:val="24"/>
          <w:lang w:val="en-US"/>
        </w:rPr>
        <w:fldChar w:fldCharType="separate"/>
      </w:r>
      <w:r w:rsidR="008E7F44" w:rsidRPr="00426E49">
        <w:rPr>
          <w:rFonts w:ascii="Times New Roman" w:hAnsi="Times New Roman" w:cs="Times New Roman"/>
          <w:bCs/>
          <w:noProof/>
          <w:sz w:val="24"/>
          <w:szCs w:val="24"/>
          <w:lang w:val="en-US"/>
        </w:rPr>
        <w:t>[12,13]</w:t>
      </w:r>
      <w:r w:rsidR="0012386F" w:rsidRPr="00426E49">
        <w:rPr>
          <w:rFonts w:ascii="Times New Roman" w:hAnsi="Times New Roman" w:cs="Times New Roman"/>
          <w:bCs/>
          <w:sz w:val="24"/>
          <w:szCs w:val="24"/>
          <w:lang w:val="en-US"/>
        </w:rPr>
        <w:fldChar w:fldCharType="end"/>
      </w:r>
      <w:r w:rsidR="004A2FEE" w:rsidRPr="00426E49">
        <w:rPr>
          <w:rFonts w:ascii="Times New Roman" w:hAnsi="Times New Roman" w:cs="Times New Roman"/>
          <w:bCs/>
          <w:sz w:val="24"/>
          <w:szCs w:val="24"/>
          <w:lang w:val="en-GB"/>
        </w:rPr>
        <w:t>. In addition, a direct transfer of the skin microbiome from the mother to the offspring at post</w:t>
      </w:r>
      <w:r w:rsidR="001E7B18" w:rsidRPr="00426E49">
        <w:rPr>
          <w:rFonts w:ascii="Times New Roman" w:hAnsi="Times New Roman" w:cs="Times New Roman"/>
          <w:bCs/>
          <w:sz w:val="24"/>
          <w:szCs w:val="24"/>
          <w:lang w:val="en-GB"/>
        </w:rPr>
        <w:t>-</w:t>
      </w:r>
      <w:r w:rsidR="004A2FEE" w:rsidRPr="00426E49">
        <w:rPr>
          <w:rFonts w:ascii="Times New Roman" w:hAnsi="Times New Roman" w:cs="Times New Roman"/>
          <w:bCs/>
          <w:sz w:val="24"/>
          <w:szCs w:val="24"/>
          <w:lang w:val="en-GB"/>
        </w:rPr>
        <w:t>natal phases is likely. Thus</w:t>
      </w:r>
      <w:r w:rsidR="0033753B" w:rsidRPr="00426E49">
        <w:rPr>
          <w:rFonts w:ascii="Times New Roman" w:hAnsi="Times New Roman" w:cs="Times New Roman"/>
          <w:bCs/>
          <w:sz w:val="24"/>
          <w:szCs w:val="24"/>
          <w:lang w:val="en-GB"/>
        </w:rPr>
        <w:t>,</w:t>
      </w:r>
      <w:r w:rsidR="004A2FEE" w:rsidRPr="00426E49">
        <w:rPr>
          <w:rFonts w:ascii="Times New Roman" w:hAnsi="Times New Roman" w:cs="Times New Roman"/>
          <w:bCs/>
          <w:sz w:val="24"/>
          <w:szCs w:val="24"/>
          <w:lang w:val="en-GB"/>
        </w:rPr>
        <w:t xml:space="preserve"> pre- and post</w:t>
      </w:r>
      <w:r w:rsidR="001E7B18" w:rsidRPr="00426E49">
        <w:rPr>
          <w:rFonts w:ascii="Times New Roman" w:hAnsi="Times New Roman" w:cs="Times New Roman"/>
          <w:bCs/>
          <w:sz w:val="24"/>
          <w:szCs w:val="24"/>
          <w:lang w:val="en-GB"/>
        </w:rPr>
        <w:t>-</w:t>
      </w:r>
      <w:r w:rsidR="004A2FEE" w:rsidRPr="00426E49">
        <w:rPr>
          <w:rFonts w:ascii="Times New Roman" w:hAnsi="Times New Roman" w:cs="Times New Roman"/>
          <w:bCs/>
          <w:sz w:val="24"/>
          <w:szCs w:val="24"/>
          <w:lang w:val="en-GB"/>
        </w:rPr>
        <w:t xml:space="preserve">natal effects of the mother are important drivers for the development of the </w:t>
      </w:r>
      <w:r w:rsidR="001E7B18" w:rsidRPr="00426E49">
        <w:rPr>
          <w:rFonts w:ascii="Times New Roman" w:hAnsi="Times New Roman" w:cs="Times New Roman"/>
          <w:bCs/>
          <w:sz w:val="24"/>
          <w:szCs w:val="24"/>
          <w:lang w:val="en-GB"/>
        </w:rPr>
        <w:t xml:space="preserve">offspring’s </w:t>
      </w:r>
      <w:r w:rsidR="004A2FEE" w:rsidRPr="00426E49">
        <w:rPr>
          <w:rFonts w:ascii="Times New Roman" w:hAnsi="Times New Roman" w:cs="Times New Roman"/>
          <w:bCs/>
          <w:sz w:val="24"/>
          <w:szCs w:val="24"/>
          <w:lang w:val="en-GB"/>
        </w:rPr>
        <w:t>microbiome. However</w:t>
      </w:r>
      <w:r w:rsidR="0028051E" w:rsidRPr="00426E49">
        <w:rPr>
          <w:rFonts w:ascii="Times New Roman" w:hAnsi="Times New Roman" w:cs="Times New Roman"/>
          <w:bCs/>
          <w:sz w:val="24"/>
          <w:szCs w:val="24"/>
          <w:lang w:val="en-GB"/>
        </w:rPr>
        <w:t>,</w:t>
      </w:r>
      <w:r w:rsidR="00DE7D32" w:rsidRPr="00426E49">
        <w:rPr>
          <w:rFonts w:ascii="Times New Roman" w:hAnsi="Times New Roman" w:cs="Times New Roman"/>
          <w:bCs/>
          <w:sz w:val="24"/>
          <w:szCs w:val="24"/>
          <w:lang w:val="en-GB"/>
        </w:rPr>
        <w:t xml:space="preserve"> </w:t>
      </w:r>
      <w:r w:rsidR="002302D3" w:rsidRPr="00426E49">
        <w:rPr>
          <w:rFonts w:ascii="Times New Roman" w:hAnsi="Times New Roman" w:cs="Times New Roman"/>
          <w:bCs/>
          <w:sz w:val="24"/>
          <w:szCs w:val="24"/>
          <w:lang w:val="en-GB"/>
        </w:rPr>
        <w:t xml:space="preserve">their </w:t>
      </w:r>
      <w:r w:rsidR="00294C22" w:rsidRPr="00426E49">
        <w:rPr>
          <w:rFonts w:ascii="Times New Roman" w:hAnsi="Times New Roman" w:cs="Times New Roman"/>
          <w:bCs/>
          <w:sz w:val="24"/>
          <w:szCs w:val="24"/>
          <w:lang w:val="en-GB"/>
        </w:rPr>
        <w:t>co</w:t>
      </w:r>
      <w:r w:rsidR="001E7B18" w:rsidRPr="00426E49">
        <w:rPr>
          <w:rFonts w:ascii="Times New Roman" w:hAnsi="Times New Roman" w:cs="Times New Roman"/>
          <w:bCs/>
          <w:sz w:val="24"/>
          <w:szCs w:val="24"/>
          <w:lang w:val="en-GB"/>
        </w:rPr>
        <w:t>ncerted</w:t>
      </w:r>
      <w:r w:rsidR="00294C22" w:rsidRPr="00426E49">
        <w:rPr>
          <w:rFonts w:ascii="Times New Roman" w:hAnsi="Times New Roman" w:cs="Times New Roman"/>
          <w:bCs/>
          <w:sz w:val="24"/>
          <w:szCs w:val="24"/>
          <w:lang w:val="en-GB"/>
        </w:rPr>
        <w:t xml:space="preserve"> effect</w:t>
      </w:r>
      <w:r w:rsidR="0075770F" w:rsidRPr="00426E49">
        <w:rPr>
          <w:rFonts w:ascii="Times New Roman" w:hAnsi="Times New Roman" w:cs="Times New Roman"/>
          <w:bCs/>
          <w:sz w:val="24"/>
          <w:szCs w:val="24"/>
          <w:lang w:val="en-GB"/>
        </w:rPr>
        <w:t>s</w:t>
      </w:r>
      <w:r w:rsidR="00294C22" w:rsidRPr="00426E49">
        <w:rPr>
          <w:rFonts w:ascii="Times New Roman" w:hAnsi="Times New Roman" w:cs="Times New Roman"/>
          <w:bCs/>
          <w:sz w:val="24"/>
          <w:szCs w:val="24"/>
          <w:lang w:val="en-GB"/>
        </w:rPr>
        <w:t xml:space="preserve"> </w:t>
      </w:r>
      <w:r w:rsidR="005D579D" w:rsidRPr="00426E49">
        <w:rPr>
          <w:rFonts w:ascii="Times New Roman" w:hAnsi="Times New Roman" w:cs="Times New Roman"/>
          <w:bCs/>
          <w:sz w:val="24"/>
          <w:szCs w:val="24"/>
          <w:lang w:val="en-GB"/>
        </w:rPr>
        <w:t>on the gut microbiome of the offspring are still not well characterised.</w:t>
      </w:r>
    </w:p>
    <w:p w14:paraId="04CB1B96" w14:textId="4A1F7B0E" w:rsidR="00544680" w:rsidRPr="00426E49" w:rsidRDefault="000A6C64" w:rsidP="00295EEB">
      <w:pPr>
        <w:pStyle w:val="KeinLeerraum"/>
        <w:spacing w:line="480" w:lineRule="auto"/>
        <w:jc w:val="both"/>
        <w:rPr>
          <w:rFonts w:ascii="Times New Roman" w:hAnsi="Times New Roman" w:cs="Times New Roman"/>
          <w:sz w:val="24"/>
          <w:szCs w:val="24"/>
          <w:lang w:val="en-GB"/>
        </w:rPr>
      </w:pPr>
      <w:r w:rsidRPr="00426E49">
        <w:rPr>
          <w:rFonts w:ascii="Times New Roman" w:hAnsi="Times New Roman" w:cs="Times New Roman"/>
          <w:sz w:val="24"/>
          <w:szCs w:val="24"/>
          <w:lang w:val="en-US"/>
        </w:rPr>
        <w:t>W</w:t>
      </w:r>
      <w:r w:rsidR="00BA4EE1" w:rsidRPr="00426E49">
        <w:rPr>
          <w:rFonts w:ascii="Times New Roman" w:hAnsi="Times New Roman" w:cs="Times New Roman"/>
          <w:sz w:val="24"/>
          <w:szCs w:val="24"/>
          <w:lang w:val="en-US"/>
        </w:rPr>
        <w:t>e</w:t>
      </w:r>
      <w:r w:rsidR="00144516" w:rsidRPr="00426E49">
        <w:rPr>
          <w:rFonts w:ascii="Times New Roman" w:hAnsi="Times New Roman" w:cs="Times New Roman"/>
          <w:sz w:val="24"/>
          <w:szCs w:val="24"/>
          <w:lang w:val="en-US"/>
        </w:rPr>
        <w:t xml:space="preserve"> </w:t>
      </w:r>
      <w:r w:rsidR="00144516" w:rsidRPr="00426E49">
        <w:rPr>
          <w:rFonts w:ascii="Times New Roman" w:hAnsi="Times New Roman" w:cs="Times New Roman"/>
          <w:sz w:val="24"/>
          <w:szCs w:val="24"/>
          <w:lang w:val="en-GB"/>
        </w:rPr>
        <w:t>conducted cross</w:t>
      </w:r>
      <w:r w:rsidR="00CB0753" w:rsidRPr="00426E49">
        <w:rPr>
          <w:rFonts w:ascii="Times New Roman" w:hAnsi="Times New Roman" w:cs="Times New Roman"/>
          <w:sz w:val="24"/>
          <w:szCs w:val="24"/>
          <w:lang w:val="en-GB"/>
        </w:rPr>
        <w:t>-</w:t>
      </w:r>
      <w:r w:rsidR="00144516" w:rsidRPr="00426E49">
        <w:rPr>
          <w:rFonts w:ascii="Times New Roman" w:hAnsi="Times New Roman" w:cs="Times New Roman"/>
          <w:sz w:val="24"/>
          <w:szCs w:val="24"/>
          <w:lang w:val="en-GB"/>
        </w:rPr>
        <w:t>fostering experiment</w:t>
      </w:r>
      <w:r w:rsidRPr="00426E49">
        <w:rPr>
          <w:rFonts w:ascii="Times New Roman" w:hAnsi="Times New Roman" w:cs="Times New Roman"/>
          <w:sz w:val="24"/>
          <w:szCs w:val="24"/>
          <w:lang w:val="en-GB"/>
        </w:rPr>
        <w:t>s</w:t>
      </w:r>
      <w:r w:rsidR="00144516" w:rsidRPr="00426E49">
        <w:rPr>
          <w:rFonts w:ascii="Times New Roman" w:hAnsi="Times New Roman" w:cs="Times New Roman"/>
          <w:sz w:val="24"/>
          <w:szCs w:val="24"/>
          <w:lang w:val="en-GB"/>
        </w:rPr>
        <w:t xml:space="preserve"> </w:t>
      </w:r>
      <w:r w:rsidR="00861B44" w:rsidRPr="00426E49">
        <w:rPr>
          <w:rFonts w:ascii="Times New Roman" w:hAnsi="Times New Roman" w:cs="Times New Roman"/>
          <w:sz w:val="24"/>
          <w:szCs w:val="24"/>
          <w:lang w:val="en-GB"/>
        </w:rPr>
        <w:t xml:space="preserve">to investigate the effect of the </w:t>
      </w:r>
      <w:r w:rsidR="003329CC" w:rsidRPr="00426E49">
        <w:rPr>
          <w:rFonts w:ascii="Times New Roman" w:hAnsi="Times New Roman" w:cs="Times New Roman"/>
          <w:sz w:val="24"/>
          <w:szCs w:val="24"/>
          <w:lang w:val="en-GB"/>
        </w:rPr>
        <w:t>nursing</w:t>
      </w:r>
      <w:r w:rsidR="00861B44" w:rsidRPr="00426E49">
        <w:rPr>
          <w:rFonts w:ascii="Times New Roman" w:hAnsi="Times New Roman" w:cs="Times New Roman"/>
          <w:sz w:val="24"/>
          <w:szCs w:val="24"/>
          <w:lang w:val="en-GB"/>
        </w:rPr>
        <w:t xml:space="preserve"> mother </w:t>
      </w:r>
      <w:r w:rsidR="00861B44" w:rsidRPr="00426E49">
        <w:rPr>
          <w:rFonts w:ascii="Times New Roman" w:hAnsi="Times New Roman" w:cs="Times New Roman"/>
          <w:bCs/>
          <w:sz w:val="24"/>
          <w:szCs w:val="24"/>
          <w:lang w:val="en-US"/>
        </w:rPr>
        <w:t xml:space="preserve">for microbiome development </w:t>
      </w:r>
      <w:r w:rsidR="00562352" w:rsidRPr="00426E49">
        <w:rPr>
          <w:rFonts w:ascii="Times New Roman" w:hAnsi="Times New Roman" w:cs="Times New Roman"/>
          <w:bCs/>
          <w:sz w:val="24"/>
          <w:szCs w:val="24"/>
          <w:lang w:val="en-US"/>
        </w:rPr>
        <w:t>in</w:t>
      </w:r>
      <w:r w:rsidR="00861B44" w:rsidRPr="00426E49">
        <w:rPr>
          <w:rFonts w:ascii="Times New Roman" w:hAnsi="Times New Roman" w:cs="Times New Roman"/>
          <w:bCs/>
          <w:sz w:val="24"/>
          <w:szCs w:val="24"/>
          <w:lang w:val="en-US"/>
        </w:rPr>
        <w:t xml:space="preserve"> the offspring during early stages of life</w:t>
      </w:r>
      <w:r w:rsidR="0075770F" w:rsidRPr="00426E49">
        <w:rPr>
          <w:rFonts w:ascii="Times New Roman" w:hAnsi="Times New Roman" w:cs="Times New Roman"/>
          <w:bCs/>
          <w:sz w:val="24"/>
          <w:szCs w:val="24"/>
          <w:lang w:val="en-US"/>
        </w:rPr>
        <w:t>.</w:t>
      </w:r>
      <w:r w:rsidR="00861B44" w:rsidRPr="00426E49">
        <w:rPr>
          <w:rFonts w:ascii="Times New Roman" w:hAnsi="Times New Roman" w:cs="Times New Roman"/>
          <w:bCs/>
          <w:sz w:val="24"/>
          <w:szCs w:val="24"/>
          <w:lang w:val="en-US"/>
        </w:rPr>
        <w:t xml:space="preserve"> </w:t>
      </w:r>
      <w:r w:rsidR="00B47F4A" w:rsidRPr="00426E49">
        <w:rPr>
          <w:rFonts w:ascii="Times New Roman" w:hAnsi="Times New Roman" w:cs="Times New Roman"/>
          <w:bCs/>
          <w:sz w:val="24"/>
          <w:szCs w:val="24"/>
          <w:lang w:val="en-US"/>
        </w:rPr>
        <w:t>Half</w:t>
      </w:r>
      <w:r w:rsidR="00861B44" w:rsidRPr="00426E49">
        <w:rPr>
          <w:rFonts w:ascii="Times New Roman" w:hAnsi="Times New Roman" w:cs="Times New Roman"/>
          <w:bCs/>
          <w:sz w:val="24"/>
          <w:szCs w:val="24"/>
          <w:lang w:val="en-US"/>
        </w:rPr>
        <w:t xml:space="preserve"> of a mouse litter was exchanged between the mothers of </w:t>
      </w:r>
      <w:r w:rsidR="00861B44" w:rsidRPr="00426E49">
        <w:rPr>
          <w:rFonts w:ascii="Times New Roman" w:hAnsi="Times New Roman" w:cs="Times New Roman"/>
          <w:sz w:val="24"/>
          <w:szCs w:val="24"/>
          <w:lang w:val="en-GB"/>
        </w:rPr>
        <w:t xml:space="preserve">two mouse lines, </w:t>
      </w:r>
      <w:r w:rsidR="009F0349" w:rsidRPr="00426E49">
        <w:rPr>
          <w:rFonts w:ascii="Times New Roman" w:hAnsi="Times New Roman" w:cs="Times New Roman"/>
          <w:sz w:val="24"/>
          <w:szCs w:val="24"/>
          <w:lang w:val="en-GB"/>
        </w:rPr>
        <w:t>which had a genetic</w:t>
      </w:r>
      <w:r w:rsidR="00B47F4A" w:rsidRPr="00426E49">
        <w:rPr>
          <w:rFonts w:ascii="Times New Roman" w:hAnsi="Times New Roman" w:cs="Times New Roman"/>
          <w:sz w:val="24"/>
          <w:szCs w:val="24"/>
          <w:lang w:val="en-GB"/>
        </w:rPr>
        <w:t xml:space="preserve"> predisposition to be </w:t>
      </w:r>
      <w:r w:rsidR="00B47F4A" w:rsidRPr="00426E49">
        <w:rPr>
          <w:rFonts w:ascii="Times New Roman" w:hAnsi="Times New Roman" w:cs="Times New Roman"/>
          <w:sz w:val="24"/>
          <w:szCs w:val="24"/>
          <w:lang w:val="en-GB"/>
        </w:rPr>
        <w:lastRenderedPageBreak/>
        <w:t>either lean or obese</w:t>
      </w:r>
      <w:r w:rsidR="00527748" w:rsidRPr="00426E49">
        <w:rPr>
          <w:rFonts w:ascii="Times New Roman" w:hAnsi="Times New Roman" w:cs="Times New Roman"/>
          <w:sz w:val="24"/>
          <w:szCs w:val="24"/>
          <w:lang w:val="en-GB"/>
        </w:rPr>
        <w:t>,</w:t>
      </w:r>
      <w:r w:rsidR="00B47F4A" w:rsidRPr="00426E49">
        <w:rPr>
          <w:rFonts w:ascii="Times New Roman" w:hAnsi="Times New Roman" w:cs="Times New Roman"/>
          <w:sz w:val="24"/>
          <w:szCs w:val="24"/>
          <w:lang w:val="en-GB"/>
        </w:rPr>
        <w:t xml:space="preserve"> </w:t>
      </w:r>
      <w:r w:rsidR="00527748" w:rsidRPr="00426E49">
        <w:rPr>
          <w:rFonts w:ascii="Times New Roman" w:hAnsi="Times New Roman" w:cs="Times New Roman"/>
          <w:sz w:val="24"/>
          <w:szCs w:val="24"/>
          <w:lang w:val="en-GB"/>
        </w:rPr>
        <w:t xml:space="preserve">directly after birth. </w:t>
      </w:r>
      <w:r w:rsidR="0075770F" w:rsidRPr="00426E49">
        <w:rPr>
          <w:rFonts w:ascii="Times New Roman" w:hAnsi="Times New Roman" w:cs="Times New Roman"/>
          <w:sz w:val="24"/>
          <w:szCs w:val="24"/>
          <w:lang w:val="en-GB"/>
        </w:rPr>
        <w:t>Subsequently w</w:t>
      </w:r>
      <w:r w:rsidR="0068528E" w:rsidRPr="00426E49">
        <w:rPr>
          <w:rFonts w:ascii="Times New Roman" w:hAnsi="Times New Roman" w:cs="Times New Roman"/>
          <w:bCs/>
          <w:sz w:val="24"/>
          <w:szCs w:val="24"/>
          <w:lang w:val="en-US"/>
        </w:rPr>
        <w:t xml:space="preserve">e </w:t>
      </w:r>
      <w:r w:rsidR="00411613" w:rsidRPr="00426E49">
        <w:rPr>
          <w:rFonts w:ascii="Times New Roman" w:hAnsi="Times New Roman" w:cs="Times New Roman"/>
          <w:bCs/>
          <w:sz w:val="24"/>
          <w:szCs w:val="24"/>
          <w:lang w:val="en-US"/>
        </w:rPr>
        <w:t>analyzed</w:t>
      </w:r>
      <w:r w:rsidR="0068528E" w:rsidRPr="00426E49">
        <w:rPr>
          <w:rFonts w:ascii="Times New Roman" w:hAnsi="Times New Roman" w:cs="Times New Roman"/>
          <w:bCs/>
          <w:sz w:val="24"/>
          <w:szCs w:val="24"/>
          <w:lang w:val="en-US"/>
        </w:rPr>
        <w:t xml:space="preserve"> </w:t>
      </w:r>
      <w:r w:rsidR="00B47F4A" w:rsidRPr="00426E49">
        <w:rPr>
          <w:rFonts w:ascii="Times New Roman" w:hAnsi="Times New Roman" w:cs="Times New Roman"/>
          <w:bCs/>
          <w:sz w:val="24"/>
          <w:szCs w:val="24"/>
          <w:lang w:val="en-US"/>
        </w:rPr>
        <w:t>the</w:t>
      </w:r>
      <w:r w:rsidR="00A375F5" w:rsidRPr="00426E49">
        <w:rPr>
          <w:rFonts w:ascii="Times New Roman" w:hAnsi="Times New Roman" w:cs="Times New Roman"/>
          <w:bCs/>
          <w:sz w:val="24"/>
          <w:szCs w:val="24"/>
          <w:lang w:val="en-US"/>
        </w:rPr>
        <w:t xml:space="preserve"> </w:t>
      </w:r>
      <w:r w:rsidR="002666D4" w:rsidRPr="00426E49">
        <w:rPr>
          <w:rFonts w:ascii="Times New Roman" w:hAnsi="Times New Roman" w:cs="Times New Roman"/>
          <w:bCs/>
          <w:sz w:val="24"/>
          <w:szCs w:val="24"/>
          <w:lang w:val="en-US"/>
        </w:rPr>
        <w:t>effects</w:t>
      </w:r>
      <w:r w:rsidR="00B47F4A" w:rsidRPr="00426E49">
        <w:rPr>
          <w:rFonts w:ascii="Times New Roman" w:hAnsi="Times New Roman" w:cs="Times New Roman"/>
          <w:bCs/>
          <w:sz w:val="24"/>
          <w:szCs w:val="24"/>
          <w:lang w:val="en-US"/>
        </w:rPr>
        <w:t xml:space="preserve"> of the </w:t>
      </w:r>
      <w:r w:rsidR="003329CC" w:rsidRPr="00426E49">
        <w:rPr>
          <w:rFonts w:ascii="Times New Roman" w:hAnsi="Times New Roman" w:cs="Times New Roman"/>
          <w:bCs/>
          <w:sz w:val="24"/>
          <w:szCs w:val="24"/>
          <w:lang w:val="en-US"/>
        </w:rPr>
        <w:t>nursing</w:t>
      </w:r>
      <w:r w:rsidR="00B47F4A" w:rsidRPr="00426E49">
        <w:rPr>
          <w:rFonts w:ascii="Times New Roman" w:hAnsi="Times New Roman" w:cs="Times New Roman"/>
          <w:bCs/>
          <w:sz w:val="24"/>
          <w:szCs w:val="24"/>
          <w:lang w:val="en-US"/>
        </w:rPr>
        <w:t xml:space="preserve"> mother</w:t>
      </w:r>
      <w:r w:rsidR="00A375F5" w:rsidRPr="00426E49">
        <w:rPr>
          <w:rFonts w:ascii="Times New Roman" w:hAnsi="Times New Roman" w:cs="Times New Roman"/>
          <w:bCs/>
          <w:sz w:val="24"/>
          <w:szCs w:val="24"/>
          <w:lang w:val="en-US"/>
        </w:rPr>
        <w:t xml:space="preserve"> on</w:t>
      </w:r>
      <w:r w:rsidR="00411613" w:rsidRPr="00426E49">
        <w:rPr>
          <w:rFonts w:ascii="Times New Roman" w:hAnsi="Times New Roman" w:cs="Times New Roman"/>
          <w:bCs/>
          <w:sz w:val="24"/>
          <w:szCs w:val="24"/>
          <w:lang w:val="en-US"/>
        </w:rPr>
        <w:t xml:space="preserve"> </w:t>
      </w:r>
      <w:r w:rsidR="002666D4" w:rsidRPr="00426E49">
        <w:rPr>
          <w:rFonts w:ascii="Times New Roman" w:hAnsi="Times New Roman" w:cs="Times New Roman"/>
          <w:bCs/>
          <w:sz w:val="24"/>
          <w:szCs w:val="24"/>
          <w:lang w:val="en-US"/>
        </w:rPr>
        <w:t xml:space="preserve">the </w:t>
      </w:r>
      <w:r w:rsidR="00B47F4A" w:rsidRPr="00426E49">
        <w:rPr>
          <w:rFonts w:ascii="Times New Roman" w:hAnsi="Times New Roman" w:cs="Times New Roman"/>
          <w:bCs/>
          <w:sz w:val="24"/>
          <w:szCs w:val="24"/>
          <w:lang w:val="en-US"/>
        </w:rPr>
        <w:t xml:space="preserve">offspring´s </w:t>
      </w:r>
      <w:r w:rsidR="00411613" w:rsidRPr="00426E49">
        <w:rPr>
          <w:rFonts w:ascii="Times New Roman" w:hAnsi="Times New Roman" w:cs="Times New Roman"/>
          <w:bCs/>
          <w:sz w:val="24"/>
          <w:szCs w:val="24"/>
          <w:lang w:val="en-US"/>
        </w:rPr>
        <w:t>gut microbiome, focusin</w:t>
      </w:r>
      <w:r w:rsidR="00DE61D8" w:rsidRPr="00426E49">
        <w:rPr>
          <w:rFonts w:ascii="Times New Roman" w:hAnsi="Times New Roman" w:cs="Times New Roman"/>
          <w:bCs/>
          <w:sz w:val="24"/>
          <w:szCs w:val="24"/>
          <w:lang w:val="en-US"/>
        </w:rPr>
        <w:t xml:space="preserve">g on microbiota from the colon. </w:t>
      </w:r>
      <w:r w:rsidR="00E40FE1" w:rsidRPr="00426E49">
        <w:rPr>
          <w:rFonts w:ascii="Times New Roman" w:hAnsi="Times New Roman" w:cs="Times New Roman"/>
          <w:bCs/>
          <w:sz w:val="24"/>
          <w:szCs w:val="24"/>
          <w:lang w:val="en-US"/>
        </w:rPr>
        <w:t>Analys</w:t>
      </w:r>
      <w:r w:rsidR="00CB0753" w:rsidRPr="00426E49">
        <w:rPr>
          <w:rFonts w:ascii="Times New Roman" w:hAnsi="Times New Roman" w:cs="Times New Roman"/>
          <w:bCs/>
          <w:sz w:val="24"/>
          <w:szCs w:val="24"/>
          <w:lang w:val="en-US"/>
        </w:rPr>
        <w:t>e</w:t>
      </w:r>
      <w:r w:rsidR="00E40FE1" w:rsidRPr="00426E49">
        <w:rPr>
          <w:rFonts w:ascii="Times New Roman" w:hAnsi="Times New Roman" w:cs="Times New Roman"/>
          <w:bCs/>
          <w:sz w:val="24"/>
          <w:szCs w:val="24"/>
          <w:lang w:val="en-US"/>
        </w:rPr>
        <w:t xml:space="preserve">s were performed </w:t>
      </w:r>
      <w:r w:rsidR="0068528E" w:rsidRPr="00426E49">
        <w:rPr>
          <w:rFonts w:ascii="Times New Roman" w:hAnsi="Times New Roman" w:cs="Times New Roman"/>
          <w:sz w:val="24"/>
          <w:szCs w:val="24"/>
          <w:lang w:val="en-GB"/>
        </w:rPr>
        <w:t xml:space="preserve">at </w:t>
      </w:r>
      <w:r w:rsidR="00A375F5" w:rsidRPr="00426E49">
        <w:rPr>
          <w:rFonts w:ascii="Times New Roman" w:hAnsi="Times New Roman" w:cs="Times New Roman"/>
          <w:sz w:val="24"/>
          <w:szCs w:val="24"/>
          <w:lang w:val="en-GB"/>
        </w:rPr>
        <w:t xml:space="preserve">the age of </w:t>
      </w:r>
      <w:r w:rsidR="0068528E" w:rsidRPr="00426E49">
        <w:rPr>
          <w:rFonts w:ascii="Times New Roman" w:hAnsi="Times New Roman" w:cs="Times New Roman"/>
          <w:sz w:val="24"/>
          <w:szCs w:val="24"/>
          <w:lang w:val="en-GB"/>
        </w:rPr>
        <w:t xml:space="preserve">three weeks, </w:t>
      </w:r>
      <w:r w:rsidR="002224B9" w:rsidRPr="00426E49">
        <w:rPr>
          <w:rFonts w:ascii="Times New Roman" w:hAnsi="Times New Roman" w:cs="Times New Roman"/>
          <w:sz w:val="24"/>
          <w:szCs w:val="24"/>
          <w:lang w:val="en-GB"/>
        </w:rPr>
        <w:t xml:space="preserve">a time point were gut microbiome </w:t>
      </w:r>
      <w:r w:rsidR="00E77324" w:rsidRPr="00426E49">
        <w:rPr>
          <w:rFonts w:ascii="Times New Roman" w:hAnsi="Times New Roman" w:cs="Times New Roman"/>
          <w:sz w:val="24"/>
          <w:szCs w:val="24"/>
          <w:lang w:val="en-GB"/>
        </w:rPr>
        <w:t>composition</w:t>
      </w:r>
      <w:r w:rsidR="002224B9" w:rsidRPr="00426E49">
        <w:rPr>
          <w:rFonts w:ascii="Times New Roman" w:hAnsi="Times New Roman" w:cs="Times New Roman"/>
          <w:sz w:val="24"/>
          <w:szCs w:val="24"/>
          <w:lang w:val="en-GB"/>
        </w:rPr>
        <w:t xml:space="preserve"> of mice </w:t>
      </w:r>
      <w:r w:rsidR="00F1262B" w:rsidRPr="00426E49">
        <w:rPr>
          <w:rFonts w:ascii="Times New Roman" w:hAnsi="Times New Roman" w:cs="Times New Roman"/>
          <w:sz w:val="24"/>
          <w:szCs w:val="24"/>
          <w:lang w:val="en-GB"/>
        </w:rPr>
        <w:t>was</w:t>
      </w:r>
      <w:r w:rsidR="002224B9" w:rsidRPr="00426E49">
        <w:rPr>
          <w:rFonts w:ascii="Times New Roman" w:hAnsi="Times New Roman" w:cs="Times New Roman"/>
          <w:sz w:val="24"/>
          <w:szCs w:val="24"/>
          <w:lang w:val="en-GB"/>
        </w:rPr>
        <w:t xml:space="preserve"> considered stable </w:t>
      </w:r>
      <w:r w:rsidR="0068528E" w:rsidRPr="00426E49">
        <w:rPr>
          <w:rFonts w:ascii="Times New Roman" w:hAnsi="Times New Roman" w:cs="Times New Roman"/>
          <w:sz w:val="24"/>
          <w:szCs w:val="24"/>
          <w:lang w:val="en-GB"/>
        </w:rPr>
        <w:fldChar w:fldCharType="begin"/>
      </w:r>
      <w:r w:rsidR="00DE61D8" w:rsidRPr="00426E49">
        <w:rPr>
          <w:rFonts w:ascii="Times New Roman" w:hAnsi="Times New Roman" w:cs="Times New Roman"/>
          <w:sz w:val="24"/>
          <w:szCs w:val="24"/>
          <w:lang w:val="en-GB"/>
        </w:rPr>
        <w:instrText xml:space="preserve"> ADDIN EN.CITE &lt;EndNote&gt;&lt;Cite&gt;&lt;Author&gt;Pantoja-Feliciano&lt;/Author&gt;&lt;Year&gt;2013&lt;/Year&gt;&lt;RecNum&gt;61&lt;/RecNum&gt;&lt;DisplayText&gt;[14]&lt;/DisplayText&gt;&lt;record&gt;&lt;rec-number&gt;61&lt;/rec-number&gt;&lt;foreign-keys&gt;&lt;key app="EN" db-id="ew50r90rnvf9fhexvzyxprs9vr5pvrfa2zxw" timestamp="1485447264"&gt;61&lt;/key&gt;&lt;/foreign-keys&gt;&lt;ref-type name="Journal Article"&gt;17&lt;/ref-type&gt;&lt;contributors&gt;&lt;authors&gt;&lt;author&gt;Pantoja-Feliciano, Ida Gisela&lt;/author&gt;&lt;author&gt;Clemente, Jose C.&lt;/author&gt;&lt;author&gt;Costello, Elizabeth K.&lt;/author&gt;&lt;author&gt;Perez, Maria E.&lt;/author&gt;&lt;author&gt;Blaser, Martin J.&lt;/author&gt;&lt;author&gt;Knight, Rob&lt;/author&gt;&lt;author&gt;Dominguez-Bello, Maria Gloria&lt;/author&gt;&lt;/authors&gt;&lt;/contributors&gt;&lt;titles&gt;&lt;title&gt;Biphasic assembly of the murine intestinal microbiota during early development&lt;/title&gt;&lt;secondary-title&gt;ISME J&lt;/secondary-title&gt;&lt;/titles&gt;&lt;periodical&gt;&lt;full-title&gt;ISME J&lt;/full-title&gt;&lt;/periodical&gt;&lt;pages&gt;1112-1115&lt;/pages&gt;&lt;volume&gt;7&lt;/volume&gt;&lt;number&gt;6&lt;/number&gt;&lt;keywords&gt;&lt;keyword&gt;community structure&lt;/keyword&gt;&lt;keyword&gt;intestinal microbiota&lt;/keyword&gt;&lt;keyword&gt;mammal development&lt;/keyword&gt;&lt;/keywords&gt;&lt;dates&gt;&lt;year&gt;2013&lt;/year&gt;&lt;pub-dates&gt;&lt;date&gt;06//print&lt;/date&gt;&lt;/pub-dates&gt;&lt;/dates&gt;&lt;publisher&gt;International Society for Microbial Ecology&lt;/publisher&gt;&lt;isbn&gt;1751-7362&lt;/isbn&gt;&lt;work-type&gt;Original Article&lt;/work-type&gt;&lt;urls&gt;&lt;related-urls&gt;&lt;url&gt;http://dx.doi.org/10.1038/ismej.2013.15&lt;/url&gt;&lt;/related-urls&gt;&lt;/urls&gt;&lt;electronic-resource-num&gt;10.1038/ismej.2013.15&lt;/electronic-resource-num&gt;&lt;/record&gt;&lt;/Cite&gt;&lt;/EndNote&gt;</w:instrText>
      </w:r>
      <w:r w:rsidR="0068528E" w:rsidRPr="00426E49">
        <w:rPr>
          <w:rFonts w:ascii="Times New Roman" w:hAnsi="Times New Roman" w:cs="Times New Roman"/>
          <w:sz w:val="24"/>
          <w:szCs w:val="24"/>
          <w:lang w:val="en-GB"/>
        </w:rPr>
        <w:fldChar w:fldCharType="separate"/>
      </w:r>
      <w:r w:rsidR="00DE61D8" w:rsidRPr="00426E49">
        <w:rPr>
          <w:rFonts w:ascii="Times New Roman" w:hAnsi="Times New Roman" w:cs="Times New Roman"/>
          <w:noProof/>
          <w:sz w:val="24"/>
          <w:szCs w:val="24"/>
          <w:lang w:val="en-GB"/>
        </w:rPr>
        <w:t>[14]</w:t>
      </w:r>
      <w:r w:rsidR="0068528E" w:rsidRPr="00426E49">
        <w:rPr>
          <w:rFonts w:ascii="Times New Roman" w:hAnsi="Times New Roman" w:cs="Times New Roman"/>
          <w:sz w:val="24"/>
          <w:szCs w:val="24"/>
          <w:lang w:val="en-GB"/>
        </w:rPr>
        <w:fldChar w:fldCharType="end"/>
      </w:r>
      <w:r w:rsidR="0068528E" w:rsidRPr="00426E49">
        <w:rPr>
          <w:rFonts w:ascii="Times New Roman" w:hAnsi="Times New Roman" w:cs="Times New Roman"/>
          <w:sz w:val="24"/>
          <w:szCs w:val="24"/>
          <w:lang w:val="en-GB"/>
        </w:rPr>
        <w:t xml:space="preserve">. Microbial communities were </w:t>
      </w:r>
      <w:r w:rsidR="00227BB6" w:rsidRPr="00426E49">
        <w:rPr>
          <w:rFonts w:ascii="Times New Roman" w:hAnsi="Times New Roman" w:cs="Times New Roman"/>
          <w:sz w:val="24"/>
          <w:szCs w:val="24"/>
          <w:lang w:val="en-GB"/>
        </w:rPr>
        <w:t>analysed</w:t>
      </w:r>
      <w:r w:rsidR="00294C22" w:rsidRPr="00426E49">
        <w:rPr>
          <w:rFonts w:ascii="Times New Roman" w:hAnsi="Times New Roman" w:cs="Times New Roman"/>
          <w:sz w:val="24"/>
          <w:szCs w:val="24"/>
          <w:lang w:val="en-GB"/>
        </w:rPr>
        <w:t xml:space="preserve"> </w:t>
      </w:r>
      <w:r w:rsidR="002666D4" w:rsidRPr="00426E49">
        <w:rPr>
          <w:rFonts w:ascii="Times New Roman" w:hAnsi="Times New Roman" w:cs="Times New Roman"/>
          <w:sz w:val="24"/>
          <w:szCs w:val="24"/>
          <w:lang w:val="en-GB"/>
        </w:rPr>
        <w:t>using</w:t>
      </w:r>
      <w:r w:rsidR="0068528E" w:rsidRPr="00426E49">
        <w:rPr>
          <w:rFonts w:ascii="Times New Roman" w:hAnsi="Times New Roman" w:cs="Times New Roman"/>
          <w:sz w:val="24"/>
          <w:szCs w:val="24"/>
          <w:lang w:val="en-GB"/>
        </w:rPr>
        <w:t xml:space="preserve"> </w:t>
      </w:r>
      <w:r w:rsidR="00A511F6" w:rsidRPr="00426E49">
        <w:rPr>
          <w:rFonts w:ascii="Times New Roman" w:hAnsi="Times New Roman" w:cs="Times New Roman"/>
          <w:sz w:val="24"/>
          <w:szCs w:val="24"/>
          <w:lang w:val="en-GB"/>
        </w:rPr>
        <w:t xml:space="preserve">a </w:t>
      </w:r>
      <w:r w:rsidR="0068528E" w:rsidRPr="00426E49">
        <w:rPr>
          <w:rFonts w:ascii="Times New Roman" w:hAnsi="Times New Roman" w:cs="Times New Roman"/>
          <w:sz w:val="24"/>
          <w:szCs w:val="24"/>
          <w:lang w:val="en-GB"/>
        </w:rPr>
        <w:t xml:space="preserve">molecular barcoding approach, based on DNA </w:t>
      </w:r>
      <w:r w:rsidR="00E56C78" w:rsidRPr="00426E49">
        <w:rPr>
          <w:rFonts w:ascii="Times New Roman" w:hAnsi="Times New Roman" w:cs="Times New Roman"/>
          <w:sz w:val="24"/>
          <w:szCs w:val="24"/>
          <w:lang w:val="en-GB"/>
        </w:rPr>
        <w:t xml:space="preserve">extracted </w:t>
      </w:r>
      <w:r w:rsidR="0068528E" w:rsidRPr="00426E49">
        <w:rPr>
          <w:rFonts w:ascii="Times New Roman" w:hAnsi="Times New Roman" w:cs="Times New Roman"/>
          <w:sz w:val="24"/>
          <w:szCs w:val="24"/>
          <w:lang w:val="en-GB"/>
        </w:rPr>
        <w:t xml:space="preserve">from the colon, 16S rRNA gene </w:t>
      </w:r>
      <w:r w:rsidR="00A82C45" w:rsidRPr="00426E49">
        <w:rPr>
          <w:rFonts w:ascii="Times New Roman" w:hAnsi="Times New Roman" w:cs="Times New Roman"/>
          <w:sz w:val="24"/>
          <w:szCs w:val="24"/>
          <w:lang w:val="en-GB"/>
        </w:rPr>
        <w:t xml:space="preserve">PCR amplification </w:t>
      </w:r>
      <w:r w:rsidR="0068528E" w:rsidRPr="00426E49">
        <w:rPr>
          <w:rFonts w:ascii="Times New Roman" w:hAnsi="Times New Roman" w:cs="Times New Roman"/>
          <w:sz w:val="24"/>
          <w:szCs w:val="24"/>
          <w:lang w:val="en-GB"/>
        </w:rPr>
        <w:t xml:space="preserve">and high throughput sequencing of amplicons. </w:t>
      </w:r>
    </w:p>
    <w:p w14:paraId="04F7E57E" w14:textId="77777777" w:rsidR="00544680" w:rsidRPr="00426E49" w:rsidRDefault="00544680" w:rsidP="00295EEB">
      <w:pPr>
        <w:spacing w:after="200" w:line="480" w:lineRule="auto"/>
        <w:rPr>
          <w:bCs/>
        </w:rPr>
      </w:pPr>
    </w:p>
    <w:p w14:paraId="1DAD82FF" w14:textId="0985D616" w:rsidR="009B506D" w:rsidRPr="00426E49" w:rsidRDefault="009B506D" w:rsidP="00295EEB">
      <w:pPr>
        <w:spacing w:line="480" w:lineRule="auto"/>
        <w:jc w:val="both"/>
        <w:rPr>
          <w:b/>
        </w:rPr>
      </w:pPr>
      <w:r w:rsidRPr="00426E49">
        <w:rPr>
          <w:b/>
          <w:lang w:val="en-GB"/>
        </w:rPr>
        <w:t>Methods</w:t>
      </w:r>
    </w:p>
    <w:p w14:paraId="79702B64" w14:textId="77777777" w:rsidR="00280BA3" w:rsidRPr="00426E49" w:rsidRDefault="00280BA3" w:rsidP="00295EEB">
      <w:pPr>
        <w:spacing w:line="480" w:lineRule="auto"/>
        <w:jc w:val="both"/>
        <w:rPr>
          <w:lang w:val="en-GB"/>
        </w:rPr>
      </w:pPr>
      <w:r w:rsidRPr="00426E49">
        <w:rPr>
          <w:lang w:val="en-GB"/>
        </w:rPr>
        <w:t xml:space="preserve">Experimental Setup </w:t>
      </w:r>
    </w:p>
    <w:p w14:paraId="47DD7382" w14:textId="188AB76E" w:rsidR="001365D8" w:rsidRPr="00426E49" w:rsidRDefault="00564DA1" w:rsidP="00295EEB">
      <w:pPr>
        <w:spacing w:line="480" w:lineRule="auto"/>
        <w:jc w:val="both"/>
        <w:rPr>
          <w:spacing w:val="2"/>
          <w:shd w:val="clear" w:color="auto" w:fill="FFFFFF"/>
        </w:rPr>
      </w:pPr>
      <w:r w:rsidRPr="00426E49">
        <w:rPr>
          <w:spacing w:val="2"/>
        </w:rPr>
        <w:t>All the procedures involving animals were performed according to local ethical and regulatory guidelines, which are in compliance with the EU regulations regarding research on experimental animals</w:t>
      </w:r>
      <w:r w:rsidR="00E74F83" w:rsidRPr="00426E49">
        <w:rPr>
          <w:spacing w:val="2"/>
          <w:shd w:val="clear" w:color="auto" w:fill="FFFFFF"/>
        </w:rPr>
        <w:t>.</w:t>
      </w:r>
    </w:p>
    <w:p w14:paraId="6EE3C1D4" w14:textId="529E980C" w:rsidR="00C3088A" w:rsidRPr="00426E49" w:rsidRDefault="00D87A8C" w:rsidP="003A2753">
      <w:pPr>
        <w:spacing w:line="480" w:lineRule="auto"/>
        <w:jc w:val="both"/>
      </w:pPr>
      <w:r w:rsidRPr="00426E49">
        <w:t xml:space="preserve">The </w:t>
      </w:r>
      <w:r w:rsidR="00C3088A" w:rsidRPr="00426E49">
        <w:t xml:space="preserve">polygenic mouse model </w:t>
      </w:r>
      <w:r w:rsidRPr="00426E49">
        <w:t>used in this study was previously developed by divergent selective breeding to study consequences of</w:t>
      </w:r>
      <w:r w:rsidR="00C3088A" w:rsidRPr="00426E49">
        <w:t xml:space="preserve"> obesity</w:t>
      </w:r>
      <w:r w:rsidR="00F73DB0" w:rsidRPr="00426E49">
        <w:t>.</w:t>
      </w:r>
      <w:r w:rsidR="006C2468" w:rsidRPr="00426E49">
        <w:t xml:space="preserve"> </w:t>
      </w:r>
      <w:r w:rsidR="00051A86" w:rsidRPr="00426E49">
        <w:t xml:space="preserve">The </w:t>
      </w:r>
      <w:r w:rsidR="004A13FF" w:rsidRPr="00426E49">
        <w:rPr>
          <w:spacing w:val="2"/>
          <w:shd w:val="clear" w:color="auto" w:fill="FFFFFF"/>
        </w:rPr>
        <w:t xml:space="preserve">mouse lines </w:t>
      </w:r>
      <w:r w:rsidR="00FA5607" w:rsidRPr="00426E49">
        <w:rPr>
          <w:spacing w:val="2"/>
          <w:shd w:val="clear" w:color="auto" w:fill="FFFFFF"/>
        </w:rPr>
        <w:t>originated</w:t>
      </w:r>
      <w:r w:rsidR="004A13FF" w:rsidRPr="00426E49">
        <w:rPr>
          <w:spacing w:val="2"/>
          <w:shd w:val="clear" w:color="auto" w:fill="FFFFFF"/>
        </w:rPr>
        <w:t xml:space="preserve"> from a </w:t>
      </w:r>
      <w:r w:rsidR="004A13FF" w:rsidRPr="00426E49">
        <w:rPr>
          <w:rFonts w:eastAsia="Times New Roman"/>
          <w:lang w:eastAsia="de-DE"/>
        </w:rPr>
        <w:t>three-way cross base (two inbred [CBA, JU] and one outbred line [CFLP])</w:t>
      </w:r>
      <w:r w:rsidR="00286941" w:rsidRPr="00426E49">
        <w:rPr>
          <w:rFonts w:eastAsia="Times New Roman"/>
          <w:lang w:eastAsia="de-DE"/>
        </w:rPr>
        <w:t xml:space="preserve"> </w:t>
      </w:r>
      <w:r w:rsidR="0075770F" w:rsidRPr="00426E49">
        <w:rPr>
          <w:rFonts w:eastAsia="Times New Roman"/>
          <w:lang w:eastAsia="de-DE"/>
        </w:rPr>
        <w:t xml:space="preserve">and </w:t>
      </w:r>
      <w:r w:rsidR="00C3088A" w:rsidRPr="00426E49">
        <w:t xml:space="preserve">were selected for high fat (Fat line) or low fat </w:t>
      </w:r>
      <w:r w:rsidR="00BD7045" w:rsidRPr="00426E49">
        <w:t>(Lean l</w:t>
      </w:r>
      <w:r w:rsidR="00C3088A" w:rsidRPr="00426E49">
        <w:t>ine) content</w:t>
      </w:r>
      <w:r w:rsidR="008D5EEE" w:rsidRPr="00426E49">
        <w:t xml:space="preserve"> </w:t>
      </w:r>
      <w:r w:rsidR="008D5EEE" w:rsidRPr="00426E49">
        <w:fldChar w:fldCharType="begin">
          <w:fldData xml:space="preserve">PEVuZE5vdGU+PENpdGU+PEF1dGhvcj5TaGFycDwvQXV0aG9yPjxZZWFyPjE5ODQ8L1llYXI+PFJl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</w:fldData>
        </w:fldChar>
      </w:r>
      <w:r w:rsidR="00DE61D8" w:rsidRPr="00426E49">
        <w:instrText xml:space="preserve"> ADDIN EN.CITE </w:instrText>
      </w:r>
      <w:r w:rsidR="00DE61D8" w:rsidRPr="00426E49">
        <w:fldChar w:fldCharType="begin">
          <w:fldData xml:space="preserve">PEVuZE5vdGU+PENpdGU+PEF1dGhvcj5TaGFycDwvQXV0aG9yPjxZZWFyPjE5ODQ8L1llYXI+PFJl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</w:fldData>
        </w:fldChar>
      </w:r>
      <w:r w:rsidR="00DE61D8" w:rsidRPr="00426E49">
        <w:instrText xml:space="preserve"> ADDIN EN.CITE.DATA </w:instrText>
      </w:r>
      <w:r w:rsidR="00DE61D8" w:rsidRPr="00426E49">
        <w:fldChar w:fldCharType="end"/>
      </w:r>
      <w:r w:rsidR="008D5EEE" w:rsidRPr="00426E49">
        <w:fldChar w:fldCharType="separate"/>
      </w:r>
      <w:r w:rsidR="00DE61D8" w:rsidRPr="00426E49">
        <w:rPr>
          <w:noProof/>
        </w:rPr>
        <w:t>[15,16]</w:t>
      </w:r>
      <w:r w:rsidR="008D5EEE" w:rsidRPr="00426E49">
        <w:fldChar w:fldCharType="end"/>
      </w:r>
      <w:r w:rsidR="00527748" w:rsidRPr="00426E49">
        <w:t>.</w:t>
      </w:r>
      <w:r w:rsidR="00C3088A" w:rsidRPr="00426E49">
        <w:t xml:space="preserve"> </w:t>
      </w:r>
      <w:r w:rsidR="00051A86" w:rsidRPr="00426E49">
        <w:t xml:space="preserve">During the first 20 generations the selection </w:t>
      </w:r>
      <w:r w:rsidR="00C6140C" w:rsidRPr="00426E49">
        <w:t>of</w:t>
      </w:r>
      <w:r w:rsidR="00051A86" w:rsidRPr="00426E49">
        <w:t xml:space="preserve"> three replicate lines each was based on the ratio of gonadal fat pad weight to body weight in 10-week-old males. </w:t>
      </w:r>
      <w:r w:rsidR="003A2753" w:rsidRPr="00426E49">
        <w:t xml:space="preserve">At generation 20, the replicate lines were merged to form a lean and an obese line, which were further selected by fat percentage. </w:t>
      </w:r>
      <w:r w:rsidR="00527748" w:rsidRPr="00426E49">
        <w:t>T</w:t>
      </w:r>
      <w:r w:rsidR="00BD7045" w:rsidRPr="00426E49">
        <w:rPr>
          <w:spacing w:val="2"/>
          <w:shd w:val="clear" w:color="auto" w:fill="FFFFFF"/>
        </w:rPr>
        <w:t>he resulting lines</w:t>
      </w:r>
      <w:r w:rsidR="0093030A" w:rsidRPr="00426E49">
        <w:rPr>
          <w:spacing w:val="2"/>
          <w:shd w:val="clear" w:color="auto" w:fill="FFFFFF"/>
        </w:rPr>
        <w:t xml:space="preserve"> have been s</w:t>
      </w:r>
      <w:r w:rsidR="00527748" w:rsidRPr="00426E49">
        <w:rPr>
          <w:spacing w:val="2"/>
          <w:shd w:val="clear" w:color="auto" w:fill="FFFFFF"/>
        </w:rPr>
        <w:t xml:space="preserve">table for more than 60 generations and </w:t>
      </w:r>
      <w:r w:rsidR="00BD7045" w:rsidRPr="00426E49">
        <w:rPr>
          <w:spacing w:val="2"/>
          <w:shd w:val="clear" w:color="auto" w:fill="FFFFFF"/>
        </w:rPr>
        <w:t>differ more than fivefold in fat content</w:t>
      </w:r>
      <w:r w:rsidR="00286941" w:rsidRPr="00426E49">
        <w:rPr>
          <w:spacing w:val="2"/>
          <w:shd w:val="clear" w:color="auto" w:fill="FFFFFF"/>
        </w:rPr>
        <w:t xml:space="preserve"> </w:t>
      </w:r>
      <w:r w:rsidR="00FA5607" w:rsidRPr="00426E49">
        <w:rPr>
          <w:spacing w:val="2"/>
          <w:shd w:val="clear" w:color="auto" w:fill="FFFFFF"/>
        </w:rPr>
        <w:t xml:space="preserve">having </w:t>
      </w:r>
      <w:r w:rsidR="00BD7045" w:rsidRPr="00426E49">
        <w:rPr>
          <w:spacing w:val="2"/>
          <w:shd w:val="clear" w:color="auto" w:fill="FFFFFF"/>
        </w:rPr>
        <w:t>a body fat content of 4 %</w:t>
      </w:r>
      <w:r w:rsidR="00FA5607" w:rsidRPr="00426E49">
        <w:rPr>
          <w:spacing w:val="2"/>
          <w:shd w:val="clear" w:color="auto" w:fill="FFFFFF"/>
        </w:rPr>
        <w:t xml:space="preserve"> (lean line)</w:t>
      </w:r>
      <w:r w:rsidR="00BD7045" w:rsidRPr="00426E49">
        <w:rPr>
          <w:spacing w:val="2"/>
          <w:shd w:val="clear" w:color="auto" w:fill="FFFFFF"/>
        </w:rPr>
        <w:t xml:space="preserve">, </w:t>
      </w:r>
      <w:r w:rsidR="00FA5607" w:rsidRPr="00426E49">
        <w:rPr>
          <w:spacing w:val="2"/>
          <w:shd w:val="clear" w:color="auto" w:fill="FFFFFF"/>
        </w:rPr>
        <w:t xml:space="preserve">and </w:t>
      </w:r>
      <w:r w:rsidR="00BD7045" w:rsidRPr="00426E49">
        <w:rPr>
          <w:spacing w:val="2"/>
          <w:shd w:val="clear" w:color="auto" w:fill="FFFFFF"/>
        </w:rPr>
        <w:t>22 %</w:t>
      </w:r>
      <w:r w:rsidR="00FA5607" w:rsidRPr="00426E49">
        <w:rPr>
          <w:spacing w:val="2"/>
          <w:shd w:val="clear" w:color="auto" w:fill="FFFFFF"/>
        </w:rPr>
        <w:t xml:space="preserve"> (obese line), respectively</w:t>
      </w:r>
      <w:r w:rsidR="00BD7045" w:rsidRPr="00426E49">
        <w:rPr>
          <w:spacing w:val="2"/>
          <w:shd w:val="clear" w:color="auto" w:fill="FFFFFF"/>
        </w:rPr>
        <w:t xml:space="preserve"> </w:t>
      </w:r>
      <w:r w:rsidR="00BD7045" w:rsidRPr="00426E49">
        <w:rPr>
          <w:spacing w:val="2"/>
          <w:shd w:val="clear" w:color="auto" w:fill="FFFFFF"/>
        </w:rPr>
        <w:fldChar w:fldCharType="begin"/>
      </w:r>
      <w:r w:rsidR="00DE61D8" w:rsidRPr="00426E49">
        <w:rPr>
          <w:spacing w:val="2"/>
          <w:shd w:val="clear" w:color="auto" w:fill="FFFFFF"/>
        </w:rPr>
        <w:instrText xml:space="preserve"> ADDIN EN.CITE &lt;EndNote&gt;&lt;Cite&gt;&lt;Author&gt;Bünger&lt;/Author&gt;&lt;Year&gt;2003&lt;/Year&gt;&lt;RecNum&gt;77&lt;/RecNum&gt;&lt;DisplayText&gt;[17]&lt;/DisplayText&gt;&lt;record&gt;&lt;rec-number&gt;77&lt;/rec-number&gt;&lt;foreign-keys&gt;&lt;key app="EN" db-id="ew50r90rnvf9fhexvzyxprs9vr5pvrfa2zxw" timestamp="1485528337"&gt;77&lt;/key&gt;&lt;/foreign-keys&gt;&lt;ref-type name="Journal Article"&gt;17&lt;/ref-type&gt;&lt;contributors&gt;&lt;authors&gt;&lt;author&gt;Bünger, Lutz&lt;/author&gt;&lt;author&gt;Forsting, Jürgen&lt;/author&gt;&lt;author&gt;McDonald, Katharine L.&lt;/author&gt;&lt;author&gt;Horvat, Simon&lt;/author&gt;&lt;author&gt;Duncan, Jackie&lt;/author&gt;&lt;author&gt;Hochscheid, Sandra&lt;/author&gt;&lt;author&gt;Baile, Clifton A.&lt;/author&gt;&lt;author&gt;Hill, William G.&lt;/author&gt;&lt;author&gt;Speakman, John R.&lt;/author&gt;&lt;/authors&gt;&lt;/contributors&gt;&lt;titles&gt;&lt;title&gt;Long-term divergent selection on fatness in mice indicates a regulation system independent of leptin production and reception&lt;/title&gt;&lt;secondary-title&gt;The FASEB Journal&lt;/secondary-title&gt;&lt;/titles&gt;&lt;periodical&gt;&lt;full-title&gt;The FASEB Journal&lt;/full-title&gt;&lt;/periodical&gt;&lt;pages&gt;85-87&lt;/pages&gt;&lt;volume&gt;17&lt;/volume&gt;&lt;number&gt;1&lt;/number&gt;&lt;dates&gt;&lt;year&gt;2003&lt;/year&gt;&lt;pub-dates&gt;&lt;date&gt;January 1, 2003&lt;/date&gt;&lt;/pub-dates&gt;&lt;/dates&gt;&lt;urls&gt;&lt;related-urls&gt;&lt;url&gt;http://www.fasebj.org/content/17/1/85.short&lt;/url&gt;&lt;/related-urls&gt;&lt;/urls&gt;&lt;electronic-resource-num&gt;10.1096/fj.02-0111fje&lt;/electronic-resource-num&gt;&lt;/record&gt;&lt;/Cite&gt;&lt;/EndNote&gt;</w:instrText>
      </w:r>
      <w:r w:rsidR="00BD7045" w:rsidRPr="00426E49">
        <w:rPr>
          <w:spacing w:val="2"/>
          <w:shd w:val="clear" w:color="auto" w:fill="FFFFFF"/>
        </w:rPr>
        <w:fldChar w:fldCharType="separate"/>
      </w:r>
      <w:r w:rsidR="00DE61D8" w:rsidRPr="00426E49">
        <w:rPr>
          <w:noProof/>
          <w:spacing w:val="2"/>
          <w:shd w:val="clear" w:color="auto" w:fill="FFFFFF"/>
        </w:rPr>
        <w:t>[17]</w:t>
      </w:r>
      <w:r w:rsidR="00BD7045" w:rsidRPr="00426E49">
        <w:rPr>
          <w:spacing w:val="2"/>
          <w:shd w:val="clear" w:color="auto" w:fill="FFFFFF"/>
        </w:rPr>
        <w:fldChar w:fldCharType="end"/>
      </w:r>
      <w:r w:rsidR="00BD7045" w:rsidRPr="00426E49">
        <w:rPr>
          <w:spacing w:val="2"/>
          <w:shd w:val="clear" w:color="auto" w:fill="FFFFFF"/>
        </w:rPr>
        <w:t>.</w:t>
      </w:r>
    </w:p>
    <w:p w14:paraId="42B0095D" w14:textId="1AAE728D" w:rsidR="00DE142E" w:rsidRPr="00426E49" w:rsidRDefault="009B506D" w:rsidP="00295EEB">
      <w:pPr>
        <w:spacing w:line="480" w:lineRule="auto"/>
        <w:jc w:val="both"/>
      </w:pPr>
      <w:r w:rsidRPr="00426E49">
        <w:rPr>
          <w:bCs/>
        </w:rPr>
        <w:t xml:space="preserve">To </w:t>
      </w:r>
      <w:r w:rsidR="00124D6D" w:rsidRPr="00426E49">
        <w:rPr>
          <w:bCs/>
        </w:rPr>
        <w:t>separate</w:t>
      </w:r>
      <w:r w:rsidRPr="00426E49">
        <w:rPr>
          <w:bCs/>
        </w:rPr>
        <w:t xml:space="preserve"> the impact of the </w:t>
      </w:r>
      <w:r w:rsidR="00FA5607" w:rsidRPr="00426E49">
        <w:rPr>
          <w:bCs/>
        </w:rPr>
        <w:t xml:space="preserve">birth mother’s </w:t>
      </w:r>
      <w:r w:rsidR="00080489" w:rsidRPr="00426E49">
        <w:rPr>
          <w:bCs/>
        </w:rPr>
        <w:t xml:space="preserve">microbiome </w:t>
      </w:r>
      <w:r w:rsidR="00B83762" w:rsidRPr="00426E49">
        <w:rPr>
          <w:bCs/>
        </w:rPr>
        <w:t>from the</w:t>
      </w:r>
      <w:r w:rsidR="00080489" w:rsidRPr="00426E49">
        <w:rPr>
          <w:bCs/>
        </w:rPr>
        <w:t xml:space="preserve"> post</w:t>
      </w:r>
      <w:r w:rsidR="00FA5607" w:rsidRPr="00426E49">
        <w:rPr>
          <w:bCs/>
        </w:rPr>
        <w:t>-</w:t>
      </w:r>
      <w:r w:rsidR="00080489" w:rsidRPr="00426E49">
        <w:rPr>
          <w:bCs/>
        </w:rPr>
        <w:t xml:space="preserve">natal </w:t>
      </w:r>
      <w:r w:rsidR="00CC18BC" w:rsidRPr="00426E49">
        <w:rPr>
          <w:bCs/>
        </w:rPr>
        <w:t xml:space="preserve">influences of the </w:t>
      </w:r>
      <w:r w:rsidR="003329CC" w:rsidRPr="00426E49">
        <w:rPr>
          <w:bCs/>
        </w:rPr>
        <w:t>nursing</w:t>
      </w:r>
      <w:r w:rsidR="00CE200F" w:rsidRPr="00426E49">
        <w:rPr>
          <w:bCs/>
        </w:rPr>
        <w:t xml:space="preserve"> </w:t>
      </w:r>
      <w:r w:rsidR="00CC18BC" w:rsidRPr="00426E49">
        <w:rPr>
          <w:bCs/>
        </w:rPr>
        <w:t xml:space="preserve">mother </w:t>
      </w:r>
      <w:r w:rsidR="00B83762" w:rsidRPr="00426E49">
        <w:rPr>
          <w:bCs/>
        </w:rPr>
        <w:t>on</w:t>
      </w:r>
      <w:r w:rsidR="00080489" w:rsidRPr="00426E49">
        <w:rPr>
          <w:bCs/>
        </w:rPr>
        <w:t xml:space="preserve"> the development of the gut microbiome of the offspring, </w:t>
      </w:r>
      <w:r w:rsidRPr="00426E49">
        <w:rPr>
          <w:bCs/>
        </w:rPr>
        <w:t xml:space="preserve">we </w:t>
      </w:r>
      <w:r w:rsidRPr="00426E49">
        <w:rPr>
          <w:bCs/>
          <w:lang w:val="en-GB"/>
        </w:rPr>
        <w:t>conducted a</w:t>
      </w:r>
      <w:r w:rsidR="00213421" w:rsidRPr="00426E49">
        <w:rPr>
          <w:bCs/>
          <w:lang w:val="en-GB"/>
        </w:rPr>
        <w:t xml:space="preserve"> </w:t>
      </w:r>
      <w:r w:rsidRPr="00426E49">
        <w:rPr>
          <w:bCs/>
          <w:lang w:val="en-GB"/>
        </w:rPr>
        <w:lastRenderedPageBreak/>
        <w:t>cross-fostering experiment</w:t>
      </w:r>
      <w:r w:rsidR="003022F1" w:rsidRPr="00426E49">
        <w:rPr>
          <w:bCs/>
          <w:lang w:val="en-GB"/>
        </w:rPr>
        <w:t xml:space="preserve"> by </w:t>
      </w:r>
      <w:r w:rsidR="00757368" w:rsidRPr="00426E49">
        <w:rPr>
          <w:bCs/>
          <w:lang w:val="en-GB"/>
        </w:rPr>
        <w:t>exchanging</w:t>
      </w:r>
      <w:r w:rsidR="00CC68DF" w:rsidRPr="00426E49">
        <w:rPr>
          <w:bCs/>
          <w:lang w:val="en-GB"/>
        </w:rPr>
        <w:t xml:space="preserve"> </w:t>
      </w:r>
      <w:r w:rsidR="00757368" w:rsidRPr="00426E49">
        <w:rPr>
          <w:bCs/>
          <w:lang w:val="en-GB"/>
        </w:rPr>
        <w:t xml:space="preserve">a part </w:t>
      </w:r>
      <w:r w:rsidR="00CC68DF" w:rsidRPr="00426E49">
        <w:rPr>
          <w:bCs/>
          <w:lang w:val="en-GB"/>
        </w:rPr>
        <w:t xml:space="preserve">of </w:t>
      </w:r>
      <w:r w:rsidR="00757368" w:rsidRPr="00426E49">
        <w:rPr>
          <w:bCs/>
          <w:lang w:val="en-GB"/>
        </w:rPr>
        <w:t xml:space="preserve">the new-born mice </w:t>
      </w:r>
      <w:r w:rsidR="00CC68DF" w:rsidRPr="00426E49">
        <w:rPr>
          <w:bCs/>
          <w:lang w:val="en-GB"/>
        </w:rPr>
        <w:t xml:space="preserve">to non-birth mothers who recently </w:t>
      </w:r>
      <w:r w:rsidR="00757368" w:rsidRPr="00426E49">
        <w:rPr>
          <w:bCs/>
          <w:lang w:val="en-GB"/>
        </w:rPr>
        <w:t>gave birth</w:t>
      </w:r>
      <w:r w:rsidR="00CC68DF" w:rsidRPr="00426E49">
        <w:rPr>
          <w:bCs/>
          <w:lang w:val="en-GB"/>
        </w:rPr>
        <w:t xml:space="preserve"> and </w:t>
      </w:r>
      <w:r w:rsidR="00757368" w:rsidRPr="00426E49">
        <w:rPr>
          <w:bCs/>
          <w:lang w:val="en-GB"/>
        </w:rPr>
        <w:t>were</w:t>
      </w:r>
      <w:r w:rsidR="00CC68DF" w:rsidRPr="00426E49">
        <w:rPr>
          <w:bCs/>
          <w:lang w:val="en-GB"/>
        </w:rPr>
        <w:t xml:space="preserve"> ready to nurse </w:t>
      </w:r>
      <w:r w:rsidR="00527748" w:rsidRPr="00426E49">
        <w:rPr>
          <w:bCs/>
        </w:rPr>
        <w:t xml:space="preserve">(Fig. 1). </w:t>
      </w:r>
      <w:r w:rsidR="00757368" w:rsidRPr="00426E49">
        <w:rPr>
          <w:bCs/>
          <w:lang w:val="en-GB"/>
        </w:rPr>
        <w:t>All new-borns</w:t>
      </w:r>
      <w:r w:rsidR="00CC68DF" w:rsidRPr="00426E49">
        <w:rPr>
          <w:bCs/>
          <w:lang w:val="en-GB"/>
        </w:rPr>
        <w:t xml:space="preserve"> were nursed until weaning.</w:t>
      </w:r>
      <w:r w:rsidR="00527748" w:rsidRPr="00426E49">
        <w:rPr>
          <w:bCs/>
          <w:lang w:val="en-GB"/>
        </w:rPr>
        <w:t xml:space="preserve"> </w:t>
      </w:r>
      <w:r w:rsidR="007C6324" w:rsidRPr="00426E49">
        <w:rPr>
          <w:lang w:val="en-GB"/>
        </w:rPr>
        <w:t>Our study included p</w:t>
      </w:r>
      <w:r w:rsidR="00BC1396" w:rsidRPr="00426E49">
        <w:rPr>
          <w:lang w:val="en-GB"/>
        </w:rPr>
        <w:t>renatal effects of the mother</w:t>
      </w:r>
      <w:r w:rsidR="007C6324" w:rsidRPr="00426E49">
        <w:rPr>
          <w:lang w:val="en-GB"/>
        </w:rPr>
        <w:t>,</w:t>
      </w:r>
      <w:r w:rsidR="00BC1396" w:rsidRPr="00426E49">
        <w:rPr>
          <w:lang w:val="en-GB"/>
        </w:rPr>
        <w:t xml:space="preserve"> including genetic </w:t>
      </w:r>
      <w:r w:rsidR="0095085D" w:rsidRPr="00426E49">
        <w:rPr>
          <w:lang w:val="en-GB"/>
        </w:rPr>
        <w:t>make-up</w:t>
      </w:r>
      <w:r w:rsidR="00BC1396" w:rsidRPr="00426E49">
        <w:rPr>
          <w:lang w:val="en-GB"/>
        </w:rPr>
        <w:t xml:space="preserve"> and </w:t>
      </w:r>
      <w:r w:rsidR="00BC1396" w:rsidRPr="00426E49">
        <w:t xml:space="preserve">microbial </w:t>
      </w:r>
      <w:r w:rsidR="00BC1396" w:rsidRPr="00426E49">
        <w:rPr>
          <w:lang w:val="en-GB"/>
        </w:rPr>
        <w:t>transfe</w:t>
      </w:r>
      <w:r w:rsidR="0095085D" w:rsidRPr="00426E49">
        <w:rPr>
          <w:lang w:val="en-GB"/>
        </w:rPr>
        <w:t xml:space="preserve">r during birth and first milk </w:t>
      </w:r>
      <w:r w:rsidR="007C6324" w:rsidRPr="00426E49">
        <w:rPr>
          <w:lang w:val="en-GB"/>
        </w:rPr>
        <w:t>(BM), and p</w:t>
      </w:r>
      <w:r w:rsidR="00BC1396" w:rsidRPr="00426E49">
        <w:rPr>
          <w:lang w:val="en-GB"/>
        </w:rPr>
        <w:t>ostnatal effects of the</w:t>
      </w:r>
      <w:r w:rsidR="0095085D" w:rsidRPr="00426E49">
        <w:rPr>
          <w:lang w:val="en-GB"/>
        </w:rPr>
        <w:t xml:space="preserve"> </w:t>
      </w:r>
      <w:r w:rsidR="003329CC" w:rsidRPr="00426E49">
        <w:rPr>
          <w:lang w:val="en-GB"/>
        </w:rPr>
        <w:t>nursing</w:t>
      </w:r>
      <w:r w:rsidR="00BC1396" w:rsidRPr="00426E49">
        <w:rPr>
          <w:lang w:val="en-GB"/>
        </w:rPr>
        <w:t xml:space="preserve"> mother </w:t>
      </w:r>
      <w:r w:rsidR="00C922A6" w:rsidRPr="00426E49">
        <w:rPr>
          <w:lang w:val="en-GB"/>
        </w:rPr>
        <w:t xml:space="preserve">on the microbiome development of the offspring </w:t>
      </w:r>
      <w:r w:rsidR="007C6324" w:rsidRPr="00426E49">
        <w:rPr>
          <w:lang w:val="en-GB"/>
        </w:rPr>
        <w:t>(</w:t>
      </w:r>
      <w:r w:rsidR="00B83762" w:rsidRPr="00426E49">
        <w:rPr>
          <w:lang w:val="en-GB"/>
        </w:rPr>
        <w:t>N</w:t>
      </w:r>
      <w:r w:rsidR="007C6324" w:rsidRPr="00426E49">
        <w:rPr>
          <w:lang w:val="en-GB"/>
        </w:rPr>
        <w:t>M)</w:t>
      </w:r>
      <w:r w:rsidR="00080489" w:rsidRPr="00426E49">
        <w:rPr>
          <w:lang w:val="en-GB"/>
        </w:rPr>
        <w:t xml:space="preserve">. </w:t>
      </w:r>
      <w:r w:rsidR="0095085D" w:rsidRPr="00426E49">
        <w:rPr>
          <w:bCs/>
          <w:lang w:val="en-GB"/>
        </w:rPr>
        <w:t xml:space="preserve">Mice were fed the same sterilized food and were provided with the same sterile </w:t>
      </w:r>
      <w:r w:rsidR="0095085D" w:rsidRPr="00426E49">
        <w:rPr>
          <w:spacing w:val="2"/>
        </w:rPr>
        <w:t xml:space="preserve">wood chip bedding, thus the main source of microbiota </w:t>
      </w:r>
      <w:r w:rsidR="0095085D" w:rsidRPr="00426E49">
        <w:rPr>
          <w:bCs/>
          <w:lang w:val="en-GB"/>
        </w:rPr>
        <w:t xml:space="preserve">in the environment was the mouse mothers e.g. microbiota from skin, gut, mouth and milk. </w:t>
      </w:r>
      <w:r w:rsidR="00C67E1E" w:rsidRPr="00426E49">
        <w:rPr>
          <w:lang w:val="en-GB"/>
        </w:rPr>
        <w:t>Consequently</w:t>
      </w:r>
      <w:r w:rsidR="00CC18BC" w:rsidRPr="00426E49">
        <w:rPr>
          <w:lang w:val="en-GB"/>
        </w:rPr>
        <w:t>,</w:t>
      </w:r>
      <w:r w:rsidR="00080489" w:rsidRPr="00426E49">
        <w:rPr>
          <w:lang w:val="en-GB"/>
        </w:rPr>
        <w:t xml:space="preserve"> the </w:t>
      </w:r>
      <w:r w:rsidR="00993EE2" w:rsidRPr="00426E49">
        <w:t xml:space="preserve">following </w:t>
      </w:r>
      <w:r w:rsidR="00B9341D" w:rsidRPr="00426E49">
        <w:t>settings</w:t>
      </w:r>
      <w:r w:rsidR="008B15D1" w:rsidRPr="00426E49">
        <w:t xml:space="preserve"> </w:t>
      </w:r>
      <w:r w:rsidR="00993EE2" w:rsidRPr="00426E49">
        <w:t xml:space="preserve">were </w:t>
      </w:r>
      <w:r w:rsidR="00DC5134" w:rsidRPr="00426E49">
        <w:t>analyzed</w:t>
      </w:r>
      <w:r w:rsidR="00A23806" w:rsidRPr="00426E49">
        <w:t xml:space="preserve"> in this study:</w:t>
      </w:r>
      <w:r w:rsidR="00434638" w:rsidRPr="00426E49">
        <w:t xml:space="preserve"> </w:t>
      </w:r>
      <w:r w:rsidR="00BC1396" w:rsidRPr="00426E49">
        <w:t>M</w:t>
      </w:r>
      <w:r w:rsidR="009847F0" w:rsidRPr="00426E49">
        <w:t>ice</w:t>
      </w:r>
      <w:r w:rsidR="00A23806" w:rsidRPr="00426E49">
        <w:t xml:space="preserve">, </w:t>
      </w:r>
      <w:r w:rsidR="009847F0" w:rsidRPr="00426E49">
        <w:t xml:space="preserve">switched to a genetically different </w:t>
      </w:r>
      <w:r w:rsidR="00FB3381" w:rsidRPr="00426E49">
        <w:t xml:space="preserve">mother </w:t>
      </w:r>
      <w:r w:rsidR="008B6178" w:rsidRPr="00426E49">
        <w:t xml:space="preserve">for </w:t>
      </w:r>
      <w:r w:rsidR="003329CC" w:rsidRPr="00426E49">
        <w:t>nursing</w:t>
      </w:r>
      <w:r w:rsidR="008B6178" w:rsidRPr="00426E49">
        <w:t xml:space="preserve"> </w:t>
      </w:r>
      <w:r w:rsidR="009847F0" w:rsidRPr="00426E49">
        <w:t>(</w:t>
      </w:r>
      <w:r w:rsidR="00E05DAD" w:rsidRPr="00426E49">
        <w:t>obeseBM/</w:t>
      </w:r>
      <w:r w:rsidR="00C922A6" w:rsidRPr="00426E49">
        <w:t>leanNM</w:t>
      </w:r>
      <w:r w:rsidR="00FB3381" w:rsidRPr="00426E49">
        <w:t xml:space="preserve"> n=1</w:t>
      </w:r>
      <w:r w:rsidR="001F4BC7" w:rsidRPr="00426E49">
        <w:t>1</w:t>
      </w:r>
      <w:r w:rsidR="009847F0" w:rsidRPr="00426E49">
        <w:t xml:space="preserve">; </w:t>
      </w:r>
      <w:r w:rsidR="00C922A6" w:rsidRPr="00426E49">
        <w:t>leanBM/</w:t>
      </w:r>
      <w:r w:rsidR="009847F0" w:rsidRPr="00426E49">
        <w:t>obese</w:t>
      </w:r>
      <w:r w:rsidR="00B83762" w:rsidRPr="00426E49">
        <w:t>N</w:t>
      </w:r>
      <w:r w:rsidR="009847F0" w:rsidRPr="00426E49">
        <w:t>M</w:t>
      </w:r>
      <w:r w:rsidR="00F801BE" w:rsidRPr="00426E49">
        <w:t xml:space="preserve"> </w:t>
      </w:r>
      <w:r w:rsidR="00FB3381" w:rsidRPr="00426E49">
        <w:t>n=10</w:t>
      </w:r>
      <w:r w:rsidR="0049127C" w:rsidRPr="00426E49">
        <w:t xml:space="preserve">; raised by four </w:t>
      </w:r>
      <w:r w:rsidR="00F63858" w:rsidRPr="00426E49">
        <w:t xml:space="preserve">different </w:t>
      </w:r>
      <w:r w:rsidR="0049127C" w:rsidRPr="00426E49">
        <w:t>nursing mothers per treatment</w:t>
      </w:r>
      <w:r w:rsidR="009847F0" w:rsidRPr="00426E49">
        <w:t>)</w:t>
      </w:r>
      <w:r w:rsidR="00BC1396" w:rsidRPr="00426E49">
        <w:t>;</w:t>
      </w:r>
      <w:r w:rsidR="00A23806" w:rsidRPr="00426E49">
        <w:t xml:space="preserve"> mice</w:t>
      </w:r>
      <w:r w:rsidR="004327E9" w:rsidRPr="00426E49">
        <w:t>,</w:t>
      </w:r>
      <w:r w:rsidR="00A23806" w:rsidRPr="00426E49">
        <w:t xml:space="preserve"> which stayed with their birth mother</w:t>
      </w:r>
      <w:r w:rsidR="008B6178" w:rsidRPr="00426E49">
        <w:t>,</w:t>
      </w:r>
      <w:r w:rsidR="00A23806" w:rsidRPr="00426E49">
        <w:t xml:space="preserve"> but got siblings </w:t>
      </w:r>
      <w:r w:rsidR="00FD0B11" w:rsidRPr="00426E49">
        <w:t>from</w:t>
      </w:r>
      <w:r w:rsidR="00A23806" w:rsidRPr="00426E49">
        <w:t xml:space="preserve"> </w:t>
      </w:r>
      <w:r w:rsidR="0032781E" w:rsidRPr="00426E49">
        <w:t xml:space="preserve">different </w:t>
      </w:r>
      <w:r w:rsidR="00931552" w:rsidRPr="00426E49">
        <w:t xml:space="preserve">birth </w:t>
      </w:r>
      <w:r w:rsidR="00FD0B11" w:rsidRPr="00426E49">
        <w:t>mothers of the same</w:t>
      </w:r>
      <w:r w:rsidR="00A23806" w:rsidRPr="00426E49">
        <w:t xml:space="preserve"> genotype (lean</w:t>
      </w:r>
      <w:r w:rsidR="0095085D" w:rsidRPr="00426E49">
        <w:t>B</w:t>
      </w:r>
      <w:r w:rsidR="00A23806" w:rsidRPr="00426E49">
        <w:t>M/lean</w:t>
      </w:r>
      <w:r w:rsidR="0095085D" w:rsidRPr="00426E49">
        <w:t>N</w:t>
      </w:r>
      <w:r w:rsidR="00B83762" w:rsidRPr="00426E49">
        <w:t>M</w:t>
      </w:r>
      <w:r w:rsidR="00A23806" w:rsidRPr="00426E49">
        <w:t xml:space="preserve"> n=9, obese</w:t>
      </w:r>
      <w:r w:rsidR="0095085D" w:rsidRPr="00426E49">
        <w:t>B</w:t>
      </w:r>
      <w:r w:rsidR="00A23806" w:rsidRPr="00426E49">
        <w:t>M/obese</w:t>
      </w:r>
      <w:r w:rsidR="0095085D" w:rsidRPr="00426E49">
        <w:t>N</w:t>
      </w:r>
      <w:r w:rsidR="00B83762" w:rsidRPr="00426E49">
        <w:t>M</w:t>
      </w:r>
      <w:r w:rsidR="00AF1954" w:rsidRPr="00426E49">
        <w:t xml:space="preserve"> n=13</w:t>
      </w:r>
      <w:r w:rsidR="0049127C" w:rsidRPr="00426E49">
        <w:t xml:space="preserve">; raised by four </w:t>
      </w:r>
      <w:r w:rsidR="00F63858" w:rsidRPr="00426E49">
        <w:t xml:space="preserve">different </w:t>
      </w:r>
      <w:r w:rsidR="0049127C" w:rsidRPr="00426E49">
        <w:t>nursing mothers per treatment</w:t>
      </w:r>
      <w:r w:rsidR="00AF1954" w:rsidRPr="00426E49">
        <w:t xml:space="preserve">). </w:t>
      </w:r>
      <w:r w:rsidR="00E74F83" w:rsidRPr="00426E49">
        <w:t xml:space="preserve">A complete replacement of </w:t>
      </w:r>
      <w:r w:rsidR="007C40E3" w:rsidRPr="00426E49">
        <w:t xml:space="preserve">the </w:t>
      </w:r>
      <w:r w:rsidR="00E74F83" w:rsidRPr="00426E49">
        <w:t xml:space="preserve">litter </w:t>
      </w:r>
      <w:r w:rsidR="00985EE8" w:rsidRPr="00426E49">
        <w:t>was</w:t>
      </w:r>
      <w:r w:rsidR="00E74F83" w:rsidRPr="00426E49">
        <w:t xml:space="preserve"> not possible </w:t>
      </w:r>
      <w:r w:rsidR="00AF1954" w:rsidRPr="00426E49">
        <w:t>a</w:t>
      </w:r>
      <w:r w:rsidR="00E74F83" w:rsidRPr="00426E49">
        <w:t xml:space="preserve">s </w:t>
      </w:r>
      <w:r w:rsidR="00AF1954" w:rsidRPr="00426E49">
        <w:t>foster mother</w:t>
      </w:r>
      <w:r w:rsidR="007C40E3" w:rsidRPr="00426E49">
        <w:t>s</w:t>
      </w:r>
      <w:r w:rsidR="00AF1954" w:rsidRPr="00426E49">
        <w:t xml:space="preserve"> </w:t>
      </w:r>
      <w:r w:rsidR="00985EE8" w:rsidRPr="00426E49">
        <w:t xml:space="preserve">do not </w:t>
      </w:r>
      <w:r w:rsidR="00AF1954" w:rsidRPr="00426E49">
        <w:t xml:space="preserve">accept a </w:t>
      </w:r>
      <w:r w:rsidR="00985EE8" w:rsidRPr="00426E49">
        <w:t>complete</w:t>
      </w:r>
      <w:r w:rsidR="00AF1954" w:rsidRPr="00426E49">
        <w:t xml:space="preserve"> litter</w:t>
      </w:r>
      <w:r w:rsidR="00BC1396" w:rsidRPr="00426E49">
        <w:t xml:space="preserve"> exchange</w:t>
      </w:r>
      <w:r w:rsidR="00AF1954" w:rsidRPr="00426E49">
        <w:t>.</w:t>
      </w:r>
      <w:r w:rsidR="00BC1396" w:rsidRPr="00426E49">
        <w:t xml:space="preserve"> In addition</w:t>
      </w:r>
      <w:r w:rsidR="004327E9" w:rsidRPr="00426E49">
        <w:t>,</w:t>
      </w:r>
      <w:r w:rsidR="00AF1954" w:rsidRPr="00426E49">
        <w:t xml:space="preserve"> </w:t>
      </w:r>
      <w:r w:rsidR="00BC1396" w:rsidRPr="00426E49">
        <w:t>mice</w:t>
      </w:r>
      <w:r w:rsidR="00985EE8" w:rsidRPr="00426E49">
        <w:t xml:space="preserve"> </w:t>
      </w:r>
      <w:r w:rsidR="00A23806" w:rsidRPr="00426E49">
        <w:t>where the litter was not changed</w:t>
      </w:r>
      <w:r w:rsidR="00080489" w:rsidRPr="00426E49">
        <w:t xml:space="preserve"> (obeseControl n=9</w:t>
      </w:r>
      <w:r w:rsidR="0049127C" w:rsidRPr="00426E49">
        <w:t>; raised by two</w:t>
      </w:r>
      <w:r w:rsidR="00F63858" w:rsidRPr="00426E49">
        <w:t xml:space="preserve"> different</w:t>
      </w:r>
      <w:r w:rsidR="0049127C" w:rsidRPr="00426E49">
        <w:t xml:space="preserve"> nursing mothers</w:t>
      </w:r>
      <w:r w:rsidR="00080489" w:rsidRPr="00426E49">
        <w:t>, leanControl n=4</w:t>
      </w:r>
      <w:r w:rsidR="0049127C" w:rsidRPr="00426E49">
        <w:t>; raised by one nursing mother</w:t>
      </w:r>
      <w:r w:rsidR="00080489" w:rsidRPr="00426E49">
        <w:t>)</w:t>
      </w:r>
      <w:r w:rsidR="00124D6D" w:rsidRPr="00426E49">
        <w:t xml:space="preserve"> </w:t>
      </w:r>
      <w:r w:rsidR="00AF1954" w:rsidRPr="00426E49">
        <w:t xml:space="preserve">served as controls. </w:t>
      </w:r>
    </w:p>
    <w:p w14:paraId="2BB69372" w14:textId="3ED5F57E" w:rsidR="00564DA1" w:rsidRPr="00426E49" w:rsidRDefault="007C40E3" w:rsidP="00295EEB">
      <w:pPr>
        <w:spacing w:line="480" w:lineRule="auto"/>
        <w:jc w:val="both"/>
        <w:rPr>
          <w:spacing w:val="2"/>
        </w:rPr>
      </w:pPr>
      <w:r w:rsidRPr="00426E49">
        <w:rPr>
          <w:bCs/>
        </w:rPr>
        <w:t>Mice</w:t>
      </w:r>
      <w:r w:rsidR="004327E9" w:rsidRPr="00426E49">
        <w:rPr>
          <w:bCs/>
        </w:rPr>
        <w:t xml:space="preserve"> were housed in individually ventilated</w:t>
      </w:r>
      <w:r w:rsidR="004327E9" w:rsidRPr="00426E49">
        <w:t xml:space="preserve"> </w:t>
      </w:r>
      <w:r w:rsidR="009B506D" w:rsidRPr="00426E49">
        <w:rPr>
          <w:spacing w:val="2"/>
        </w:rPr>
        <w:t xml:space="preserve">polycarbonate cages (Techniplast Inc., </w:t>
      </w:r>
      <w:r w:rsidR="007162D8" w:rsidRPr="00426E49">
        <w:rPr>
          <w:spacing w:val="2"/>
        </w:rPr>
        <w:t>VA</w:t>
      </w:r>
      <w:r w:rsidR="004033BA" w:rsidRPr="00426E49">
        <w:rPr>
          <w:spacing w:val="2"/>
        </w:rPr>
        <w:t>,</w:t>
      </w:r>
      <w:r w:rsidR="005D4EDA" w:rsidRPr="00426E49">
        <w:rPr>
          <w:spacing w:val="2"/>
        </w:rPr>
        <w:t xml:space="preserve"> </w:t>
      </w:r>
      <w:r w:rsidR="009B506D" w:rsidRPr="00426E49">
        <w:rPr>
          <w:spacing w:val="2"/>
        </w:rPr>
        <w:t>Italy) containing wood chip bedding (</w:t>
      </w:r>
      <w:r w:rsidR="007F3FE3" w:rsidRPr="00426E49">
        <w:rPr>
          <w:spacing w:val="2"/>
        </w:rPr>
        <w:t>Mucedola, Italy</w:t>
      </w:r>
      <w:r w:rsidR="00C832D6" w:rsidRPr="00426E49">
        <w:rPr>
          <w:spacing w:val="2"/>
        </w:rPr>
        <w:t xml:space="preserve">). </w:t>
      </w:r>
      <w:r w:rsidR="00014B2F" w:rsidRPr="00426E49">
        <w:rPr>
          <w:spacing w:val="2"/>
        </w:rPr>
        <w:t xml:space="preserve">Standard chow (4RF21 standard diet for mice and rat reproduction, weaning and growth, Mucedola, Italy) and acidified water </w:t>
      </w:r>
      <w:r w:rsidR="00585228" w:rsidRPr="00426E49">
        <w:rPr>
          <w:spacing w:val="2"/>
        </w:rPr>
        <w:t>(pH range of 3 to 3.</w:t>
      </w:r>
      <w:r w:rsidR="0011106E" w:rsidRPr="00426E49">
        <w:rPr>
          <w:spacing w:val="2"/>
        </w:rPr>
        <w:t xml:space="preserve">5) </w:t>
      </w:r>
      <w:r w:rsidR="00014B2F" w:rsidRPr="00426E49">
        <w:rPr>
          <w:spacing w:val="2"/>
        </w:rPr>
        <w:t xml:space="preserve">were accessible </w:t>
      </w:r>
      <w:r w:rsidR="00014B2F" w:rsidRPr="00426E49">
        <w:rPr>
          <w:i/>
          <w:spacing w:val="2"/>
        </w:rPr>
        <w:t>ad libitum</w:t>
      </w:r>
      <w:r w:rsidR="00014B2F" w:rsidRPr="00426E49">
        <w:rPr>
          <w:spacing w:val="2"/>
        </w:rPr>
        <w:t xml:space="preserve">. </w:t>
      </w:r>
      <w:r w:rsidR="009B506D" w:rsidRPr="00426E49">
        <w:rPr>
          <w:spacing w:val="2"/>
        </w:rPr>
        <w:t xml:space="preserve">The </w:t>
      </w:r>
      <w:r w:rsidR="0032781E" w:rsidRPr="00426E49">
        <w:t xml:space="preserve">environmental conditions </w:t>
      </w:r>
      <w:r w:rsidR="00B61B9B" w:rsidRPr="00426E49">
        <w:t>of the facility</w:t>
      </w:r>
      <w:r w:rsidR="00FD0B11" w:rsidRPr="00426E49">
        <w:t xml:space="preserve"> </w:t>
      </w:r>
      <w:r w:rsidR="0032781E" w:rsidRPr="00426E49">
        <w:t xml:space="preserve">were set </w:t>
      </w:r>
      <w:r w:rsidR="00334A2B" w:rsidRPr="00426E49">
        <w:t xml:space="preserve">to </w:t>
      </w:r>
      <w:r w:rsidR="009B506D" w:rsidRPr="00426E49">
        <w:rPr>
          <w:spacing w:val="2"/>
        </w:rPr>
        <w:t>a temperature of 21 ± 2</w:t>
      </w:r>
      <w:r w:rsidR="005F0EBE" w:rsidRPr="00426E49">
        <w:rPr>
          <w:spacing w:val="2"/>
        </w:rPr>
        <w:t> </w:t>
      </w:r>
      <w:r w:rsidR="009B506D" w:rsidRPr="00426E49">
        <w:rPr>
          <w:spacing w:val="2"/>
        </w:rPr>
        <w:t>°C, 40–70</w:t>
      </w:r>
      <w:r w:rsidR="005F0EBE" w:rsidRPr="00426E49">
        <w:rPr>
          <w:spacing w:val="2"/>
        </w:rPr>
        <w:t> </w:t>
      </w:r>
      <w:r w:rsidR="00CE4B5B" w:rsidRPr="00426E49">
        <w:rPr>
          <w:spacing w:val="2"/>
        </w:rPr>
        <w:t>%</w:t>
      </w:r>
      <w:r w:rsidR="00564DA1" w:rsidRPr="00426E49">
        <w:rPr>
          <w:spacing w:val="2"/>
        </w:rPr>
        <w:t xml:space="preserve"> humidity </w:t>
      </w:r>
      <w:r w:rsidR="009B506D" w:rsidRPr="00426E49">
        <w:rPr>
          <w:spacing w:val="2"/>
        </w:rPr>
        <w:t xml:space="preserve">and </w:t>
      </w:r>
      <w:r w:rsidR="004327E9" w:rsidRPr="00426E49">
        <w:rPr>
          <w:lang w:val="en-GB"/>
        </w:rPr>
        <w:t>12:12</w:t>
      </w:r>
      <w:r w:rsidR="006705D9" w:rsidRPr="00426E49">
        <w:rPr>
          <w:lang w:val="en-GB"/>
        </w:rPr>
        <w:t xml:space="preserve"> </w:t>
      </w:r>
      <w:r w:rsidR="004327E9" w:rsidRPr="00426E49">
        <w:rPr>
          <w:lang w:val="en-GB"/>
        </w:rPr>
        <w:t>h light:dark cycle</w:t>
      </w:r>
      <w:r w:rsidR="004327E9" w:rsidRPr="00426E49">
        <w:rPr>
          <w:spacing w:val="2"/>
        </w:rPr>
        <w:t xml:space="preserve"> </w:t>
      </w:r>
      <w:r w:rsidR="00564DA1" w:rsidRPr="00426E49">
        <w:rPr>
          <w:spacing w:val="2"/>
        </w:rPr>
        <w:t>during the experiment</w:t>
      </w:r>
      <w:r w:rsidR="009B506D" w:rsidRPr="00426E49">
        <w:rPr>
          <w:spacing w:val="2"/>
        </w:rPr>
        <w:t xml:space="preserve">. </w:t>
      </w:r>
    </w:p>
    <w:p w14:paraId="0821559F" w14:textId="4D08041E" w:rsidR="00A92EC1" w:rsidRPr="00426E49" w:rsidRDefault="009B506D" w:rsidP="00295EEB">
      <w:pPr>
        <w:spacing w:line="480" w:lineRule="auto"/>
        <w:jc w:val="both"/>
        <w:rPr>
          <w:bCs/>
        </w:rPr>
      </w:pPr>
      <w:r w:rsidRPr="00426E49">
        <w:rPr>
          <w:spacing w:val="2"/>
        </w:rPr>
        <w:t xml:space="preserve">Mice </w:t>
      </w:r>
      <w:r w:rsidR="00FD0B11" w:rsidRPr="00426E49">
        <w:rPr>
          <w:spacing w:val="2"/>
        </w:rPr>
        <w:t xml:space="preserve">from the litter </w:t>
      </w:r>
      <w:r w:rsidRPr="00426E49">
        <w:rPr>
          <w:spacing w:val="2"/>
        </w:rPr>
        <w:t xml:space="preserve">were sacrificed at three weeks of age and </w:t>
      </w:r>
      <w:r w:rsidR="001917FC" w:rsidRPr="00426E49">
        <w:rPr>
          <w:spacing w:val="2"/>
        </w:rPr>
        <w:t xml:space="preserve">colon </w:t>
      </w:r>
      <w:r w:rsidRPr="00426E49">
        <w:rPr>
          <w:spacing w:val="2"/>
        </w:rPr>
        <w:t xml:space="preserve">samples </w:t>
      </w:r>
      <w:r w:rsidR="004A13FF" w:rsidRPr="00426E49">
        <w:rPr>
          <w:spacing w:val="2"/>
        </w:rPr>
        <w:t xml:space="preserve">with </w:t>
      </w:r>
      <w:r w:rsidR="001917FC" w:rsidRPr="00426E49">
        <w:rPr>
          <w:spacing w:val="2"/>
        </w:rPr>
        <w:t xml:space="preserve">content </w:t>
      </w:r>
      <w:r w:rsidRPr="00426E49">
        <w:rPr>
          <w:spacing w:val="2"/>
        </w:rPr>
        <w:t>were immediately snap frozen and stored at -80</w:t>
      </w:r>
      <w:r w:rsidR="005F0EBE" w:rsidRPr="00426E49">
        <w:rPr>
          <w:spacing w:val="2"/>
        </w:rPr>
        <w:t> </w:t>
      </w:r>
      <w:r w:rsidRPr="00426E49">
        <w:rPr>
          <w:spacing w:val="2"/>
        </w:rPr>
        <w:t>°C.</w:t>
      </w:r>
      <w:r w:rsidR="00CA6C37" w:rsidRPr="00426E49">
        <w:rPr>
          <w:spacing w:val="2"/>
        </w:rPr>
        <w:t xml:space="preserve"> </w:t>
      </w:r>
      <w:r w:rsidR="00FD0B11" w:rsidRPr="00426E49">
        <w:rPr>
          <w:spacing w:val="2"/>
        </w:rPr>
        <w:t>N</w:t>
      </w:r>
      <w:r w:rsidR="001D01C3" w:rsidRPr="00426E49">
        <w:rPr>
          <w:bCs/>
        </w:rPr>
        <w:t>o significant difference</w:t>
      </w:r>
      <w:r w:rsidR="00564DA1" w:rsidRPr="00426E49">
        <w:rPr>
          <w:bCs/>
        </w:rPr>
        <w:t>s</w:t>
      </w:r>
      <w:r w:rsidR="001D01C3" w:rsidRPr="00426E49">
        <w:rPr>
          <w:bCs/>
        </w:rPr>
        <w:t xml:space="preserve"> </w:t>
      </w:r>
      <w:r w:rsidR="00243F6E" w:rsidRPr="00426E49">
        <w:rPr>
          <w:bCs/>
        </w:rPr>
        <w:t>in the</w:t>
      </w:r>
      <w:r w:rsidR="00124D6D" w:rsidRPr="00426E49">
        <w:rPr>
          <w:bCs/>
        </w:rPr>
        <w:t xml:space="preserve"> weight of the </w:t>
      </w:r>
      <w:r w:rsidR="00124D6D" w:rsidRPr="00426E49">
        <w:rPr>
          <w:bCs/>
        </w:rPr>
        <w:lastRenderedPageBreak/>
        <w:t>offspring</w:t>
      </w:r>
      <w:r w:rsidR="000E322F" w:rsidRPr="00426E49">
        <w:rPr>
          <w:bCs/>
        </w:rPr>
        <w:t xml:space="preserve"> between</w:t>
      </w:r>
      <w:r w:rsidR="00124D6D" w:rsidRPr="00426E49">
        <w:rPr>
          <w:bCs/>
        </w:rPr>
        <w:t xml:space="preserve"> the different </w:t>
      </w:r>
      <w:r w:rsidR="003329CC" w:rsidRPr="00426E49">
        <w:rPr>
          <w:bCs/>
        </w:rPr>
        <w:t>groups</w:t>
      </w:r>
      <w:r w:rsidR="000E322F" w:rsidRPr="00426E49">
        <w:rPr>
          <w:bCs/>
        </w:rPr>
        <w:t xml:space="preserve"> </w:t>
      </w:r>
      <w:r w:rsidR="00FD0B11" w:rsidRPr="00426E49">
        <w:rPr>
          <w:bCs/>
        </w:rPr>
        <w:t xml:space="preserve">were observed </w:t>
      </w:r>
      <w:r w:rsidR="00124D6D" w:rsidRPr="00426E49">
        <w:rPr>
          <w:bCs/>
        </w:rPr>
        <w:t xml:space="preserve">at the time point of </w:t>
      </w:r>
      <w:r w:rsidR="000E322F" w:rsidRPr="00426E49">
        <w:rPr>
          <w:bCs/>
        </w:rPr>
        <w:t xml:space="preserve">sacrifice </w:t>
      </w:r>
      <w:r w:rsidR="00124D6D" w:rsidRPr="00426E49">
        <w:rPr>
          <w:bCs/>
        </w:rPr>
        <w:t>(</w:t>
      </w:r>
      <w:r w:rsidR="000E322F" w:rsidRPr="00426E49">
        <w:rPr>
          <w:bCs/>
        </w:rPr>
        <w:t xml:space="preserve">data </w:t>
      </w:r>
      <w:r w:rsidR="001D01C3" w:rsidRPr="00426E49">
        <w:rPr>
          <w:bCs/>
        </w:rPr>
        <w:t>not shown)</w:t>
      </w:r>
      <w:r w:rsidR="00243F6E" w:rsidRPr="00426E49">
        <w:rPr>
          <w:bCs/>
        </w:rPr>
        <w:t>.</w:t>
      </w:r>
      <w:r w:rsidR="003032DF" w:rsidRPr="00426E49">
        <w:rPr>
          <w:bCs/>
        </w:rPr>
        <w:t xml:space="preserve"> </w:t>
      </w:r>
    </w:p>
    <w:p w14:paraId="0AECBEFC" w14:textId="77777777" w:rsidR="00553E52" w:rsidRPr="00426E49" w:rsidRDefault="00553E52" w:rsidP="00295EEB">
      <w:pPr>
        <w:spacing w:line="480" w:lineRule="auto"/>
        <w:jc w:val="both"/>
        <w:rPr>
          <w:bCs/>
        </w:rPr>
      </w:pPr>
    </w:p>
    <w:p w14:paraId="11D94B82" w14:textId="4F3D98A3" w:rsidR="009B506D" w:rsidRPr="00426E49" w:rsidRDefault="009B506D" w:rsidP="00295EEB">
      <w:pPr>
        <w:spacing w:line="480" w:lineRule="auto"/>
        <w:jc w:val="both"/>
        <w:rPr>
          <w:lang w:val="en-GB"/>
        </w:rPr>
      </w:pPr>
      <w:r w:rsidRPr="00426E49">
        <w:rPr>
          <w:lang w:val="en-GB"/>
        </w:rPr>
        <w:t>DNA</w:t>
      </w:r>
      <w:r w:rsidR="005D4EDA" w:rsidRPr="00426E49">
        <w:rPr>
          <w:lang w:val="en-GB"/>
        </w:rPr>
        <w:t xml:space="preserve"> </w:t>
      </w:r>
      <w:r w:rsidRPr="00426E49">
        <w:rPr>
          <w:lang w:val="en-GB"/>
        </w:rPr>
        <w:t>extraction</w:t>
      </w:r>
      <w:r w:rsidR="008072DA" w:rsidRPr="00426E49">
        <w:rPr>
          <w:lang w:val="en-GB"/>
        </w:rPr>
        <w:t xml:space="preserve"> and amplification of</w:t>
      </w:r>
      <w:r w:rsidR="00AA2C3C" w:rsidRPr="00426E49">
        <w:rPr>
          <w:lang w:val="en-GB"/>
        </w:rPr>
        <w:t xml:space="preserve"> 16S rRNA gene</w:t>
      </w:r>
      <w:r w:rsidR="008072DA" w:rsidRPr="00426E49">
        <w:rPr>
          <w:lang w:val="en-GB"/>
        </w:rPr>
        <w:t>s</w:t>
      </w:r>
    </w:p>
    <w:p w14:paraId="5832666F" w14:textId="74F9F416" w:rsidR="009B506D" w:rsidRPr="00426E49" w:rsidRDefault="001917FC" w:rsidP="00295EEB">
      <w:pPr>
        <w:spacing w:line="480" w:lineRule="auto"/>
        <w:jc w:val="both"/>
        <w:rPr>
          <w:lang w:val="en-GB"/>
        </w:rPr>
      </w:pPr>
      <w:r w:rsidRPr="00426E49">
        <w:rPr>
          <w:lang w:val="en-GB"/>
        </w:rPr>
        <w:t>Colon s</w:t>
      </w:r>
      <w:r w:rsidR="009F0349" w:rsidRPr="00426E49">
        <w:rPr>
          <w:lang w:val="en-GB"/>
        </w:rPr>
        <w:t xml:space="preserve">amples, including host tissue and digestive </w:t>
      </w:r>
      <w:r w:rsidRPr="00426E49">
        <w:rPr>
          <w:lang w:val="en-GB"/>
        </w:rPr>
        <w:t>content</w:t>
      </w:r>
      <w:r w:rsidR="009F0349" w:rsidRPr="00426E49">
        <w:rPr>
          <w:lang w:val="en-GB"/>
        </w:rPr>
        <w:t>,</w:t>
      </w:r>
      <w:r w:rsidRPr="00426E49">
        <w:rPr>
          <w:lang w:val="en-GB"/>
        </w:rPr>
        <w:t xml:space="preserve"> </w:t>
      </w:r>
      <w:r w:rsidR="00557E95" w:rsidRPr="00426E49">
        <w:rPr>
          <w:lang w:val="en-GB"/>
        </w:rPr>
        <w:t>were treated using a t</w:t>
      </w:r>
      <w:r w:rsidR="00557E95" w:rsidRPr="00426E49">
        <w:t>issue homogenizer (</w:t>
      </w:r>
      <w:r w:rsidR="00557E95" w:rsidRPr="00426E49">
        <w:rPr>
          <w:lang w:val="en-GB"/>
        </w:rPr>
        <w:t>Precellys</w:t>
      </w:r>
      <w:r w:rsidR="00557E95" w:rsidRPr="00426E49">
        <w:rPr>
          <w:vertAlign w:val="superscript"/>
          <w:lang w:val="en-GB"/>
        </w:rPr>
        <w:t xml:space="preserve">® </w:t>
      </w:r>
      <w:r w:rsidR="00557E95" w:rsidRPr="00426E49">
        <w:t>PEQLAB GmbH, BY, Germany)</w:t>
      </w:r>
      <w:r w:rsidR="00557E95" w:rsidRPr="00426E49">
        <w:rPr>
          <w:lang w:val="en-GB"/>
        </w:rPr>
        <w:t xml:space="preserve"> at the speed of 5500 rpm for 30 seconds. The </w:t>
      </w:r>
      <w:r w:rsidR="009B506D" w:rsidRPr="00426E49">
        <w:rPr>
          <w:lang w:val="en-GB"/>
        </w:rPr>
        <w:t xml:space="preserve">DNA </w:t>
      </w:r>
      <w:r w:rsidR="009B506D" w:rsidRPr="00426E49">
        <w:rPr>
          <w:bCs/>
        </w:rPr>
        <w:t xml:space="preserve">was extracted </w:t>
      </w:r>
      <w:r w:rsidR="008072DA" w:rsidRPr="00426E49">
        <w:rPr>
          <w:bCs/>
        </w:rPr>
        <w:t xml:space="preserve">by applying </w:t>
      </w:r>
      <w:r w:rsidR="009B506D" w:rsidRPr="00426E49">
        <w:rPr>
          <w:lang w:val="en-GB"/>
        </w:rPr>
        <w:t>the PowerSoil</w:t>
      </w:r>
      <w:r w:rsidR="009B506D" w:rsidRPr="00426E49">
        <w:rPr>
          <w:vertAlign w:val="superscript"/>
          <w:lang w:val="en-GB"/>
        </w:rPr>
        <w:t>®</w:t>
      </w:r>
      <w:r w:rsidR="009B506D" w:rsidRPr="00426E49">
        <w:rPr>
          <w:lang w:val="en-GB"/>
        </w:rPr>
        <w:t xml:space="preserve"> DNA Isolation Kit </w:t>
      </w:r>
      <w:r w:rsidR="00693723" w:rsidRPr="00426E49">
        <w:rPr>
          <w:lang w:val="en-GB"/>
        </w:rPr>
        <w:t>according to the manufacturer’s protocol</w:t>
      </w:r>
      <w:r w:rsidR="005D4EDA" w:rsidRPr="00426E49">
        <w:rPr>
          <w:lang w:val="en-GB"/>
        </w:rPr>
        <w:t xml:space="preserve"> </w:t>
      </w:r>
      <w:r w:rsidR="009B506D" w:rsidRPr="00426E49">
        <w:rPr>
          <w:lang w:val="en-GB"/>
        </w:rPr>
        <w:t xml:space="preserve">(MoBio, </w:t>
      </w:r>
      <w:r w:rsidR="00AB6601" w:rsidRPr="00426E49">
        <w:rPr>
          <w:lang w:val="en-GB"/>
        </w:rPr>
        <w:t>CA, USA</w:t>
      </w:r>
      <w:r w:rsidR="009B506D" w:rsidRPr="00426E49">
        <w:rPr>
          <w:lang w:val="en-GB"/>
        </w:rPr>
        <w:t>)</w:t>
      </w:r>
      <w:r w:rsidR="007622AB" w:rsidRPr="00426E49">
        <w:rPr>
          <w:lang w:val="en-GB"/>
        </w:rPr>
        <w:t>.</w:t>
      </w:r>
      <w:r w:rsidR="005D4EDA" w:rsidRPr="00426E49">
        <w:rPr>
          <w:lang w:val="en-GB"/>
        </w:rPr>
        <w:t xml:space="preserve"> </w:t>
      </w:r>
      <w:r w:rsidR="00853987" w:rsidRPr="00426E49">
        <w:rPr>
          <w:lang w:val="en-GB"/>
        </w:rPr>
        <w:t xml:space="preserve">The </w:t>
      </w:r>
      <w:r w:rsidR="009B506D" w:rsidRPr="00426E49">
        <w:rPr>
          <w:lang w:val="en-GB"/>
        </w:rPr>
        <w:t xml:space="preserve">DNA </w:t>
      </w:r>
      <w:r w:rsidR="00693723" w:rsidRPr="00426E49">
        <w:rPr>
          <w:lang w:val="en-GB"/>
        </w:rPr>
        <w:t>concentration</w:t>
      </w:r>
      <w:r w:rsidR="005D4EDA" w:rsidRPr="00426E49">
        <w:rPr>
          <w:lang w:val="en-GB"/>
        </w:rPr>
        <w:t xml:space="preserve"> </w:t>
      </w:r>
      <w:r w:rsidR="009B506D" w:rsidRPr="00426E49">
        <w:rPr>
          <w:lang w:val="en-GB"/>
        </w:rPr>
        <w:t xml:space="preserve">was measured </w:t>
      </w:r>
      <w:r w:rsidR="00153629" w:rsidRPr="00426E49">
        <w:rPr>
          <w:lang w:val="en-GB"/>
        </w:rPr>
        <w:t xml:space="preserve">using the </w:t>
      </w:r>
      <w:r w:rsidR="009B506D" w:rsidRPr="00426E49">
        <w:rPr>
          <w:lang w:val="en-GB"/>
        </w:rPr>
        <w:t>Quant-iT™ PicoGreen</w:t>
      </w:r>
      <w:r w:rsidR="009B506D" w:rsidRPr="00426E49">
        <w:rPr>
          <w:vertAlign w:val="superscript"/>
          <w:lang w:val="en-GB"/>
        </w:rPr>
        <w:t>®</w:t>
      </w:r>
      <w:r w:rsidR="009B506D" w:rsidRPr="00426E49">
        <w:rPr>
          <w:lang w:val="en-GB"/>
        </w:rPr>
        <w:t xml:space="preserve"> dsDNA Assay Kit (</w:t>
      </w:r>
      <w:r w:rsidR="009B506D" w:rsidRPr="00426E49">
        <w:t>Thermo Fisher Scientific Inc.</w:t>
      </w:r>
      <w:r w:rsidR="00AB6601" w:rsidRPr="00426E49">
        <w:t>,</w:t>
      </w:r>
      <w:r w:rsidR="001B6124" w:rsidRPr="00426E49">
        <w:t xml:space="preserve"> </w:t>
      </w:r>
      <w:r w:rsidR="00AB6601" w:rsidRPr="00426E49">
        <w:t>MA, USA</w:t>
      </w:r>
      <w:r w:rsidR="009B506D" w:rsidRPr="00426E49">
        <w:rPr>
          <w:lang w:val="en-GB"/>
        </w:rPr>
        <w:t>)</w:t>
      </w:r>
      <w:r w:rsidR="00853987" w:rsidRPr="00426E49">
        <w:rPr>
          <w:lang w:val="en-GB"/>
        </w:rPr>
        <w:t xml:space="preserve"> according to the manufacturer’s </w:t>
      </w:r>
      <w:r w:rsidR="00007987" w:rsidRPr="00426E49">
        <w:rPr>
          <w:lang w:val="en-GB"/>
        </w:rPr>
        <w:t>instructions</w:t>
      </w:r>
      <w:r w:rsidR="009B506D" w:rsidRPr="00426E49">
        <w:rPr>
          <w:lang w:val="en-GB"/>
        </w:rPr>
        <w:t>.</w:t>
      </w:r>
      <w:r w:rsidR="00BD79BA" w:rsidRPr="00426E49">
        <w:rPr>
          <w:lang w:val="en-GB"/>
        </w:rPr>
        <w:t xml:space="preserve"> Buffer </w:t>
      </w:r>
      <w:r w:rsidR="00FD0B11" w:rsidRPr="00426E49">
        <w:rPr>
          <w:lang w:val="en-GB"/>
        </w:rPr>
        <w:t>was used as a Blank extraction control to identify contaminating OTUs derived from the extraction kit.</w:t>
      </w:r>
      <w:r w:rsidR="00BD79BA" w:rsidRPr="00426E49">
        <w:rPr>
          <w:lang w:val="en-GB"/>
        </w:rPr>
        <w:t xml:space="preserve"> </w:t>
      </w:r>
    </w:p>
    <w:p w14:paraId="104F9C73" w14:textId="399F7596" w:rsidR="009B506D" w:rsidRPr="00581956" w:rsidRDefault="009B506D" w:rsidP="00295EEB">
      <w:pPr>
        <w:spacing w:line="480" w:lineRule="auto"/>
        <w:jc w:val="both"/>
      </w:pPr>
      <w:r w:rsidRPr="00426E49">
        <w:t xml:space="preserve">For all PCR reactions 50 ng of template DNA, </w:t>
      </w:r>
      <w:r w:rsidR="009801D9" w:rsidRPr="00426E49">
        <w:t xml:space="preserve">12,5 µL </w:t>
      </w:r>
      <w:r w:rsidRPr="00426E49">
        <w:t>NEBNext</w:t>
      </w:r>
      <w:r w:rsidRPr="00426E49">
        <w:rPr>
          <w:vertAlign w:val="superscript"/>
        </w:rPr>
        <w:t>®</w:t>
      </w:r>
      <w:r w:rsidRPr="00426E49">
        <w:t xml:space="preserve"> High-Fidelity 2X PCR Master Mix (</w:t>
      </w:r>
      <w:r w:rsidR="00AB6601" w:rsidRPr="00426E49">
        <w:t>New England Biolabs Inc.</w:t>
      </w:r>
      <w:r w:rsidR="004033BA" w:rsidRPr="00426E49">
        <w:t xml:space="preserve">, </w:t>
      </w:r>
      <w:r w:rsidR="00AB6601" w:rsidRPr="00426E49">
        <w:t>MA, USA</w:t>
      </w:r>
      <w:r w:rsidRPr="00426E49">
        <w:t xml:space="preserve">) and </w:t>
      </w:r>
      <w:r w:rsidR="00155F21" w:rsidRPr="00426E49">
        <w:t xml:space="preserve">0.4 µL of </w:t>
      </w:r>
      <w:r w:rsidRPr="00426E49">
        <w:t xml:space="preserve">the primer pair </w:t>
      </w:r>
      <w:r w:rsidR="00FF3672" w:rsidRPr="00426E49">
        <w:t xml:space="preserve">S-D-Bact-0008-a-S-16 </w:t>
      </w:r>
      <w:r w:rsidRPr="00426E49">
        <w:t xml:space="preserve">S-D-Bact-0343-a-A-15 </w:t>
      </w:r>
      <w:r w:rsidR="00D6404B" w:rsidRPr="00426E49">
        <w:t xml:space="preserve">(10 µM) </w:t>
      </w:r>
      <w:r w:rsidR="00767096" w:rsidRPr="00426E49">
        <w:fldChar w:fldCharType="begin"/>
      </w:r>
      <w:r w:rsidR="00DE61D8" w:rsidRPr="00426E49">
        <w:instrText xml:space="preserve"> ADDIN EN.CITE &lt;EndNote&gt;&lt;Cite&gt;&lt;Author&gt;Klindworth&lt;/Author&gt;&lt;Year&gt;2012&lt;/Year&gt;&lt;RecNum&gt;71&lt;/RecNum&gt;&lt;DisplayText&gt;[18]&lt;/DisplayText&gt;&lt;record&gt;&lt;rec-number&gt;71&lt;/rec-number&gt;&lt;foreign-keys&gt;&lt;key app="EN" db-id="ew50r90rnvf9fhexvzyxprs9vr5pvrfa2zxw" timestamp="1485524418"&gt;71&lt;/key&gt;&lt;/foreign-keys&gt;&lt;ref-type name="Journal Article"&gt;17&lt;/ref-type&gt;&lt;contributors&gt;&lt;authors&gt;&lt;author&gt;Klindworth, Anna&lt;/author&gt;&lt;author&gt;Pruesse, Elmar&lt;/author&gt;&lt;author&gt;Schweer, Timmy&lt;/author&gt;&lt;author&gt;Peplies, Jörg&lt;/author&gt;&lt;author&gt;Quast, Christian&lt;/author&gt;&lt;author&gt;Horn, Matthias&lt;/author&gt;&lt;author&gt;Glöckner, Frank Oliver&lt;/author&gt;&lt;/authors&gt;&lt;/contributors&gt;&lt;titles&gt;&lt;title&gt;Evaluation of general 16S ribosomal RNA gene PCR primers for classical and next-generation sequencing-based diversity studies&lt;/title&gt;&lt;secondary-title&gt;Nucleic Acids Research&lt;/secondary-title&gt;&lt;/titles&gt;&lt;periodical&gt;&lt;full-title&gt;Nucleic Acids Research&lt;/full-title&gt;&lt;/periodical&gt;&lt;pages&gt;e1-e1&lt;/pages&gt;&lt;volume&gt;41&lt;/volume&gt;&lt;number&gt;1&lt;/number&gt;&lt;dates&gt;&lt;year&gt;2012&lt;/year&gt;&lt;/dates&gt;&lt;isbn&gt;0305-1048&lt;/isbn&gt;&lt;urls&gt;&lt;related-urls&gt;&lt;url&gt;http://dx.doi.org/10.1093/nar/gks808&lt;/url&gt;&lt;/related-urls&gt;&lt;/urls&gt;&lt;electronic-resource-num&gt;10.1093/nar/gks808&lt;/electronic-resource-num&gt;&lt;/record&gt;&lt;/Cite&gt;&lt;/EndNote&gt;</w:instrText>
      </w:r>
      <w:r w:rsidR="00767096" w:rsidRPr="00426E49">
        <w:fldChar w:fldCharType="separate"/>
      </w:r>
      <w:r w:rsidR="00DE61D8" w:rsidRPr="00426E49">
        <w:rPr>
          <w:noProof/>
        </w:rPr>
        <w:t>[18]</w:t>
      </w:r>
      <w:r w:rsidR="00767096" w:rsidRPr="00426E49">
        <w:fldChar w:fldCharType="end"/>
      </w:r>
      <w:r w:rsidR="008072DA" w:rsidRPr="00426E49">
        <w:t>,</w:t>
      </w:r>
      <w:r w:rsidR="00155F21" w:rsidRPr="00426E49">
        <w:t xml:space="preserve"> </w:t>
      </w:r>
      <w:r w:rsidR="00AA2C3C" w:rsidRPr="00426E49">
        <w:t xml:space="preserve">which amplifies the V1/V2 region of the 16S rRNA gene </w:t>
      </w:r>
      <w:r w:rsidRPr="00426E49">
        <w:t>was used.</w:t>
      </w:r>
      <w:r w:rsidR="00CD30E6">
        <w:t xml:space="preserve"> </w:t>
      </w:r>
      <w:r w:rsidR="000E322F" w:rsidRPr="00426E49">
        <w:rPr>
          <w:rFonts w:eastAsia="Times New Roman"/>
        </w:rPr>
        <w:t>The forward and reverse primers contained overhang</w:t>
      </w:r>
      <w:r w:rsidR="00D6404B" w:rsidRPr="00426E49">
        <w:rPr>
          <w:rFonts w:eastAsia="Times New Roman"/>
        </w:rPr>
        <w:t>s</w:t>
      </w:r>
      <w:r w:rsidR="000E322F" w:rsidRPr="00426E49">
        <w:rPr>
          <w:rFonts w:eastAsia="Times New Roman"/>
        </w:rPr>
        <w:t xml:space="preserve"> at their 5′ ends that were compatible with Nextera XT indices for multiplexing. </w:t>
      </w:r>
      <w:r w:rsidR="00CD30E6" w:rsidRPr="00581956">
        <w:t xml:space="preserve">The PCR was conducted as described in the Supplement. </w:t>
      </w:r>
    </w:p>
    <w:p w14:paraId="5931AFDB" w14:textId="77777777" w:rsidR="009B506D" w:rsidRPr="00426E49" w:rsidRDefault="009B506D" w:rsidP="00295EEB">
      <w:pPr>
        <w:spacing w:line="480" w:lineRule="auto"/>
        <w:jc w:val="both"/>
      </w:pPr>
    </w:p>
    <w:p w14:paraId="62345AB8" w14:textId="2A6FA57C" w:rsidR="009B506D" w:rsidRPr="00426E49" w:rsidRDefault="009B506D" w:rsidP="00295EEB">
      <w:pPr>
        <w:spacing w:line="480" w:lineRule="auto"/>
        <w:jc w:val="both"/>
      </w:pPr>
      <w:r w:rsidRPr="00426E49">
        <w:rPr>
          <w:lang w:val="en-GB"/>
        </w:rPr>
        <w:t xml:space="preserve">Sequencing </w:t>
      </w:r>
    </w:p>
    <w:p w14:paraId="22E3C9D8" w14:textId="253DEF3E" w:rsidR="00955565" w:rsidRPr="00426E49" w:rsidRDefault="009B506D" w:rsidP="00295EEB">
      <w:pPr>
        <w:spacing w:line="480" w:lineRule="auto"/>
        <w:jc w:val="both"/>
        <w:rPr>
          <w:rFonts w:eastAsia="Times New Roman"/>
        </w:rPr>
      </w:pPr>
      <w:r w:rsidRPr="00426E49">
        <w:t xml:space="preserve">The sequencing library preparation was conducted </w:t>
      </w:r>
      <w:r w:rsidR="00853987" w:rsidRPr="00426E49">
        <w:t xml:space="preserve">using </w:t>
      </w:r>
      <w:r w:rsidRPr="00426E49">
        <w:t>10 ng of template DNA, primers of the Nextera</w:t>
      </w:r>
      <w:r w:rsidRPr="00426E49">
        <w:rPr>
          <w:vertAlign w:val="superscript"/>
        </w:rPr>
        <w:t>®</w:t>
      </w:r>
      <w:r w:rsidRPr="00426E49">
        <w:t xml:space="preserve"> XT Index Kit v2 Set A and Set C (Illumina, Inc.</w:t>
      </w:r>
      <w:r w:rsidR="00757F45" w:rsidRPr="00426E49">
        <w:t xml:space="preserve">, </w:t>
      </w:r>
      <w:r w:rsidR="005F0EBE" w:rsidRPr="00426E49">
        <w:t>CA, USA</w:t>
      </w:r>
      <w:r w:rsidRPr="00426E49">
        <w:t>) and the NEBNext</w:t>
      </w:r>
      <w:r w:rsidRPr="00426E49">
        <w:rPr>
          <w:vertAlign w:val="superscript"/>
        </w:rPr>
        <w:t>®</w:t>
      </w:r>
      <w:r w:rsidRPr="00426E49">
        <w:t xml:space="preserve"> High-Fidelity 2X PCR Master Mix (New England Biolabs</w:t>
      </w:r>
      <w:r w:rsidR="004033BA" w:rsidRPr="00426E49">
        <w:t xml:space="preserve"> Inc.</w:t>
      </w:r>
      <w:r w:rsidR="00DC7AAD" w:rsidRPr="00426E49">
        <w:t xml:space="preserve">, </w:t>
      </w:r>
      <w:r w:rsidR="005F0EBE" w:rsidRPr="00426E49">
        <w:t>MA, USA</w:t>
      </w:r>
      <w:r w:rsidRPr="00426E49">
        <w:t>).</w:t>
      </w:r>
      <w:r w:rsidR="00C02BCF">
        <w:t xml:space="preserve"> </w:t>
      </w:r>
      <w:r w:rsidR="00C02BCF" w:rsidRPr="00581956">
        <w:t xml:space="preserve">The </w:t>
      </w:r>
      <w:r w:rsidR="005B6B3F" w:rsidRPr="00581956">
        <w:t xml:space="preserve">indexing PCR was performed </w:t>
      </w:r>
      <w:r w:rsidR="00356AE1" w:rsidRPr="00581956">
        <w:t>as</w:t>
      </w:r>
      <w:r w:rsidR="005B6B3F" w:rsidRPr="00581956">
        <w:t xml:space="preserve"> described in the Supplement.</w:t>
      </w:r>
      <w:r w:rsidR="005B6B3F">
        <w:t xml:space="preserve"> </w:t>
      </w:r>
      <w:r w:rsidRPr="00426E49">
        <w:t xml:space="preserve">The sequencing of the samples </w:t>
      </w:r>
      <w:r w:rsidR="00DD46E4" w:rsidRPr="00426E49">
        <w:t xml:space="preserve">including </w:t>
      </w:r>
      <w:r w:rsidR="00007987" w:rsidRPr="00426E49">
        <w:t>b</w:t>
      </w:r>
      <w:r w:rsidRPr="00426E49">
        <w:t xml:space="preserve">lank </w:t>
      </w:r>
      <w:r w:rsidRPr="00426E49">
        <w:lastRenderedPageBreak/>
        <w:t>extraction</w:t>
      </w:r>
      <w:r w:rsidR="00DD46E4" w:rsidRPr="00426E49">
        <w:t xml:space="preserve"> control and PCR negative controls </w:t>
      </w:r>
      <w:r w:rsidRPr="00426E49">
        <w:t>was conducted on a MiSeq</w:t>
      </w:r>
      <w:r w:rsidRPr="00426E49">
        <w:rPr>
          <w:vertAlign w:val="superscript"/>
        </w:rPr>
        <w:t>®</w:t>
      </w:r>
      <w:r w:rsidR="00757F45" w:rsidRPr="00426E49">
        <w:t xml:space="preserve"> System (Illumina, Inc., </w:t>
      </w:r>
      <w:r w:rsidR="005F0EBE" w:rsidRPr="00426E49">
        <w:t>CA, USA</w:t>
      </w:r>
      <w:r w:rsidRPr="00426E49">
        <w:t xml:space="preserve">) </w:t>
      </w:r>
      <w:r w:rsidRPr="00426E49">
        <w:rPr>
          <w:rFonts w:eastAsia="Times New Roman"/>
        </w:rPr>
        <w:t>using the MiSeq</w:t>
      </w:r>
      <w:r w:rsidRPr="00426E49">
        <w:rPr>
          <w:rFonts w:eastAsia="Times New Roman"/>
          <w:vertAlign w:val="superscript"/>
        </w:rPr>
        <w:t>®</w:t>
      </w:r>
      <w:r w:rsidRPr="00426E49">
        <w:rPr>
          <w:rFonts w:eastAsia="Times New Roman"/>
        </w:rPr>
        <w:t xml:space="preserve"> Reagent Kit v3 (600 cycle) for paired end sequencing</w:t>
      </w:r>
      <w:r w:rsidRPr="00426E49">
        <w:t xml:space="preserve"> according to the instructions in the “Preparing Libraries</w:t>
      </w:r>
      <w:r w:rsidR="009024BB" w:rsidRPr="00426E49">
        <w:t xml:space="preserve"> </w:t>
      </w:r>
      <w:r w:rsidRPr="00426E49">
        <w:t>for Sequencing on the MiSeq</w:t>
      </w:r>
      <w:r w:rsidRPr="00426E49">
        <w:rPr>
          <w:vertAlign w:val="superscript"/>
        </w:rPr>
        <w:t>®</w:t>
      </w:r>
      <w:r w:rsidRPr="00426E49">
        <w:t>” protocol (Illumina, Inc.</w:t>
      </w:r>
      <w:r w:rsidR="00757F45" w:rsidRPr="00426E49">
        <w:t xml:space="preserve">, </w:t>
      </w:r>
      <w:r w:rsidR="005F0EBE" w:rsidRPr="00426E49">
        <w:t>CA, USA</w:t>
      </w:r>
      <w:r w:rsidRPr="00426E49">
        <w:t xml:space="preserve">). </w:t>
      </w:r>
      <w:r w:rsidR="00347763" w:rsidRPr="00426E49">
        <w:t>3 </w:t>
      </w:r>
      <w:r w:rsidRPr="00426E49">
        <w:t>%</w:t>
      </w:r>
      <w:r w:rsidR="00347763" w:rsidRPr="00426E49">
        <w:t xml:space="preserve"> </w:t>
      </w:r>
      <w:r w:rsidRPr="00426E49">
        <w:t>PhiX was used as a spike-in. The sequencing run was conducted according to the MiSeq</w:t>
      </w:r>
      <w:r w:rsidRPr="00426E49">
        <w:rPr>
          <w:vertAlign w:val="superscript"/>
        </w:rPr>
        <w:t>®</w:t>
      </w:r>
      <w:r w:rsidRPr="00426E49">
        <w:t xml:space="preserve"> System User Guide (Illumina, Inc.</w:t>
      </w:r>
      <w:r w:rsidR="00757F45" w:rsidRPr="00426E49">
        <w:t xml:space="preserve">, </w:t>
      </w:r>
      <w:r w:rsidR="005F0EBE" w:rsidRPr="00426E49">
        <w:t>CA, USA</w:t>
      </w:r>
      <w:r w:rsidRPr="00426E49">
        <w:t>)</w:t>
      </w:r>
      <w:r w:rsidR="00153629" w:rsidRPr="00426E49">
        <w:t xml:space="preserve"> using</w:t>
      </w:r>
      <w:r w:rsidRPr="00426E49">
        <w:t xml:space="preserve"> 13</w:t>
      </w:r>
      <w:r w:rsidR="00347763" w:rsidRPr="00426E49">
        <w:t> </w:t>
      </w:r>
      <w:r w:rsidR="00153629" w:rsidRPr="00426E49">
        <w:t>pM of DNA</w:t>
      </w:r>
      <w:r w:rsidR="00C868D4" w:rsidRPr="00426E49">
        <w:t>.</w:t>
      </w:r>
      <w:r w:rsidR="00955565" w:rsidRPr="00426E49">
        <w:t xml:space="preserve"> The </w:t>
      </w:r>
      <w:r w:rsidR="00153629" w:rsidRPr="00426E49">
        <w:t xml:space="preserve">obtained reads are available under the accession number </w:t>
      </w:r>
      <w:r w:rsidR="00D970E4" w:rsidRPr="00426E49">
        <w:t xml:space="preserve">SRP107967 </w:t>
      </w:r>
      <w:r w:rsidR="00153629" w:rsidRPr="00426E49">
        <w:t>of the</w:t>
      </w:r>
      <w:r w:rsidR="00955565" w:rsidRPr="00426E49">
        <w:t xml:space="preserve"> Sequence Read Archive (SRA) </w:t>
      </w:r>
      <w:r w:rsidR="007622AB" w:rsidRPr="00426E49">
        <w:t xml:space="preserve">of the </w:t>
      </w:r>
      <w:r w:rsidR="00153629" w:rsidRPr="00426E49">
        <w:t>NCBI</w:t>
      </w:r>
      <w:r w:rsidR="00756D94" w:rsidRPr="00426E49">
        <w:t>.</w:t>
      </w:r>
      <w:r w:rsidR="00FE7797" w:rsidRPr="00426E49">
        <w:t xml:space="preserve"> </w:t>
      </w:r>
    </w:p>
    <w:p w14:paraId="5BDF6C11" w14:textId="77777777" w:rsidR="0024626C" w:rsidRPr="00426E49" w:rsidRDefault="0024626C" w:rsidP="00295EEB">
      <w:pPr>
        <w:spacing w:line="480" w:lineRule="auto"/>
        <w:jc w:val="both"/>
      </w:pPr>
    </w:p>
    <w:p w14:paraId="2541BA98" w14:textId="37E391A0" w:rsidR="007977DF" w:rsidRPr="00426E49" w:rsidRDefault="00757F45" w:rsidP="00295EEB">
      <w:pPr>
        <w:spacing w:line="480" w:lineRule="auto"/>
        <w:jc w:val="both"/>
      </w:pPr>
      <w:r w:rsidRPr="00426E49">
        <w:rPr>
          <w:lang w:val="en-GB"/>
        </w:rPr>
        <w:t>Bioinformatics</w:t>
      </w:r>
      <w:r w:rsidR="009024BB" w:rsidRPr="00426E49">
        <w:rPr>
          <w:lang w:val="en-GB"/>
        </w:rPr>
        <w:t xml:space="preserve"> </w:t>
      </w:r>
      <w:r w:rsidR="000C64DB" w:rsidRPr="00426E49">
        <w:rPr>
          <w:lang w:val="en-GB"/>
        </w:rPr>
        <w:t>and statistic</w:t>
      </w:r>
      <w:r w:rsidR="00D87A8C" w:rsidRPr="00426E49">
        <w:rPr>
          <w:lang w:val="en-GB"/>
        </w:rPr>
        <w:t>al analysis</w:t>
      </w:r>
    </w:p>
    <w:p w14:paraId="2FD6F5D4" w14:textId="444AD78B" w:rsidR="00F203DD" w:rsidRPr="00426E49" w:rsidRDefault="008072DA" w:rsidP="00295EEB">
      <w:pPr>
        <w:spacing w:line="480" w:lineRule="auto"/>
        <w:jc w:val="both"/>
      </w:pPr>
      <w:r w:rsidRPr="00426E49">
        <w:t>D</w:t>
      </w:r>
      <w:r w:rsidR="007977DF" w:rsidRPr="00426E49">
        <w:t xml:space="preserve">emultiplexed raw data </w:t>
      </w:r>
      <w:r w:rsidRPr="00426E49">
        <w:t xml:space="preserve">was </w:t>
      </w:r>
      <w:r w:rsidR="007977DF" w:rsidRPr="00426E49">
        <w:t xml:space="preserve">processed </w:t>
      </w:r>
      <w:r w:rsidR="00B9341D" w:rsidRPr="00426E49">
        <w:t>using</w:t>
      </w:r>
      <w:r w:rsidR="007977DF" w:rsidRPr="00426E49">
        <w:t xml:space="preserve"> the open source software package QIIME </w:t>
      </w:r>
      <w:r w:rsidR="007622AB" w:rsidRPr="00426E49">
        <w:t>v</w:t>
      </w:r>
      <w:r w:rsidR="007977DF" w:rsidRPr="00426E49">
        <w:t xml:space="preserve">. 1.9. (Boulder, CO, USA) (Python </w:t>
      </w:r>
      <w:r w:rsidR="007622AB" w:rsidRPr="00426E49">
        <w:t>v</w:t>
      </w:r>
      <w:r w:rsidR="007977DF" w:rsidRPr="00426E49">
        <w:t xml:space="preserve">. 2.7.6) </w:t>
      </w:r>
      <w:r w:rsidR="00767096" w:rsidRPr="00426E49">
        <w:fldChar w:fldCharType="begin"/>
      </w:r>
      <w:r w:rsidR="00DE61D8" w:rsidRPr="00426E49">
        <w:instrText xml:space="preserve"> ADDIN EN.CITE &lt;EndNote&gt;&lt;Cite&gt;&lt;Author&gt;Caporaso&lt;/Author&gt;&lt;Year&gt;2010&lt;/Year&gt;&lt;RecNum&gt;78&lt;/RecNum&gt;&lt;DisplayText&gt;[19]&lt;/DisplayText&gt;&lt;record&gt;&lt;rec-number&gt;78&lt;/rec-number&gt;&lt;foreign-keys&gt;&lt;key app="EN" db-id="ew50r90rnvf9fhexvzyxprs9vr5pvrfa2zxw" timestamp="1485529306"&gt;78&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gt;Huttley, Gavin A.&lt;/author&gt;&lt;author&gt;Kelley, Scott T.&lt;/author&gt;&lt;author&gt;Knights, Dan&lt;/author&gt;&lt;author&gt;Koenig, Jeremy E.&lt;/author&gt;&lt;author&gt;Ley, Ruth E.&lt;/author&gt;&lt;author&gt;Lozupone, Catherine A.&lt;/author&gt;&lt;author&gt;McDonald, Daniel&lt;/author&gt;&lt;author&gt;Muegge, Brian D.&lt;/author&gt;&lt;author&gt;Pirrung, Meg&lt;/author&gt;&lt;author&gt;Reeder, Jens&lt;/author&gt;&lt;author&gt;Sevinsky, Joel R.&lt;/author&gt;&lt;author&gt;Turnbaugh, Peter J.&lt;/author&gt;&lt;author&gt;Walters, William A.&lt;/author&gt;&lt;author&gt;Widmann, Jeremy&lt;/author&gt;&lt;author&gt;Yatsunenko, Tanya&lt;/author&gt;&lt;author&gt;Zaneveld, Jesse&lt;/author&gt;&lt;author&gt;Knight, Rob&lt;/author&gt;&lt;/authors&gt;&lt;/contributors&gt;&lt;titles&gt;&lt;title&gt;QIIME allows analysis of high-throughput community sequencing data&lt;/title&gt;&lt;secondary-title&gt;Nat Meth&lt;/secondary-title&gt;&lt;/titles&gt;&lt;periodical&gt;&lt;full-title&gt;Nat Meth&lt;/full-title&gt;&lt;/periodical&gt;&lt;pages&gt;335-336&lt;/pages&gt;&lt;volume&gt;7&lt;/volume&gt;&lt;number&gt;5&lt;/number&gt;&lt;dates&gt;&lt;year&gt;2010&lt;/year&gt;&lt;pub-dates&gt;&lt;date&gt;05//print&lt;/date&gt;&lt;/pub-dates&gt;&lt;/dates&gt;&lt;publisher&gt;Nature Publishing Group&lt;/publisher&gt;&lt;isbn&gt;1548-7091&lt;/isbn&gt;&lt;work-type&gt;10.1038/nmeth.f.303&lt;/work-type&gt;&lt;urls&gt;&lt;related-urls&gt;&lt;url&gt;http://dx.doi.org/10.1038/nmeth.f.303&lt;/url&gt;&lt;/related-urls&gt;&lt;/urls&gt;&lt;electronic-resource-num&gt;http://www.nature.com/nmeth/journal/v7/n5/suppinfo/nmeth.f.303_S1.html&lt;/electronic-resource-num&gt;&lt;/record&gt;&lt;/Cite&gt;&lt;/EndNote&gt;</w:instrText>
      </w:r>
      <w:r w:rsidR="00767096" w:rsidRPr="00426E49">
        <w:fldChar w:fldCharType="separate"/>
      </w:r>
      <w:r w:rsidR="00DE61D8" w:rsidRPr="00426E49">
        <w:rPr>
          <w:noProof/>
        </w:rPr>
        <w:t>[19]</w:t>
      </w:r>
      <w:r w:rsidR="00767096" w:rsidRPr="00426E49">
        <w:fldChar w:fldCharType="end"/>
      </w:r>
      <w:r w:rsidR="007977DF" w:rsidRPr="00426E49">
        <w:t>. Sequencing primers were identified and removed</w:t>
      </w:r>
      <w:r w:rsidR="0095085D" w:rsidRPr="00426E49">
        <w:t xml:space="preserve"> by the MiSeq</w:t>
      </w:r>
      <w:r w:rsidR="0095085D" w:rsidRPr="00426E49">
        <w:rPr>
          <w:vertAlign w:val="superscript"/>
        </w:rPr>
        <w:t>®</w:t>
      </w:r>
      <w:r w:rsidR="0095085D" w:rsidRPr="00426E49">
        <w:t xml:space="preserve"> System </w:t>
      </w:r>
      <w:r w:rsidR="00E34DC7" w:rsidRPr="00426E49">
        <w:t xml:space="preserve">software </w:t>
      </w:r>
      <w:r w:rsidR="0095085D" w:rsidRPr="00426E49">
        <w:t>and t</w:t>
      </w:r>
      <w:r w:rsidRPr="00426E49">
        <w:t>he obtained reads</w:t>
      </w:r>
      <w:r w:rsidR="007977DF" w:rsidRPr="00426E49">
        <w:t xml:space="preserve"> were merged using</w:t>
      </w:r>
      <w:r w:rsidR="000424D9" w:rsidRPr="00426E49">
        <w:t xml:space="preserve"> </w:t>
      </w:r>
      <w:r w:rsidR="00E379E2" w:rsidRPr="00426E49">
        <w:t xml:space="preserve">FLASH </w:t>
      </w:r>
      <w:r w:rsidR="007622AB" w:rsidRPr="00426E49">
        <w:t>v</w:t>
      </w:r>
      <w:r w:rsidR="00E379E2" w:rsidRPr="00426E49">
        <w:t xml:space="preserve">. </w:t>
      </w:r>
      <w:r w:rsidR="000424D9" w:rsidRPr="00426E49">
        <w:t xml:space="preserve">1.2.11 </w:t>
      </w:r>
      <w:r w:rsidR="000424D9" w:rsidRPr="00426E49">
        <w:fldChar w:fldCharType="begin"/>
      </w:r>
      <w:r w:rsidR="00DE61D8" w:rsidRPr="00426E49">
        <w:instrText xml:space="preserve"> ADDIN EN.CITE &lt;EndNote&gt;&lt;Cite&gt;&lt;Author&gt;Magoč&lt;/Author&gt;&lt;Year&gt;2011&lt;/Year&gt;&lt;RecNum&gt;115&lt;/RecNum&gt;&lt;DisplayText&gt;[20]&lt;/DisplayText&gt;&lt;record&gt;&lt;rec-number&gt;115&lt;/rec-number&gt;&lt;foreign-keys&gt;&lt;key app="EN" db-id="ew50r90rnvf9fhexvzyxprs9vr5pvrfa2zxw" timestamp="1491485127"&gt;115&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related-urls&gt;&lt;url&gt;http://dx.doi.org/10.1093/bioinformatics/btr507&lt;/url&gt;&lt;/related-urls&gt;&lt;/urls&gt;&lt;electronic-resource-num&gt;10.1093/bioinformatics/btr507&lt;/electronic-resource-num&gt;&lt;/record&gt;&lt;/Cite&gt;&lt;/EndNote&gt;</w:instrText>
      </w:r>
      <w:r w:rsidR="000424D9" w:rsidRPr="00426E49">
        <w:fldChar w:fldCharType="separate"/>
      </w:r>
      <w:r w:rsidR="00DE61D8" w:rsidRPr="00426E49">
        <w:rPr>
          <w:noProof/>
        </w:rPr>
        <w:t>[20]</w:t>
      </w:r>
      <w:r w:rsidR="000424D9" w:rsidRPr="00426E49">
        <w:fldChar w:fldCharType="end"/>
      </w:r>
      <w:r w:rsidR="007977DF" w:rsidRPr="00426E49">
        <w:t xml:space="preserve">. </w:t>
      </w:r>
      <w:r w:rsidR="00DD46E4" w:rsidRPr="00426E49">
        <w:t>C</w:t>
      </w:r>
      <w:r w:rsidR="007977DF" w:rsidRPr="00426E49">
        <w:t xml:space="preserve">ontaminating reads of </w:t>
      </w:r>
      <w:r w:rsidR="00447017" w:rsidRPr="00426E49">
        <w:t xml:space="preserve">the </w:t>
      </w:r>
      <w:r w:rsidR="007977DF" w:rsidRPr="00426E49">
        <w:t>phiX</w:t>
      </w:r>
      <w:r w:rsidR="009024BB" w:rsidRPr="00426E49">
        <w:t xml:space="preserve"> </w:t>
      </w:r>
      <w:r w:rsidR="00447017" w:rsidRPr="00426E49">
        <w:t xml:space="preserve">or </w:t>
      </w:r>
      <w:r w:rsidR="007977DF" w:rsidRPr="00426E49">
        <w:t xml:space="preserve">mouse </w:t>
      </w:r>
      <w:r w:rsidR="00447017" w:rsidRPr="00426E49">
        <w:t xml:space="preserve">genome </w:t>
      </w:r>
      <w:r w:rsidR="00A77B07" w:rsidRPr="00426E49">
        <w:t>were removed with DeconSeq</w:t>
      </w:r>
      <w:r w:rsidR="005F0EBE" w:rsidRPr="00426E49">
        <w:t xml:space="preserve"> </w:t>
      </w:r>
      <w:r w:rsidR="00767096" w:rsidRPr="00426E49">
        <w:fldChar w:fldCharType="begin"/>
      </w:r>
      <w:r w:rsidR="00DE61D8" w:rsidRPr="00426E49">
        <w:instrText xml:space="preserve"> ADDIN EN.CITE &lt;EndNote&gt;&lt;Cite&gt;&lt;Author&gt;Schmieder&lt;/Author&gt;&lt;Year&gt;2011&lt;/Year&gt;&lt;RecNum&gt;80&lt;/RecNum&gt;&lt;DisplayText&gt;[21]&lt;/DisplayText&gt;&lt;record&gt;&lt;rec-number&gt;80&lt;/rec-number&gt;&lt;foreign-keys&gt;&lt;key app="EN" db-id="ew50r90rnvf9fhexvzyxprs9vr5pvrfa2zxw" timestamp="1485529801"&gt;80&lt;/key&gt;&lt;/foreign-keys&gt;&lt;ref-type name="Journal Article"&gt;17&lt;/ref-type&gt;&lt;contributors&gt;&lt;authors&gt;&lt;author&gt;Schmieder, Robert&lt;/author&gt;&lt;author&gt;Edwards, Robert&lt;/author&gt;&lt;/authors&gt;&lt;/contributors&gt;&lt;titles&gt;&lt;title&gt;Fast Identification and Removal of Sequence Contamination from Genomic and Metagenomic Datasets&lt;/title&gt;&lt;secondary-title&gt;PLOS ONE&lt;/secondary-title&gt;&lt;/titles&gt;&lt;periodical&gt;&lt;full-title&gt;PLOS ONE&lt;/full-title&gt;&lt;/periodical&gt;&lt;pages&gt;e17288&lt;/pages&gt;&lt;volume&gt;6&lt;/volume&gt;&lt;number&gt;3&lt;/number&gt;&lt;dates&gt;&lt;year&gt;2011&lt;/year&gt;&lt;/dates&gt;&lt;publisher&gt;Public Library of Science&lt;/publisher&gt;&lt;urls&gt;&lt;related-urls&gt;&lt;url&gt;http://dx.doi.org/10.1371%2Fjournal.pone.0017288&lt;/url&gt;&lt;/related-urls&gt;&lt;/urls&gt;&lt;electronic-resource-num&gt;10.1371/journal.pone.0017288&lt;/electronic-resource-num&gt;&lt;/record&gt;&lt;/Cite&gt;&lt;/EndNote&gt;</w:instrText>
      </w:r>
      <w:r w:rsidR="00767096" w:rsidRPr="00426E49">
        <w:fldChar w:fldCharType="separate"/>
      </w:r>
      <w:r w:rsidR="00DE61D8" w:rsidRPr="00426E49">
        <w:rPr>
          <w:noProof/>
        </w:rPr>
        <w:t>[21]</w:t>
      </w:r>
      <w:r w:rsidR="00767096" w:rsidRPr="00426E49">
        <w:fldChar w:fldCharType="end"/>
      </w:r>
      <w:r w:rsidR="007977DF" w:rsidRPr="00426E49">
        <w:t>. Quality (Phred score of 30) filtering</w:t>
      </w:r>
      <w:r w:rsidR="009024BB" w:rsidRPr="00426E49">
        <w:t xml:space="preserve"> </w:t>
      </w:r>
      <w:r w:rsidR="00447017" w:rsidRPr="00426E49">
        <w:t xml:space="preserve">and selection </w:t>
      </w:r>
      <w:r w:rsidR="007977DF" w:rsidRPr="00426E49">
        <w:t xml:space="preserve">for fragments </w:t>
      </w:r>
      <w:r w:rsidR="00447017" w:rsidRPr="00426E49">
        <w:t xml:space="preserve">between </w:t>
      </w:r>
      <w:r w:rsidR="007977DF" w:rsidRPr="00426E49">
        <w:t>320</w:t>
      </w:r>
      <w:r w:rsidR="005F0EBE" w:rsidRPr="00426E49">
        <w:t> </w:t>
      </w:r>
      <w:r w:rsidR="00447017" w:rsidRPr="00426E49">
        <w:t>bp and</w:t>
      </w:r>
      <w:r w:rsidR="007977DF" w:rsidRPr="00426E49">
        <w:t xml:space="preserve"> 400</w:t>
      </w:r>
      <w:r w:rsidR="005F0EBE" w:rsidRPr="00426E49">
        <w:t> </w:t>
      </w:r>
      <w:r w:rsidR="007977DF" w:rsidRPr="00426E49">
        <w:t>bp</w:t>
      </w:r>
      <w:r w:rsidR="009024BB" w:rsidRPr="00426E49">
        <w:t xml:space="preserve"> </w:t>
      </w:r>
      <w:r w:rsidR="00DD46E4" w:rsidRPr="00426E49">
        <w:t xml:space="preserve">read length </w:t>
      </w:r>
      <w:r w:rsidR="006D349A" w:rsidRPr="00426E49">
        <w:t>were</w:t>
      </w:r>
      <w:r w:rsidR="007977DF" w:rsidRPr="00426E49">
        <w:t xml:space="preserve"> conducted</w:t>
      </w:r>
      <w:r w:rsidR="00E343B2" w:rsidRPr="00426E49">
        <w:t xml:space="preserve"> using QIIME and Biopieces</w:t>
      </w:r>
      <w:r w:rsidR="009024BB" w:rsidRPr="00426E49">
        <w:t xml:space="preserve"> </w:t>
      </w:r>
      <w:r w:rsidR="00767096" w:rsidRPr="00426E49">
        <w:fldChar w:fldCharType="begin"/>
      </w:r>
      <w:r w:rsidR="00DE61D8" w:rsidRPr="00426E49">
        <w:instrText xml:space="preserve"> ADDIN EN.CITE &lt;EndNote&gt;&lt;Cite&gt;&lt;Author&gt;Hansen&lt;/Author&gt;&lt;Year&gt;2008&lt;/Year&gt;&lt;RecNum&gt;81&lt;/RecNum&gt;&lt;DisplayText&gt;[22]&lt;/DisplayText&gt;&lt;record&gt;&lt;rec-number&gt;81&lt;/rec-number&gt;&lt;foreign-keys&gt;&lt;key app="EN" db-id="ew50r90rnvf9fhexvzyxprs9vr5pvrfa2zxw" timestamp="1485530605"&gt;81&lt;/key&gt;&lt;/foreign-keys&gt;&lt;ref-type name="Conference Proceedings"&gt;10&lt;/ref-type&gt;&lt;contributors&gt;&lt;authors&gt;&lt;author&gt;Hansen, Martin A&lt;/author&gt;&lt;author&gt;Oey, Harald&lt;/author&gt;&lt;author&gt;Fernandez-Valverde, Selene&lt;/author&gt;&lt;author&gt;Jung, Chol-Hee&lt;/author&gt;&lt;author&gt;Mattick, John S&lt;/author&gt;&lt;/authors&gt;&lt;/contributors&gt;&lt;titles&gt;&lt;title&gt;Biopieces: a bioinformatics toolset and framework&lt;/title&gt;&lt;secondary-title&gt;19th International Conference on Genome Informatics&lt;/secondary-title&gt;&lt;/titles&gt;&lt;dates&gt;&lt;year&gt;2008&lt;/year&gt;&lt;/dates&gt;&lt;urls&gt;&lt;/urls&gt;&lt;/record&gt;&lt;/Cite&gt;&lt;/EndNote&gt;</w:instrText>
      </w:r>
      <w:r w:rsidR="00767096" w:rsidRPr="00426E49">
        <w:fldChar w:fldCharType="separate"/>
      </w:r>
      <w:r w:rsidR="00DE61D8" w:rsidRPr="00426E49">
        <w:rPr>
          <w:noProof/>
        </w:rPr>
        <w:t>[22]</w:t>
      </w:r>
      <w:r w:rsidR="00767096" w:rsidRPr="00426E49">
        <w:fldChar w:fldCharType="end"/>
      </w:r>
      <w:r w:rsidR="00E343B2" w:rsidRPr="00426E49">
        <w:t xml:space="preserve">, </w:t>
      </w:r>
      <w:r w:rsidR="00447017" w:rsidRPr="00426E49">
        <w:t>respectively</w:t>
      </w:r>
      <w:r w:rsidR="007977DF" w:rsidRPr="00426E49">
        <w:t>.</w:t>
      </w:r>
      <w:r w:rsidR="00753E74" w:rsidRPr="00426E49">
        <w:t xml:space="preserve"> </w:t>
      </w:r>
      <w:r w:rsidR="00550437" w:rsidRPr="00426E49">
        <w:t xml:space="preserve">The filtered sequences were clustered at 97 % identity by </w:t>
      </w:r>
      <w:r w:rsidR="00550437" w:rsidRPr="00426E49">
        <w:rPr>
          <w:caps/>
        </w:rPr>
        <w:t>uclust</w:t>
      </w:r>
      <w:r w:rsidR="00550437" w:rsidRPr="00426E49">
        <w:t xml:space="preserve"> (v. 1.2.22q) and </w:t>
      </w:r>
      <w:r w:rsidR="007977DF" w:rsidRPr="00426E49">
        <w:t xml:space="preserve">taxonomically affiliated </w:t>
      </w:r>
      <w:r w:rsidR="00753E74" w:rsidRPr="00426E49">
        <w:t xml:space="preserve">using the RDP classifier (release 2.11) </w:t>
      </w:r>
      <w:r w:rsidR="00753E74" w:rsidRPr="00426E49">
        <w:fldChar w:fldCharType="begin"/>
      </w:r>
      <w:r w:rsidR="00DE61D8" w:rsidRPr="00426E49">
        <w:instrText xml:space="preserve"> ADDIN EN.CITE &lt;EndNote&gt;&lt;Cite&gt;&lt;Author&gt;Wang&lt;/Author&gt;&lt;Year&gt;2007&lt;/Year&gt;&lt;RecNum&gt;82&lt;/RecNum&gt;&lt;DisplayText&gt;[23]&lt;/DisplayText&gt;&lt;record&gt;&lt;rec-number&gt;82&lt;/rec-number&gt;&lt;foreign-keys&gt;&lt;key app="EN" db-id="ew50r90rnvf9fhexvzyxprs9vr5pvrfa2zxw" timestamp="1485530717"&gt;82&lt;/key&gt;&lt;/foreign-keys&gt;&lt;ref-type name="Journal Article"&gt;17&lt;/ref-type&gt;&lt;contributors&gt;&lt;authors&gt;&lt;author&gt;Wang, Qiong&lt;/author&gt;&lt;author&gt;Garrity, George M.&lt;/author&gt;&lt;author&gt;Tiedje, James M.&lt;/author&gt;&lt;author&gt;Cole, James R.&lt;/author&gt;&lt;/authors&gt;&lt;/contributors&gt;&lt;titles&gt;&lt;title&gt;Naïve Bayesian Classifier for Rapid Assignment of rRNA Sequences into the New Bacterial Taxonomy&lt;/title&gt;&lt;secondary-title&gt;Applied and Environmental Microbiology&lt;/secondary-title&gt;&lt;/titles&gt;&lt;periodical&gt;&lt;full-title&gt;Applied and Environmental Microbiology&lt;/full-title&gt;&lt;/periodical&gt;&lt;pages&gt;5261-5267&lt;/pages&gt;&lt;volume&gt;73&lt;/volume&gt;&lt;number&gt;16&lt;/number&gt;&lt;dates&gt;&lt;year&gt;2007&lt;/year&gt;&lt;pub-dates&gt;&lt;date&gt;August 15, 2007&lt;/date&gt;&lt;/pub-dates&gt;&lt;/dates&gt;&lt;urls&gt;&lt;related-urls&gt;&lt;url&gt;http://aem.asm.org/content/73/16/5261.abstract&lt;/url&gt;&lt;/related-urls&gt;&lt;/urls&gt;&lt;electronic-resource-num&gt;10.1128/aem.00062-07&lt;/electronic-resource-num&gt;&lt;/record&gt;&lt;/Cite&gt;&lt;/EndNote&gt;</w:instrText>
      </w:r>
      <w:r w:rsidR="00753E74" w:rsidRPr="00426E49">
        <w:fldChar w:fldCharType="separate"/>
      </w:r>
      <w:r w:rsidR="00DE61D8" w:rsidRPr="00426E49">
        <w:rPr>
          <w:noProof/>
        </w:rPr>
        <w:t>[23]</w:t>
      </w:r>
      <w:r w:rsidR="00753E74" w:rsidRPr="00426E49">
        <w:fldChar w:fldCharType="end"/>
      </w:r>
      <w:r w:rsidR="00753E74" w:rsidRPr="00426E49">
        <w:t xml:space="preserve"> retrained with the Greengenes database (v. 13_5). Further statistical</w:t>
      </w:r>
      <w:r w:rsidR="007977DF" w:rsidRPr="00426E49">
        <w:t xml:space="preserve"> </w:t>
      </w:r>
      <w:r w:rsidR="00753E74" w:rsidRPr="00426E49">
        <w:t>analysis was conducted with</w:t>
      </w:r>
      <w:r w:rsidR="007977DF" w:rsidRPr="00426E49">
        <w:t xml:space="preserve"> QIIME</w:t>
      </w:r>
      <w:r w:rsidR="00753E74" w:rsidRPr="00426E49">
        <w:t>.</w:t>
      </w:r>
      <w:r w:rsidR="009024BB" w:rsidRPr="00426E49">
        <w:t xml:space="preserve"> </w:t>
      </w:r>
      <w:r w:rsidR="007977DF" w:rsidRPr="00426E49">
        <w:t>Steps were parallelized using GNU Parallel</w:t>
      </w:r>
      <w:r w:rsidR="009024BB" w:rsidRPr="00426E49">
        <w:t xml:space="preserve"> </w:t>
      </w:r>
      <w:r w:rsidR="00767096" w:rsidRPr="00426E49">
        <w:fldChar w:fldCharType="begin"/>
      </w:r>
      <w:r w:rsidR="00DE61D8" w:rsidRPr="00426E49">
        <w:instrText xml:space="preserve"> ADDIN EN.CITE &lt;EndNote&gt;&lt;Cite&gt;&lt;Author&gt;Tange&lt;/Author&gt;&lt;Year&gt;2011&lt;/Year&gt;&lt;RecNum&gt;83&lt;/RecNum&gt;&lt;DisplayText&gt;[24]&lt;/DisplayText&gt;&lt;record&gt;&lt;rec-number&gt;83&lt;/rec-number&gt;&lt;foreign-keys&gt;&lt;key app="EN" db-id="ew50r90rnvf9fhexvzyxprs9vr5pvrfa2zxw" timestamp="1485531347"&gt;83&lt;/key&gt;&lt;/foreign-keys&gt;&lt;ref-type name="Journal Article"&gt;17&lt;/ref-type&gt;&lt;contributors&gt;&lt;authors&gt;&lt;author&gt;Tange, Ole&lt;/author&gt;&lt;/authors&gt;&lt;/contributors&gt;&lt;titles&gt;&lt;title&gt;GNU Parallel - The Command-Line Power Tool&lt;/title&gt;&lt;secondary-title&gt;The USENIX Magazine&lt;/secondary-title&gt;&lt;/titles&gt;&lt;periodical&gt;&lt;full-title&gt;The USENIX Magazine&lt;/full-title&gt;&lt;/periodical&gt;&lt;pages&gt;42-47&lt;/pages&gt;&lt;volume&gt;36&lt;/volume&gt;&lt;number&gt;1&lt;/number&gt;&lt;dates&gt;&lt;year&gt;2011&lt;/year&gt;&lt;/dates&gt;&lt;urls&gt;&lt;/urls&gt;&lt;/record&gt;&lt;/Cite&gt;&lt;/EndNote&gt;</w:instrText>
      </w:r>
      <w:r w:rsidR="00767096" w:rsidRPr="00426E49">
        <w:fldChar w:fldCharType="separate"/>
      </w:r>
      <w:r w:rsidR="00DE61D8" w:rsidRPr="00426E49">
        <w:rPr>
          <w:noProof/>
        </w:rPr>
        <w:t>[24]</w:t>
      </w:r>
      <w:r w:rsidR="00767096" w:rsidRPr="00426E49">
        <w:fldChar w:fldCharType="end"/>
      </w:r>
      <w:r w:rsidR="007977DF" w:rsidRPr="00426E49">
        <w:t xml:space="preserve">. </w:t>
      </w:r>
      <w:r w:rsidR="00F203DD" w:rsidRPr="00426E49">
        <w:t xml:space="preserve">Selected sequences were </w:t>
      </w:r>
      <w:r w:rsidR="00D40327" w:rsidRPr="00426E49">
        <w:t xml:space="preserve">further </w:t>
      </w:r>
      <w:r w:rsidR="00BA6DFC" w:rsidRPr="00426E49">
        <w:t>analyzed</w:t>
      </w:r>
      <w:r w:rsidR="00D40327" w:rsidRPr="00426E49">
        <w:t xml:space="preserve"> </w:t>
      </w:r>
      <w:r w:rsidR="00442D97" w:rsidRPr="00426E49">
        <w:t xml:space="preserve">with the </w:t>
      </w:r>
      <w:r w:rsidR="00D40327" w:rsidRPr="00426E49">
        <w:t>Standard Nucleotide BLAST tool</w:t>
      </w:r>
      <w:r w:rsidR="004360C3" w:rsidRPr="00426E49">
        <w:t xml:space="preserve"> </w:t>
      </w:r>
      <w:r w:rsidR="001E03DC" w:rsidRPr="00426E49">
        <w:t>using the</w:t>
      </w:r>
      <w:r w:rsidR="00442D97" w:rsidRPr="00426E49">
        <w:t xml:space="preserve"> </w:t>
      </w:r>
      <w:r w:rsidR="004360C3" w:rsidRPr="00426E49">
        <w:t xml:space="preserve">MegaBLAST </w:t>
      </w:r>
      <w:r w:rsidR="00442D97" w:rsidRPr="00426E49">
        <w:t>program and the</w:t>
      </w:r>
      <w:r w:rsidR="001E03DC" w:rsidRPr="00426E49">
        <w:t xml:space="preserve"> 16S ribosomal RNA sequences database</w:t>
      </w:r>
      <w:r w:rsidR="004360C3" w:rsidRPr="00426E49">
        <w:t xml:space="preserve"> </w:t>
      </w:r>
      <w:r w:rsidR="004360C3" w:rsidRPr="00426E49">
        <w:fldChar w:fldCharType="begin">
          <w:fldData xml:space="preserve">PEVuZE5vdGU+PENpdGU+PEF1dGhvcj5BbHRzY2h1bDwvQXV0aG9yPjxZZWFyPjE5OTA8L1llYXI+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</w:fldData>
        </w:fldChar>
      </w:r>
      <w:r w:rsidR="00DE61D8" w:rsidRPr="00426E49">
        <w:instrText xml:space="preserve"> ADDIN EN.CITE </w:instrText>
      </w:r>
      <w:r w:rsidR="00DE61D8" w:rsidRPr="00426E49">
        <w:fldChar w:fldCharType="begin">
          <w:fldData xml:space="preserve">PEVuZE5vdGU+PENpdGU+PEF1dGhvcj5BbHRzY2h1bDwvQXV0aG9yPjxZZWFyPjE5OTA8L1llYXI+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</w:fldData>
        </w:fldChar>
      </w:r>
      <w:r w:rsidR="00DE61D8" w:rsidRPr="00426E49">
        <w:instrText xml:space="preserve"> ADDIN EN.CITE.DATA </w:instrText>
      </w:r>
      <w:r w:rsidR="00DE61D8" w:rsidRPr="00426E49">
        <w:fldChar w:fldCharType="end"/>
      </w:r>
      <w:r w:rsidR="004360C3" w:rsidRPr="00426E49">
        <w:fldChar w:fldCharType="separate"/>
      </w:r>
      <w:r w:rsidR="00DE61D8" w:rsidRPr="00426E49">
        <w:rPr>
          <w:noProof/>
        </w:rPr>
        <w:t>[25,26]</w:t>
      </w:r>
      <w:r w:rsidR="004360C3" w:rsidRPr="00426E49">
        <w:fldChar w:fldCharType="end"/>
      </w:r>
      <w:r w:rsidR="00782833" w:rsidRPr="00426E49">
        <w:t>.</w:t>
      </w:r>
      <w:r w:rsidR="00442D97" w:rsidRPr="00426E49">
        <w:t xml:space="preserve"> </w:t>
      </w:r>
    </w:p>
    <w:p w14:paraId="016B6745" w14:textId="4FB0AEE4" w:rsidR="00E750F5" w:rsidRPr="00426E49" w:rsidRDefault="006539BD" w:rsidP="00295EEB">
      <w:pPr>
        <w:spacing w:line="480" w:lineRule="auto"/>
        <w:jc w:val="both"/>
      </w:pPr>
      <w:r w:rsidRPr="00426E49">
        <w:t>For s</w:t>
      </w:r>
      <w:r w:rsidR="00802D44" w:rsidRPr="00426E49">
        <w:t xml:space="preserve">tatistical </w:t>
      </w:r>
      <w:r w:rsidR="00447017" w:rsidRPr="00426E49">
        <w:t xml:space="preserve">analysis </w:t>
      </w:r>
      <w:r w:rsidR="00DD2BBA" w:rsidRPr="00426E49">
        <w:t>and data visualization</w:t>
      </w:r>
      <w:r w:rsidR="009024BB" w:rsidRPr="00426E49">
        <w:t xml:space="preserve"> </w:t>
      </w:r>
      <w:r w:rsidRPr="00426E49">
        <w:t>t</w:t>
      </w:r>
      <w:r w:rsidR="000C64DB" w:rsidRPr="00426E49">
        <w:t xml:space="preserve">he following packages of the </w:t>
      </w:r>
      <w:r w:rsidRPr="00426E49">
        <w:t>op</w:t>
      </w:r>
      <w:r w:rsidR="0030278C" w:rsidRPr="00426E49">
        <w:t>en source software R (</w:t>
      </w:r>
      <w:r w:rsidR="00E750F5" w:rsidRPr="00426E49">
        <w:t>v</w:t>
      </w:r>
      <w:r w:rsidR="0030278C" w:rsidRPr="00426E49">
        <w:t>.3.1.1)</w:t>
      </w:r>
      <w:r w:rsidRPr="00426E49">
        <w:t xml:space="preserve"> w</w:t>
      </w:r>
      <w:r w:rsidR="000C64DB" w:rsidRPr="00426E49">
        <w:t>ere</w:t>
      </w:r>
      <w:r w:rsidRPr="00426E49">
        <w:t xml:space="preserve"> used</w:t>
      </w:r>
      <w:r w:rsidR="009024BB" w:rsidRPr="00426E49">
        <w:t xml:space="preserve"> </w:t>
      </w:r>
      <w:r w:rsidR="00767096" w:rsidRPr="00426E49">
        <w:fldChar w:fldCharType="begin"/>
      </w:r>
      <w:r w:rsidR="00DE61D8" w:rsidRPr="00426E49">
        <w:instrText xml:space="preserve"> ADDIN EN.CITE &lt;EndNote&gt;&lt;Cite&gt;&lt;Author&gt;Team&lt;/Author&gt;&lt;Year&gt;2014&lt;/Year&gt;&lt;RecNum&gt;84&lt;/RecNum&gt;&lt;DisplayText&gt;[27]&lt;/DisplayText&gt;&lt;record&gt;&lt;rec-number&gt;84&lt;/rec-number&gt;&lt;foreign-keys&gt;&lt;key app="EN" db-id="ew50r90rnvf9fhexvzyxprs9vr5pvrfa2zxw" timestamp="1485531749"&gt;84&lt;/key&gt;&lt;/foreign-keys&gt;&lt;ref-type name="Journal Article"&gt;17&lt;/ref-type&gt;&lt;contributors&gt;&lt;authors&gt;&lt;author&gt;R Core Team,&lt;/author&gt;&lt;/authors&gt;&lt;/contributors&gt;&lt;titles&gt;&lt;title&gt; R: A language and environment for statistical computing.&lt;/title&gt;&lt;secondary-title&gt;R Foundation for Statistical Computing, Vienna, Austria. URL http://www.R-project.org/.&lt;/secondary-title&gt;&lt;/titles&gt;&lt;periodical&gt;&lt;full-title&gt;R Foundation for Statistical Computing, Vienna, Austria. URL http://www.R-project.org/.&lt;/full-title&gt;&lt;/periodical&gt;&lt;dates&gt;&lt;year&gt;2014&lt;/year&gt;&lt;/dates&gt;&lt;urls&gt;&lt;related-urls&gt;&lt;url&gt;http://www.R-project.org/&lt;/url&gt;&lt;/related-urls&gt;&lt;/urls&gt;&lt;/record&gt;&lt;/Cite&gt;&lt;/EndNote&gt;</w:instrText>
      </w:r>
      <w:r w:rsidR="00767096" w:rsidRPr="00426E49">
        <w:fldChar w:fldCharType="separate"/>
      </w:r>
      <w:r w:rsidR="00DE61D8" w:rsidRPr="00426E49">
        <w:rPr>
          <w:noProof/>
        </w:rPr>
        <w:t>[27]</w:t>
      </w:r>
      <w:r w:rsidR="00767096" w:rsidRPr="00426E49">
        <w:fldChar w:fldCharType="end"/>
      </w:r>
      <w:r w:rsidR="00DD2BBA" w:rsidRPr="00426E49">
        <w:t>:</w:t>
      </w:r>
      <w:r w:rsidR="005F0EBE" w:rsidRPr="00426E49">
        <w:t xml:space="preserve"> </w:t>
      </w:r>
      <w:r w:rsidR="00020027" w:rsidRPr="00426E49">
        <w:t xml:space="preserve">vegan, </w:t>
      </w:r>
      <w:r w:rsidR="00192CA9" w:rsidRPr="00426E49">
        <w:t xml:space="preserve">gridExtra, gplots, ggplot2, </w:t>
      </w:r>
      <w:r w:rsidR="00933561" w:rsidRPr="00426E49">
        <w:t>reshape2 and plyr</w:t>
      </w:r>
      <w:r w:rsidR="00DD2BBA" w:rsidRPr="00426E49">
        <w:t xml:space="preserve">. </w:t>
      </w:r>
    </w:p>
    <w:p w14:paraId="0D5434B9" w14:textId="57780564" w:rsidR="00DD46E4" w:rsidRPr="00426E49" w:rsidRDefault="00E53486" w:rsidP="00295EEB">
      <w:pPr>
        <w:spacing w:line="480" w:lineRule="auto"/>
        <w:jc w:val="both"/>
        <w:rPr>
          <w:rFonts w:eastAsiaTheme="minorEastAsia"/>
        </w:rPr>
      </w:pPr>
      <w:r w:rsidRPr="00426E49">
        <w:lastRenderedPageBreak/>
        <w:t xml:space="preserve">For evaluation of the α-diversity the species richness was calculated as observed OTUs per sample </w:t>
      </w:r>
      <w:r w:rsidR="006112D7" w:rsidRPr="00426E49">
        <w:t>and significant differences between treatments were determined by a Wilcoxon rank-sum test with the open source software R (v.3.1.1)</w:t>
      </w:r>
      <w:r w:rsidRPr="00426E49">
        <w:t>. The β-diversity was calculated</w:t>
      </w:r>
      <w:r w:rsidR="00371917" w:rsidRPr="00426E49">
        <w:t xml:space="preserve"> by</w:t>
      </w:r>
      <w:r w:rsidRPr="00426E49">
        <w:t xml:space="preserve"> </w:t>
      </w:r>
      <w:r w:rsidR="00371917" w:rsidRPr="00426E49">
        <w:t>unweighted UniFrac distance metric</w:t>
      </w:r>
      <w:r w:rsidR="00440BC6" w:rsidRPr="00426E49">
        <w:t xml:space="preserve"> </w:t>
      </w:r>
      <w:r w:rsidR="00440BC6" w:rsidRPr="00426E49">
        <w:fldChar w:fldCharType="begin"/>
      </w:r>
      <w:r w:rsidR="00DE61D8" w:rsidRPr="00426E49">
        <w:instrText xml:space="preserve"> ADDIN EN.CITE &lt;EndNote&gt;&lt;Cite&gt;&lt;Author&gt;Lozupone&lt;/Author&gt;&lt;Year&gt;2005&lt;/Year&gt;&lt;RecNum&gt;392&lt;/RecNum&gt;&lt;DisplayText&gt;[28]&lt;/DisplayText&gt;&lt;record&gt;&lt;rec-number&gt;392&lt;/rec-number&gt;&lt;foreign-keys&gt;&lt;key app="EN" db-id="ew50r90rnvf9fhexvzyxprs9vr5pvrfa2zxw" timestamp="1537884449"&gt;392&lt;/key&gt;&lt;/foreign-keys&gt;&lt;ref-type name="Journal Article"&gt;17&lt;/ref-type&gt;&lt;contributors&gt;&lt;authors&gt;&lt;author&gt;Lozupone, Catherine&lt;/author&gt;&lt;author&gt;Knight, Rob&lt;/author&gt;&lt;/authors&gt;&lt;/contributors&gt;&lt;titles&gt;&lt;title&gt;UniFrac: a New Phylogenetic Method for Comparing Microbial Communities&lt;/title&gt;&lt;secondary-title&gt;Applied and Environmental Microbiology&lt;/secondary-title&gt;&lt;/titles&gt;&lt;periodical&gt;&lt;full-title&gt;Applied and Environmental Microbiology&lt;/full-title&gt;&lt;/periodical&gt;&lt;pages&gt;8228-8235&lt;/pages&gt;&lt;volume&gt;71&lt;/volume&gt;&lt;number&gt;12&lt;/number&gt;&lt;dates&gt;&lt;year&gt;2005&lt;/year&gt;&lt;pub-dates&gt;&lt;date&gt;05/03/received&amp;#xD;08/26/accepted&lt;/date&gt;&lt;/pub-dates&gt;&lt;/dates&gt;&lt;publisher&gt;American Society for Microbiology&lt;/publisher&gt;&lt;isbn&gt;0099-2240&amp;#xD;1098-5336&lt;/isbn&gt;&lt;accession-num&gt;PMC1317376&lt;/accession-num&gt;&lt;urls&gt;&lt;related-urls&gt;&lt;url&gt;http://www.ncbi.nlm.nih.gov/pmc/articles/PMC1317376/&lt;/url&gt;&lt;/related-urls&gt;&lt;/urls&gt;&lt;electronic-resource-num&gt;10.1128/AEM.71.12.8228-8235.2005&lt;/electronic-resource-num&gt;&lt;remote-database-name&gt;PMC&lt;/remote-database-name&gt;&lt;/record&gt;&lt;/Cite&gt;&lt;/EndNote&gt;</w:instrText>
      </w:r>
      <w:r w:rsidR="00440BC6" w:rsidRPr="00426E49">
        <w:fldChar w:fldCharType="separate"/>
      </w:r>
      <w:r w:rsidR="00DE61D8" w:rsidRPr="00426E49">
        <w:rPr>
          <w:noProof/>
        </w:rPr>
        <w:t>[28]</w:t>
      </w:r>
      <w:r w:rsidR="00440BC6" w:rsidRPr="00426E49">
        <w:fldChar w:fldCharType="end"/>
      </w:r>
      <w:r w:rsidR="00371917" w:rsidRPr="00426E49">
        <w:t xml:space="preserve"> using QIIME v. 1.9. </w:t>
      </w:r>
      <w:r w:rsidR="00192CA9" w:rsidRPr="00426E49">
        <w:t xml:space="preserve">Significant </w:t>
      </w:r>
      <w:r w:rsidR="00933561" w:rsidRPr="00426E49">
        <w:t xml:space="preserve">differences </w:t>
      </w:r>
      <w:r w:rsidR="00192CA9" w:rsidRPr="00426E49">
        <w:t>among the taxa</w:t>
      </w:r>
      <w:r w:rsidR="009024BB" w:rsidRPr="00426E49">
        <w:t xml:space="preserve"> </w:t>
      </w:r>
      <w:r w:rsidR="00933561" w:rsidRPr="00426E49">
        <w:t xml:space="preserve">were identified using unpaired t-test statistics with </w:t>
      </w:r>
      <w:r w:rsidR="00DF6DA5" w:rsidRPr="00426E49">
        <w:t xml:space="preserve">Bonferroni </w:t>
      </w:r>
      <w:r w:rsidR="00933561" w:rsidRPr="00426E49">
        <w:t>correction</w:t>
      </w:r>
      <w:r w:rsidR="009F0349" w:rsidRPr="00426E49">
        <w:t xml:space="preserve"> using R (v.3.1.1)</w:t>
      </w:r>
      <w:r w:rsidR="003F336B" w:rsidRPr="00426E49">
        <w:t xml:space="preserve"> </w:t>
      </w:r>
      <w:r w:rsidR="003F336B" w:rsidRPr="00426E49">
        <w:fldChar w:fldCharType="begin"/>
      </w:r>
      <w:r w:rsidR="00DE61D8" w:rsidRPr="00426E49">
        <w:instrText xml:space="preserve"> ADDIN EN.CITE &lt;EndNote&gt;&lt;Cite&gt;&lt;Author&gt;Team&lt;/Author&gt;&lt;Year&gt;2014&lt;/Year&gt;&lt;RecNum&gt;84&lt;/RecNum&gt;&lt;DisplayText&gt;[27]&lt;/DisplayText&gt;&lt;record&gt;&lt;rec-number&gt;84&lt;/rec-number&gt;&lt;foreign-keys&gt;&lt;key app="EN" db-id="ew50r90rnvf9fhexvzyxprs9vr5pvrfa2zxw" timestamp="1485531749"&gt;84&lt;/key&gt;&lt;/foreign-keys&gt;&lt;ref-type name="Journal Article"&gt;17&lt;/ref-type&gt;&lt;contributors&gt;&lt;authors&gt;&lt;author&gt;R Core Team,&lt;/author&gt;&lt;/authors&gt;&lt;/contributors&gt;&lt;titles&gt;&lt;title&gt; R: A language and environment for statistical computing.&lt;/title&gt;&lt;secondary-title&gt;R Foundation for Statistical Computing, Vienna, Austria. URL http://www.R-project.org/.&lt;/secondary-title&gt;&lt;/titles&gt;&lt;periodical&gt;&lt;full-title&gt;R Foundation for Statistical Computing, Vienna, Austria. URL http://www.R-project.org/.&lt;/full-title&gt;&lt;/periodical&gt;&lt;dates&gt;&lt;year&gt;2014&lt;/year&gt;&lt;/dates&gt;&lt;urls&gt;&lt;related-urls&gt;&lt;url&gt;http://www.R-project.org/&lt;/url&gt;&lt;/related-urls&gt;&lt;/urls&gt;&lt;/record&gt;&lt;/Cite&gt;&lt;/EndNote&gt;</w:instrText>
      </w:r>
      <w:r w:rsidR="003F336B" w:rsidRPr="00426E49">
        <w:fldChar w:fldCharType="separate"/>
      </w:r>
      <w:r w:rsidR="00DE61D8" w:rsidRPr="00426E49">
        <w:rPr>
          <w:noProof/>
        </w:rPr>
        <w:t>[27]</w:t>
      </w:r>
      <w:r w:rsidR="003F336B" w:rsidRPr="00426E49">
        <w:fldChar w:fldCharType="end"/>
      </w:r>
      <w:r w:rsidR="00933561" w:rsidRPr="00426E49">
        <w:t>.</w:t>
      </w:r>
      <w:r w:rsidR="009024BB" w:rsidRPr="00426E49">
        <w:t xml:space="preserve"> </w:t>
      </w:r>
      <w:r w:rsidR="00192CA9" w:rsidRPr="00426E49">
        <w:t xml:space="preserve">For the </w:t>
      </w:r>
      <w:r w:rsidR="001D007E" w:rsidRPr="00426E49">
        <w:t>abundance values of the significantly changing taxa, log2 fold change</w:t>
      </w:r>
      <w:r w:rsidR="00DD46E4" w:rsidRPr="00426E49">
        <w:t>s</w:t>
      </w:r>
      <w:r w:rsidR="001D007E" w:rsidRPr="00426E49">
        <w:t xml:space="preserve"> w</w:t>
      </w:r>
      <w:r w:rsidR="00DD46E4" w:rsidRPr="00426E49">
        <w:t>ere</w:t>
      </w:r>
      <w:r w:rsidR="001D007E" w:rsidRPr="00426E49">
        <w:t xml:space="preserve"> calculated </w:t>
      </w:r>
      <w:r w:rsidR="00EF1856" w:rsidRPr="00426E49">
        <w:t xml:space="preserve">as </w:t>
      </w:r>
    </w:p>
    <w:p w14:paraId="2FFDFA9E" w14:textId="77777777" w:rsidR="00BC1396" w:rsidRPr="00426E49" w:rsidRDefault="00BC1396" w:rsidP="00295EEB">
      <w:pPr>
        <w:spacing w:line="480" w:lineRule="auto"/>
        <w:jc w:val="both"/>
        <w:rPr>
          <w:rFonts w:eastAsiaTheme="minorEastAsia"/>
        </w:rPr>
      </w:pPr>
    </w:p>
    <w:p w14:paraId="4FFA6FB4" w14:textId="1E6078C3" w:rsidR="00DD46E4" w:rsidRPr="00426E49" w:rsidRDefault="00192CA9" w:rsidP="00295EEB">
      <w:pPr>
        <w:spacing w:line="480" w:lineRule="auto"/>
        <w:jc w:val="both"/>
        <w:rPr>
          <w:rFonts w:eastAsiaTheme="minorEastAsia"/>
        </w:rPr>
      </w:pPr>
      <m:oMath>
        <m:r>
          <w:rPr>
            <w:rFonts w:ascii="Cambria Math" w:hAnsi="Cambria Math"/>
          </w:rPr>
          <m:t xml:space="preserve">log2 </m:t>
        </m:r>
        <m:d>
          <m:dPr>
            <m:ctrlPr>
              <w:rPr>
                <w:rFonts w:ascii="Cambria Math" w:hAnsi="Cambria Math"/>
                <w:i/>
              </w:rPr>
            </m:ctrlPr>
          </m:dPr>
          <m:e>
            <m:f>
              <m:fPr>
                <m:ctrlPr>
                  <w:rPr>
                    <w:rFonts w:ascii="Cambria Math" w:hAnsi="Cambria Math"/>
                    <w:i/>
                  </w:rPr>
                </m:ctrlPr>
              </m:fPr>
              <m:num>
                <m:r>
                  <w:rPr>
                    <w:rFonts w:ascii="Cambria Math" w:hAnsi="Cambria Math"/>
                  </w:rPr>
                  <m:t>a+0.0001</m:t>
                </m:r>
              </m:num>
              <m:den>
                <m:r>
                  <w:rPr>
                    <w:rFonts w:ascii="Cambria Math" w:hAnsi="Cambria Math"/>
                  </w:rPr>
                  <m:t>b+0.0001</m:t>
                </m:r>
              </m:den>
            </m:f>
          </m:e>
        </m:d>
      </m:oMath>
      <w:r w:rsidR="001D007E" w:rsidRPr="00426E49">
        <w:rPr>
          <w:rFonts w:eastAsiaTheme="minorEastAsia"/>
        </w:rPr>
        <w:t xml:space="preserve"> </w:t>
      </w:r>
      <w:r w:rsidR="00F57AEA" w:rsidRPr="00426E49">
        <w:rPr>
          <w:rFonts w:eastAsiaTheme="minorEastAsia"/>
        </w:rPr>
        <w:tab/>
      </w:r>
      <w:r w:rsidR="00F57AEA" w:rsidRPr="00426E49">
        <w:rPr>
          <w:rFonts w:eastAsiaTheme="minorEastAsia"/>
        </w:rPr>
        <w:tab/>
      </w:r>
      <w:r w:rsidR="00F57AEA" w:rsidRPr="00426E49">
        <w:rPr>
          <w:rFonts w:eastAsiaTheme="minorEastAsia"/>
        </w:rPr>
        <w:tab/>
      </w:r>
      <w:r w:rsidR="00F57AEA" w:rsidRPr="00426E49">
        <w:rPr>
          <w:rFonts w:eastAsiaTheme="minorEastAsia"/>
        </w:rPr>
        <w:tab/>
      </w:r>
      <w:r w:rsidR="00F57AEA" w:rsidRPr="00426E49">
        <w:rPr>
          <w:rFonts w:eastAsiaTheme="minorEastAsia"/>
        </w:rPr>
        <w:tab/>
      </w:r>
      <w:r w:rsidR="00F57AEA" w:rsidRPr="00426E49">
        <w:rPr>
          <w:rFonts w:eastAsiaTheme="minorEastAsia"/>
        </w:rPr>
        <w:tab/>
      </w:r>
      <w:r w:rsidR="00F57AEA" w:rsidRPr="00426E49">
        <w:rPr>
          <w:rFonts w:eastAsiaTheme="minorEastAsia"/>
        </w:rPr>
        <w:tab/>
      </w:r>
      <w:r w:rsidR="00F57AEA" w:rsidRPr="00426E49">
        <w:rPr>
          <w:rFonts w:eastAsiaTheme="minorEastAsia"/>
        </w:rPr>
        <w:tab/>
      </w:r>
      <w:r w:rsidR="00F57AEA" w:rsidRPr="00426E49">
        <w:rPr>
          <w:rFonts w:eastAsiaTheme="minorEastAsia"/>
        </w:rPr>
        <w:tab/>
        <w:t>(1)</w:t>
      </w:r>
    </w:p>
    <w:p w14:paraId="0AD34903" w14:textId="77777777" w:rsidR="00BC1396" w:rsidRPr="00426E49" w:rsidRDefault="00BC1396" w:rsidP="00295EEB">
      <w:pPr>
        <w:spacing w:line="480" w:lineRule="auto"/>
        <w:jc w:val="both"/>
        <w:rPr>
          <w:rFonts w:eastAsiaTheme="minorEastAsia"/>
        </w:rPr>
      </w:pPr>
    </w:p>
    <w:p w14:paraId="523DCC10" w14:textId="10D25F2D" w:rsidR="001A7495" w:rsidRPr="00426E49" w:rsidRDefault="001D007E" w:rsidP="00295EEB">
      <w:pPr>
        <w:spacing w:line="480" w:lineRule="auto"/>
        <w:jc w:val="both"/>
        <w:rPr>
          <w:rFonts w:eastAsiaTheme="minorEastAsia"/>
        </w:rPr>
      </w:pPr>
      <w:r w:rsidRPr="00426E49">
        <w:rPr>
          <w:rFonts w:eastAsiaTheme="minorEastAsia"/>
        </w:rPr>
        <w:t xml:space="preserve">where a and b </w:t>
      </w:r>
      <w:r w:rsidR="00DD46E4" w:rsidRPr="00426E49">
        <w:rPr>
          <w:rFonts w:eastAsiaTheme="minorEastAsia"/>
        </w:rPr>
        <w:t>are</w:t>
      </w:r>
      <w:r w:rsidRPr="00426E49">
        <w:rPr>
          <w:rFonts w:eastAsiaTheme="minorEastAsia"/>
        </w:rPr>
        <w:t xml:space="preserve"> the average </w:t>
      </w:r>
      <w:r w:rsidR="009024BB" w:rsidRPr="00426E49">
        <w:rPr>
          <w:rFonts w:eastAsiaTheme="minorEastAsia"/>
        </w:rPr>
        <w:t xml:space="preserve">relative </w:t>
      </w:r>
      <w:r w:rsidRPr="00426E49">
        <w:rPr>
          <w:rFonts w:eastAsiaTheme="minorEastAsia"/>
        </w:rPr>
        <w:t>abundance</w:t>
      </w:r>
      <w:r w:rsidR="00DD46E4" w:rsidRPr="00426E49">
        <w:rPr>
          <w:rFonts w:eastAsiaTheme="minorEastAsia"/>
        </w:rPr>
        <w:t>s</w:t>
      </w:r>
      <w:r w:rsidRPr="00426E49">
        <w:rPr>
          <w:rFonts w:eastAsiaTheme="minorEastAsia"/>
        </w:rPr>
        <w:t xml:space="preserve"> of the taxa within the </w:t>
      </w:r>
      <w:r w:rsidR="003329CC" w:rsidRPr="00426E49">
        <w:rPr>
          <w:rFonts w:eastAsiaTheme="minorEastAsia"/>
        </w:rPr>
        <w:t>groups</w:t>
      </w:r>
      <w:r w:rsidRPr="00426E49">
        <w:rPr>
          <w:rFonts w:eastAsiaTheme="minorEastAsia"/>
        </w:rPr>
        <w:t xml:space="preserve"> compared. </w:t>
      </w:r>
      <w:r w:rsidR="00933561" w:rsidRPr="00426E49">
        <w:rPr>
          <w:rFonts w:eastAsiaTheme="minorEastAsia"/>
        </w:rPr>
        <w:t>To</w:t>
      </w:r>
      <w:r w:rsidR="009024BB" w:rsidRPr="00426E49">
        <w:rPr>
          <w:rFonts w:eastAsiaTheme="minorEastAsia"/>
        </w:rPr>
        <w:t xml:space="preserve"> </w:t>
      </w:r>
      <w:r w:rsidRPr="00426E49">
        <w:rPr>
          <w:rFonts w:eastAsiaTheme="minorEastAsia"/>
        </w:rPr>
        <w:t xml:space="preserve">avoid </w:t>
      </w:r>
      <w:r w:rsidR="00933561" w:rsidRPr="00426E49">
        <w:rPr>
          <w:rFonts w:eastAsiaTheme="minorEastAsia"/>
        </w:rPr>
        <w:t>a</w:t>
      </w:r>
      <w:r w:rsidRPr="00426E49">
        <w:rPr>
          <w:rFonts w:eastAsiaTheme="minorEastAsia"/>
        </w:rPr>
        <w:t xml:space="preserve"> division by zero </w:t>
      </w:r>
      <w:r w:rsidR="00933561" w:rsidRPr="00426E49">
        <w:rPr>
          <w:rFonts w:eastAsiaTheme="minorEastAsia"/>
        </w:rPr>
        <w:t xml:space="preserve">pseudo-counts of </w:t>
      </w:r>
      <w:r w:rsidRPr="00426E49">
        <w:rPr>
          <w:rFonts w:eastAsiaTheme="minorEastAsia"/>
        </w:rPr>
        <w:t>0</w:t>
      </w:r>
      <w:r w:rsidR="005F0EBE" w:rsidRPr="00426E49">
        <w:rPr>
          <w:rFonts w:eastAsiaTheme="minorEastAsia"/>
        </w:rPr>
        <w:t>.</w:t>
      </w:r>
      <w:r w:rsidRPr="00426E49">
        <w:rPr>
          <w:rFonts w:eastAsiaTheme="minorEastAsia"/>
        </w:rPr>
        <w:t>0001 w</w:t>
      </w:r>
      <w:r w:rsidR="00933561" w:rsidRPr="00426E49">
        <w:rPr>
          <w:rFonts w:eastAsiaTheme="minorEastAsia"/>
        </w:rPr>
        <w:t>ere</w:t>
      </w:r>
      <w:r w:rsidRPr="00426E49">
        <w:rPr>
          <w:rFonts w:eastAsiaTheme="minorEastAsia"/>
        </w:rPr>
        <w:t xml:space="preserve"> added to both abundance values. </w:t>
      </w:r>
    </w:p>
    <w:p w14:paraId="318C2F0F" w14:textId="083A25ED" w:rsidR="00457616" w:rsidRPr="00426E49" w:rsidRDefault="00457616" w:rsidP="003F336B">
      <w:pPr>
        <w:spacing w:line="480" w:lineRule="auto"/>
        <w:jc w:val="both"/>
      </w:pPr>
      <w:r w:rsidRPr="00426E49">
        <w:t xml:space="preserve">For analysis of the impact of the </w:t>
      </w:r>
      <w:r w:rsidR="003329CC" w:rsidRPr="00426E49">
        <w:t>nursing</w:t>
      </w:r>
      <w:r w:rsidRPr="00426E49">
        <w:t xml:space="preserve"> mother on OTU level a serial group comparison, with pairwise Fisher's exact test and p-value correction by Benjamini-Hochberg method using </w:t>
      </w:r>
      <w:r w:rsidR="003F336B" w:rsidRPr="00426E49">
        <w:t xml:space="preserve">the modular R pipeline </w:t>
      </w:r>
      <w:r w:rsidRPr="00426E49">
        <w:t>Rhea</w:t>
      </w:r>
      <w:r w:rsidR="00174A79" w:rsidRPr="00426E49">
        <w:t xml:space="preserve"> </w:t>
      </w:r>
      <w:r w:rsidR="00174A79" w:rsidRPr="00426E49">
        <w:fldChar w:fldCharType="begin"/>
      </w:r>
      <w:r w:rsidR="00DE61D8" w:rsidRPr="00426E49">
        <w:instrText xml:space="preserve"> ADDIN EN.CITE &lt;EndNote&gt;&lt;Cite&gt;&lt;Author&gt;Lagkouvardos&lt;/Author&gt;&lt;Year&gt;2017&lt;/Year&gt;&lt;RecNum&gt;314&lt;/RecNum&gt;&lt;DisplayText&gt;[29]&lt;/DisplayText&gt;&lt;record&gt;&lt;rec-number&gt;314&lt;/rec-number&gt;&lt;foreign-keys&gt;&lt;key app="EN" db-id="ew50r90rnvf9fhexvzyxprs9vr5pvrfa2zxw" timestamp="1529417409"&gt;314&lt;/key&gt;&lt;/foreign-keys&gt;&lt;ref-type name="Journal Article"&gt;17&lt;/ref-type&gt;&lt;contributors&gt;&lt;authors&gt;&lt;author&gt;Lagkouvardos, Ilias&lt;/author&gt;&lt;author&gt;Fischer, Sandra&lt;/author&gt;&lt;author&gt;Kumar, Neeraj&lt;/author&gt;&lt;author&gt;Clavel, Thomas&lt;/author&gt;&lt;/authors&gt;&lt;/contributors&gt;&lt;titles&gt;&lt;title&gt;Rhea: a transparent and modular R pipeline for microbial profiling based on 16S rRNA gene amplicons&lt;/title&gt;&lt;secondary-title&gt;PeerJ&lt;/secondary-title&gt;&lt;/titles&gt;&lt;periodical&gt;&lt;full-title&gt;PeerJ&lt;/full-title&gt;&lt;/periodical&gt;&lt;pages&gt;e2836&lt;/pages&gt;&lt;volume&gt;5&lt;/volume&gt;&lt;dates&gt;&lt;year&gt;2017&lt;/year&gt;&lt;pub-dates&gt;&lt;date&gt;07/29/received&amp;#xD;11/28/accepted&lt;/date&gt;&lt;/pub-dates&gt;&lt;/dates&gt;&lt;pub-location&gt;San Francisco, USA&lt;/pub-location&gt;&lt;publisher&gt;PeerJ Inc.&lt;/publisher&gt;&lt;isbn&gt;2167-8359&lt;/isbn&gt;&lt;accession-num&gt;PMC5234437&lt;/accession-num&gt;&lt;urls&gt;&lt;related-urls&gt;&lt;url&gt;http://www.ncbi.nlm.nih.gov/pmc/articles/PMC5234437/&lt;/url&gt;&lt;/related-urls&gt;&lt;/urls&gt;&lt;electronic-resource-num&gt;10.7717/peerj.2836&lt;/electronic-resource-num&gt;&lt;remote-database-name&gt;PMC&lt;/remote-database-name&gt;&lt;/record&gt;&lt;/Cite&gt;&lt;/EndNote&gt;</w:instrText>
      </w:r>
      <w:r w:rsidR="00174A79" w:rsidRPr="00426E49">
        <w:fldChar w:fldCharType="separate"/>
      </w:r>
      <w:r w:rsidR="00DE61D8" w:rsidRPr="00426E49">
        <w:rPr>
          <w:noProof/>
        </w:rPr>
        <w:t>[29]</w:t>
      </w:r>
      <w:r w:rsidR="00174A79" w:rsidRPr="00426E49">
        <w:fldChar w:fldCharType="end"/>
      </w:r>
      <w:r w:rsidR="00E8548D" w:rsidRPr="00426E49">
        <w:t>,</w:t>
      </w:r>
      <w:r w:rsidRPr="00426E49">
        <w:t xml:space="preserve"> was conducted. </w:t>
      </w:r>
    </w:p>
    <w:p w14:paraId="43725680" w14:textId="3C7ECEED" w:rsidR="00155F21" w:rsidRPr="00426E49" w:rsidRDefault="00E8548D" w:rsidP="00295EEB">
      <w:pPr>
        <w:spacing w:line="480" w:lineRule="auto"/>
        <w:jc w:val="both"/>
      </w:pPr>
      <w:r w:rsidRPr="00426E49">
        <w:t>The core microbiome was defined as OTUs that were shared among</w:t>
      </w:r>
      <w:r w:rsidR="00F51DA0" w:rsidRPr="00426E49">
        <w:t xml:space="preserve"> at least</w:t>
      </w:r>
      <w:r w:rsidRPr="00426E49">
        <w:t xml:space="preserve"> 50 % of the samples</w:t>
      </w:r>
      <w:r w:rsidR="009D5CDC" w:rsidRPr="00426E49">
        <w:t xml:space="preserve"> </w:t>
      </w:r>
      <w:r w:rsidR="009D5CDC" w:rsidRPr="00426E49">
        <w:fldChar w:fldCharType="begin"/>
      </w:r>
      <w:r w:rsidR="00DE61D8" w:rsidRPr="00426E49">
        <w:instrText xml:space="preserve"> ADDIN EN.CITE &lt;EndNote&gt;&lt;Cite&gt;&lt;Author&gt;D’Argenio&lt;/Author&gt;&lt;Year&gt;2015&lt;/Year&gt;&lt;RecNum&gt;352&lt;/RecNum&gt;&lt;DisplayText&gt;[30]&lt;/DisplayText&gt;&lt;record&gt;&lt;rec-number&gt;352&lt;/rec-number&gt;&lt;foreign-keys&gt;&lt;key app="EN" db-id="ew50r90rnvf9fhexvzyxprs9vr5pvrfa2zxw" timestamp="1533557018"&gt;352&lt;/key&gt;&lt;/foreign-keys&gt;&lt;ref-type name="Journal Article"&gt;17&lt;/ref-type&gt;&lt;contributors&gt;&lt;authors&gt;&lt;author&gt;D’Argenio, Valeria&lt;/author&gt;&lt;author&gt;Salvatore, Francesco&lt;/author&gt;&lt;/authors&gt;&lt;/contributors&gt;&lt;titles&gt;&lt;title&gt;The role of the gut microbiome in the healthy adult status&lt;/title&gt;&lt;secondary-title&gt;Clinica Chimica Acta&lt;/secondary-title&gt;&lt;/titles&gt;&lt;periodical&gt;&lt;full-title&gt;Clinica Chimica Acta&lt;/full-title&gt;&lt;/periodical&gt;&lt;pages&gt;97-102&lt;/pages&gt;&lt;volume&gt;451&lt;/volume&gt;&lt;keywords&gt;&lt;keyword&gt;Human microbiome&lt;/keyword&gt;&lt;keyword&gt;Metagenomics&lt;/keyword&gt;&lt;keyword&gt;Microbiome dysbiosis&lt;/keyword&gt;&lt;keyword&gt;Next-generation sequencing&lt;/keyword&gt;&lt;/keywords&gt;&lt;dates&gt;&lt;year&gt;2015&lt;/year&gt;&lt;pub-dates&gt;&lt;date&gt;2015/12/07/&lt;/date&gt;&lt;/pub-dates&gt;&lt;/dates&gt;&lt;isbn&gt;0009-8981&lt;/isbn&gt;&lt;urls&gt;&lt;related-urls&gt;&lt;url&gt;http://www.sciencedirect.com/science/article/pii/S0009898115000170&lt;/url&gt;&lt;/related-urls&gt;&lt;/urls&gt;&lt;electronic-resource-num&gt;https://doi.org/10.1016/j.cca.2015.01.003&lt;/electronic-resource-num&gt;&lt;/record&gt;&lt;/Cite&gt;&lt;/EndNote&gt;</w:instrText>
      </w:r>
      <w:r w:rsidR="009D5CDC" w:rsidRPr="00426E49">
        <w:fldChar w:fldCharType="separate"/>
      </w:r>
      <w:r w:rsidR="00DE61D8" w:rsidRPr="00426E49">
        <w:rPr>
          <w:noProof/>
        </w:rPr>
        <w:t>[30]</w:t>
      </w:r>
      <w:r w:rsidR="009D5CDC" w:rsidRPr="00426E49">
        <w:fldChar w:fldCharType="end"/>
      </w:r>
      <w:r w:rsidR="00332003" w:rsidRPr="00426E49">
        <w:t>;</w:t>
      </w:r>
      <w:r w:rsidRPr="00426E49">
        <w:t xml:space="preserve"> Venn diagrams were </w:t>
      </w:r>
      <w:r w:rsidR="00E57296" w:rsidRPr="00426E49">
        <w:t>created</w:t>
      </w:r>
      <w:r w:rsidRPr="00426E49">
        <w:t xml:space="preserve"> by an online tool provided by the University of Ghent </w:t>
      </w:r>
      <w:r w:rsidRPr="00426E49">
        <w:fldChar w:fldCharType="begin"/>
      </w:r>
      <w:r w:rsidR="00DE61D8" w:rsidRPr="00426E49">
        <w:instrText xml:space="preserve"> ADDIN EN.CITE &lt;EndNote&gt;&lt;Cite&gt;&lt;Author&gt;Bioinformatics and Evolutionary Genomics group&lt;/Author&gt;&lt;RecNum&gt;315&lt;/RecNum&gt;&lt;DisplayText&gt;[31]&lt;/DisplayText&gt;&lt;record&gt;&lt;rec-number&gt;315&lt;/rec-number&gt;&lt;foreign-keys&gt;&lt;key app="EN" db-id="ew50r90rnvf9fhexvzyxprs9vr5pvrfa2zxw" timestamp="1529505066"&gt;315&lt;/key&gt;&lt;/foreign-keys&gt;&lt;ref-type name="Web Page"&gt;12&lt;/ref-type&gt;&lt;contributors&gt;&lt;authors&gt;&lt;author&gt;Bioinformatics and Evolutionary Genomics group, Ghent University&lt;/author&gt;&lt;/authors&gt;&lt;/contributors&gt;&lt;titles&gt;&lt;title&gt;Calculate and draw custom Venn diagrams&lt;/title&gt;&lt;/titles&gt;&lt;volume&gt;June 2018&lt;/volume&gt;&lt;dates&gt;&lt;/dates&gt;&lt;urls&gt;&lt;related-urls&gt;&lt;url&gt;http://bioinformatics.psb.ugent.be/webtools/Venn/&lt;/url&gt;&lt;/related-urls&gt;&lt;/urls&gt;&lt;/record&gt;&lt;/Cite&gt;&lt;/EndNote&gt;</w:instrText>
      </w:r>
      <w:r w:rsidRPr="00426E49">
        <w:fldChar w:fldCharType="separate"/>
      </w:r>
      <w:r w:rsidR="00DE61D8" w:rsidRPr="00426E49">
        <w:rPr>
          <w:noProof/>
        </w:rPr>
        <w:t>[31]</w:t>
      </w:r>
      <w:r w:rsidRPr="00426E49">
        <w:fldChar w:fldCharType="end"/>
      </w:r>
      <w:r w:rsidRPr="00426E49">
        <w:t>.</w:t>
      </w:r>
      <w:r w:rsidR="00155F21" w:rsidRPr="00426E49">
        <w:br w:type="page"/>
      </w:r>
    </w:p>
    <w:p w14:paraId="3620D68F" w14:textId="79137B45" w:rsidR="006A79F5" w:rsidRPr="00426E49" w:rsidRDefault="006A79F5" w:rsidP="00295EEB">
      <w:pPr>
        <w:spacing w:line="480" w:lineRule="auto"/>
        <w:jc w:val="both"/>
        <w:rPr>
          <w:b/>
        </w:rPr>
      </w:pPr>
      <w:r w:rsidRPr="00426E49">
        <w:rPr>
          <w:b/>
        </w:rPr>
        <w:lastRenderedPageBreak/>
        <w:t>Results</w:t>
      </w:r>
    </w:p>
    <w:p w14:paraId="2339FD31" w14:textId="09AD5A78" w:rsidR="00270696" w:rsidRPr="00426E49" w:rsidRDefault="00270696" w:rsidP="00295EEB">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bCs/>
          <w:sz w:val="24"/>
          <w:szCs w:val="24"/>
          <w:lang w:val="en-US"/>
        </w:rPr>
        <w:t>Sequencing of the 56 samples resulted in a total of 5,873,538 r</w:t>
      </w:r>
      <w:r w:rsidR="001917FC" w:rsidRPr="00426E49">
        <w:rPr>
          <w:rFonts w:ascii="Times New Roman" w:hAnsi="Times New Roman" w:cs="Times New Roman"/>
          <w:bCs/>
          <w:sz w:val="24"/>
          <w:szCs w:val="24"/>
          <w:lang w:val="en-US"/>
        </w:rPr>
        <w:t>eads, which were rarefied to 27,</w:t>
      </w:r>
      <w:r w:rsidRPr="00426E49">
        <w:rPr>
          <w:rFonts w:ascii="Times New Roman" w:hAnsi="Times New Roman" w:cs="Times New Roman"/>
          <w:bCs/>
          <w:sz w:val="24"/>
          <w:szCs w:val="24"/>
          <w:lang w:val="en-US"/>
        </w:rPr>
        <w:t>28</w:t>
      </w:r>
      <w:r w:rsidR="001917FC" w:rsidRPr="00426E49">
        <w:rPr>
          <w:rFonts w:ascii="Times New Roman" w:hAnsi="Times New Roman" w:cs="Times New Roman"/>
          <w:bCs/>
          <w:sz w:val="24"/>
          <w:szCs w:val="24"/>
          <w:lang w:val="en-US"/>
        </w:rPr>
        <w:t>2</w:t>
      </w:r>
      <w:r w:rsidRPr="00426E49">
        <w:rPr>
          <w:rFonts w:ascii="Times New Roman" w:hAnsi="Times New Roman" w:cs="Times New Roman"/>
          <w:bCs/>
          <w:sz w:val="24"/>
          <w:szCs w:val="24"/>
          <w:lang w:val="en-US"/>
        </w:rPr>
        <w:t xml:space="preserve"> reads per sample (Table </w:t>
      </w:r>
      <w:r w:rsidR="00962388" w:rsidRPr="00426E49">
        <w:rPr>
          <w:rFonts w:ascii="Times New Roman" w:hAnsi="Times New Roman" w:cs="Times New Roman"/>
          <w:bCs/>
          <w:sz w:val="24"/>
          <w:szCs w:val="24"/>
          <w:lang w:val="en-US"/>
        </w:rPr>
        <w:t>S</w:t>
      </w:r>
      <w:r w:rsidRPr="00426E49">
        <w:rPr>
          <w:rFonts w:ascii="Times New Roman" w:hAnsi="Times New Roman" w:cs="Times New Roman"/>
          <w:bCs/>
          <w:sz w:val="24"/>
          <w:szCs w:val="24"/>
          <w:lang w:val="en-US"/>
        </w:rPr>
        <w:t>1), and assigned to 864 OTUs at 97 % sequence identity</w:t>
      </w:r>
      <w:r w:rsidR="009D001A" w:rsidRPr="00426E49">
        <w:rPr>
          <w:rFonts w:ascii="Times New Roman" w:hAnsi="Times New Roman" w:cs="Times New Roman"/>
          <w:bCs/>
          <w:sz w:val="24"/>
          <w:szCs w:val="24"/>
          <w:lang w:val="en-US"/>
        </w:rPr>
        <w:t xml:space="preserve"> level</w:t>
      </w:r>
      <w:r w:rsidRPr="00426E49">
        <w:rPr>
          <w:rFonts w:ascii="Times New Roman" w:hAnsi="Times New Roman" w:cs="Times New Roman"/>
          <w:bCs/>
          <w:sz w:val="24"/>
          <w:szCs w:val="24"/>
          <w:lang w:val="en-US"/>
        </w:rPr>
        <w:t xml:space="preserve">. To exclude a potential bias introduced by contamination from the extraction kits, the presence of two OTUs with the highest abundance in the blank extraction control was analyzed in the samples. As these two OTUs were only found </w:t>
      </w:r>
      <w:r w:rsidR="0040020C" w:rsidRPr="00426E49">
        <w:rPr>
          <w:rFonts w:ascii="Times New Roman" w:hAnsi="Times New Roman" w:cs="Times New Roman"/>
          <w:bCs/>
          <w:sz w:val="24"/>
          <w:szCs w:val="24"/>
          <w:lang w:val="en-US"/>
        </w:rPr>
        <w:t xml:space="preserve">at a relatively low abundance in </w:t>
      </w:r>
      <w:r w:rsidRPr="00426E49">
        <w:rPr>
          <w:rFonts w:ascii="Times New Roman" w:hAnsi="Times New Roman" w:cs="Times New Roman"/>
          <w:bCs/>
          <w:sz w:val="24"/>
          <w:szCs w:val="24"/>
          <w:lang w:val="en-US"/>
        </w:rPr>
        <w:t>nine of the 56 samples</w:t>
      </w:r>
      <w:r w:rsidR="009D001A" w:rsidRPr="00426E49">
        <w:rPr>
          <w:rFonts w:ascii="Times New Roman" w:hAnsi="Times New Roman" w:cs="Times New Roman"/>
          <w:bCs/>
          <w:sz w:val="24"/>
          <w:szCs w:val="24"/>
          <w:lang w:val="en-US"/>
        </w:rPr>
        <w:t>,</w:t>
      </w:r>
      <w:r w:rsidRPr="00426E49">
        <w:rPr>
          <w:rFonts w:ascii="Times New Roman" w:hAnsi="Times New Roman" w:cs="Times New Roman"/>
          <w:bCs/>
          <w:sz w:val="24"/>
          <w:szCs w:val="24"/>
          <w:lang w:val="en-US"/>
        </w:rPr>
        <w:t xml:space="preserve"> we concluded that the contamination effects in this study as a result of the presence of microbial residues in the DNA extraction kit were negligible. Sufficient sequencing depth was confirmed</w:t>
      </w:r>
      <w:r w:rsidR="008C0F3F" w:rsidRPr="00426E49">
        <w:rPr>
          <w:rFonts w:ascii="Times New Roman" w:hAnsi="Times New Roman" w:cs="Times New Roman"/>
          <w:bCs/>
          <w:sz w:val="24"/>
          <w:szCs w:val="24"/>
          <w:lang w:val="en-US"/>
        </w:rPr>
        <w:t xml:space="preserve"> for the threshold of 27</w:t>
      </w:r>
      <w:r w:rsidR="0005325E" w:rsidRPr="00426E49">
        <w:rPr>
          <w:rFonts w:ascii="Times New Roman" w:hAnsi="Times New Roman" w:cs="Times New Roman"/>
          <w:bCs/>
          <w:sz w:val="24"/>
          <w:szCs w:val="24"/>
          <w:lang w:val="en-US"/>
        </w:rPr>
        <w:t>,</w:t>
      </w:r>
      <w:r w:rsidR="008C0F3F" w:rsidRPr="00426E49">
        <w:rPr>
          <w:rFonts w:ascii="Times New Roman" w:hAnsi="Times New Roman" w:cs="Times New Roman"/>
          <w:bCs/>
          <w:sz w:val="24"/>
          <w:szCs w:val="24"/>
          <w:lang w:val="en-US"/>
        </w:rPr>
        <w:t>28</w:t>
      </w:r>
      <w:r w:rsidR="0005325E" w:rsidRPr="00426E49">
        <w:rPr>
          <w:rFonts w:ascii="Times New Roman" w:hAnsi="Times New Roman" w:cs="Times New Roman"/>
          <w:bCs/>
          <w:sz w:val="24"/>
          <w:szCs w:val="24"/>
          <w:lang w:val="en-US"/>
        </w:rPr>
        <w:t>2</w:t>
      </w:r>
      <w:r w:rsidR="008C0F3F" w:rsidRPr="00426E49">
        <w:rPr>
          <w:rFonts w:ascii="Times New Roman" w:hAnsi="Times New Roman" w:cs="Times New Roman"/>
          <w:bCs/>
          <w:sz w:val="24"/>
          <w:szCs w:val="24"/>
          <w:lang w:val="en-US"/>
        </w:rPr>
        <w:t xml:space="preserve"> reads</w:t>
      </w:r>
      <w:r w:rsidRPr="00426E49">
        <w:rPr>
          <w:rFonts w:ascii="Times New Roman" w:hAnsi="Times New Roman" w:cs="Times New Roman"/>
          <w:bCs/>
          <w:sz w:val="24"/>
          <w:szCs w:val="24"/>
          <w:lang w:val="en-US"/>
        </w:rPr>
        <w:t xml:space="preserve"> through rarefaction curves which reached saturation </w:t>
      </w:r>
      <w:r w:rsidR="006A2158" w:rsidRPr="00426E49">
        <w:rPr>
          <w:rFonts w:ascii="Times New Roman" w:hAnsi="Times New Roman" w:cs="Times New Roman"/>
          <w:bCs/>
          <w:sz w:val="24"/>
          <w:szCs w:val="24"/>
          <w:lang w:val="en-US"/>
        </w:rPr>
        <w:t>for</w:t>
      </w:r>
      <w:r w:rsidRPr="00426E49">
        <w:rPr>
          <w:rFonts w:ascii="Times New Roman" w:hAnsi="Times New Roman" w:cs="Times New Roman"/>
          <w:bCs/>
          <w:sz w:val="24"/>
          <w:szCs w:val="24"/>
          <w:lang w:val="en-US"/>
        </w:rPr>
        <w:t xml:space="preserve"> a level of 97%</w:t>
      </w:r>
      <w:r w:rsidR="006A2158" w:rsidRPr="00426E49">
        <w:rPr>
          <w:rFonts w:ascii="Times New Roman" w:hAnsi="Times New Roman" w:cs="Times New Roman"/>
          <w:bCs/>
          <w:sz w:val="24"/>
          <w:szCs w:val="24"/>
          <w:lang w:val="en-US"/>
        </w:rPr>
        <w:t xml:space="preserve"> </w:t>
      </w:r>
      <w:r w:rsidR="009D001A" w:rsidRPr="00426E49">
        <w:rPr>
          <w:rFonts w:ascii="Times New Roman" w:hAnsi="Times New Roman" w:cs="Times New Roman"/>
          <w:bCs/>
          <w:sz w:val="24"/>
          <w:szCs w:val="24"/>
          <w:lang w:val="en-US"/>
        </w:rPr>
        <w:t xml:space="preserve">sequence identity </w:t>
      </w:r>
      <w:r w:rsidR="006A2158" w:rsidRPr="00426E49">
        <w:rPr>
          <w:rFonts w:ascii="Times New Roman" w:hAnsi="Times New Roman" w:cs="Times New Roman"/>
          <w:bCs/>
          <w:sz w:val="24"/>
          <w:szCs w:val="24"/>
          <w:lang w:val="en-US"/>
        </w:rPr>
        <w:t>(</w:t>
      </w:r>
      <w:r w:rsidR="006666C5" w:rsidRPr="00426E49">
        <w:rPr>
          <w:rFonts w:ascii="Times New Roman" w:hAnsi="Times New Roman" w:cs="Times New Roman"/>
          <w:bCs/>
          <w:sz w:val="24"/>
          <w:szCs w:val="24"/>
          <w:lang w:val="en-US"/>
        </w:rPr>
        <w:t xml:space="preserve">Fig. </w:t>
      </w:r>
      <w:r w:rsidR="008416E0" w:rsidRPr="00426E49">
        <w:rPr>
          <w:rFonts w:ascii="Times New Roman" w:hAnsi="Times New Roman" w:cs="Times New Roman"/>
          <w:bCs/>
          <w:sz w:val="24"/>
          <w:szCs w:val="24"/>
          <w:lang w:val="en-US"/>
        </w:rPr>
        <w:t>S1</w:t>
      </w:r>
      <w:r w:rsidR="006A2158" w:rsidRPr="00426E49">
        <w:rPr>
          <w:rFonts w:ascii="Times New Roman" w:hAnsi="Times New Roman" w:cs="Times New Roman"/>
          <w:bCs/>
          <w:sz w:val="24"/>
          <w:szCs w:val="24"/>
          <w:lang w:val="en-US"/>
        </w:rPr>
        <w:t>)</w:t>
      </w:r>
      <w:r w:rsidRPr="00426E49">
        <w:rPr>
          <w:rFonts w:ascii="Times New Roman" w:hAnsi="Times New Roman" w:cs="Times New Roman"/>
          <w:bCs/>
          <w:sz w:val="24"/>
          <w:szCs w:val="24"/>
          <w:lang w:val="en-US"/>
        </w:rPr>
        <w:t xml:space="preserve">. </w:t>
      </w:r>
    </w:p>
    <w:p w14:paraId="02B30284" w14:textId="268C02DD" w:rsidR="00270696" w:rsidRPr="00426E49" w:rsidRDefault="00270696" w:rsidP="00295EEB">
      <w:pPr>
        <w:spacing w:line="480" w:lineRule="auto"/>
        <w:jc w:val="both"/>
      </w:pPr>
      <w:r w:rsidRPr="00426E49">
        <w:t xml:space="preserve">The </w:t>
      </w:r>
      <w:r w:rsidRPr="00426E49">
        <w:rPr>
          <w:bCs/>
        </w:rPr>
        <w:t>effect</w:t>
      </w:r>
      <w:r w:rsidRPr="00426E49">
        <w:t xml:space="preserve"> of the </w:t>
      </w:r>
      <w:r w:rsidR="003329CC" w:rsidRPr="00426E49">
        <w:t>nursing</w:t>
      </w:r>
      <w:r w:rsidRPr="00426E49">
        <w:t xml:space="preserve"> mother</w:t>
      </w:r>
      <w:r w:rsidRPr="00426E49">
        <w:rPr>
          <w:bCs/>
        </w:rPr>
        <w:t xml:space="preserve"> was analyzed by comparing</w:t>
      </w:r>
      <w:r w:rsidRPr="00426E49">
        <w:t xml:space="preserve"> </w:t>
      </w:r>
      <w:r w:rsidR="00424629" w:rsidRPr="00426E49">
        <w:t>colon</w:t>
      </w:r>
      <w:r w:rsidRPr="00426E49">
        <w:t xml:space="preserve"> samples from offspring exchanged between mothers (leanBM/obeseNM, obeseBM/leanNM) and the respective controls with the same birth mother (Fig</w:t>
      </w:r>
      <w:r w:rsidR="007175D5" w:rsidRPr="00426E49">
        <w:t>.</w:t>
      </w:r>
      <w:r w:rsidRPr="00426E49">
        <w:t xml:space="preserve"> 1). Differences in the bacterial community structure between </w:t>
      </w:r>
      <w:r w:rsidR="00424629" w:rsidRPr="00426E49">
        <w:t>colon</w:t>
      </w:r>
      <w:r w:rsidRPr="00426E49">
        <w:t xml:space="preserve"> samples from the offspring obtained from leanBM/obeseNM samples and leanControl respectively leanBM/leanNM samples, as well as between obeseBM/leanNM samples and the obeseControl </w:t>
      </w:r>
      <w:r w:rsidR="00724C4D" w:rsidRPr="00426E49">
        <w:t>respectively</w:t>
      </w:r>
      <w:r w:rsidRPr="00426E49">
        <w:t xml:space="preserve"> obeseBM/obeseNM samples indicated a strong influence of the </w:t>
      </w:r>
      <w:r w:rsidR="003329CC" w:rsidRPr="00426E49">
        <w:t>nursing</w:t>
      </w:r>
      <w:r w:rsidRPr="00426E49">
        <w:t xml:space="preserve"> mother on the</w:t>
      </w:r>
      <w:r w:rsidR="00724C4D" w:rsidRPr="00426E49">
        <w:t xml:space="preserve"> gut microbiome of the offspring.</w:t>
      </w:r>
      <w:r w:rsidR="00E91D36" w:rsidRPr="00426E49">
        <w:t xml:space="preserve"> </w:t>
      </w:r>
    </w:p>
    <w:p w14:paraId="287440E5" w14:textId="7D018853" w:rsidR="00270696" w:rsidRPr="00426E49" w:rsidRDefault="00270696" w:rsidP="00295EEB">
      <w:pPr>
        <w:spacing w:line="480" w:lineRule="auto"/>
        <w:jc w:val="both"/>
      </w:pPr>
    </w:p>
    <w:p w14:paraId="5204E364" w14:textId="1D58768E" w:rsidR="00270696" w:rsidRPr="00426E49" w:rsidRDefault="00270696" w:rsidP="00295EEB">
      <w:pPr>
        <w:spacing w:line="480" w:lineRule="auto"/>
        <w:rPr>
          <w:b/>
        </w:rPr>
      </w:pPr>
      <w:r w:rsidRPr="00426E49">
        <w:rPr>
          <w:b/>
        </w:rPr>
        <w:t xml:space="preserve">Impact of the </w:t>
      </w:r>
      <w:r w:rsidR="003329CC" w:rsidRPr="00426E49">
        <w:rPr>
          <w:b/>
        </w:rPr>
        <w:t>nursing</w:t>
      </w:r>
      <w:r w:rsidRPr="00426E49">
        <w:rPr>
          <w:b/>
        </w:rPr>
        <w:t xml:space="preserve"> mother on the α-Diversity on the </w:t>
      </w:r>
      <w:r w:rsidR="009D001A" w:rsidRPr="00426E49">
        <w:rPr>
          <w:b/>
        </w:rPr>
        <w:t xml:space="preserve">offspring’s </w:t>
      </w:r>
      <w:r w:rsidRPr="00426E49">
        <w:rPr>
          <w:b/>
        </w:rPr>
        <w:t xml:space="preserve">gut microbiome </w:t>
      </w:r>
    </w:p>
    <w:p w14:paraId="20945EC7" w14:textId="5182D459" w:rsidR="00270696" w:rsidRPr="00426E49" w:rsidRDefault="00270696" w:rsidP="00295EEB">
      <w:pPr>
        <w:spacing w:line="480" w:lineRule="auto"/>
        <w:jc w:val="both"/>
      </w:pPr>
      <w:r w:rsidRPr="00426E49">
        <w:t xml:space="preserve">The </w:t>
      </w:r>
      <w:r w:rsidR="003329CC" w:rsidRPr="00426E49">
        <w:t>nursing</w:t>
      </w:r>
      <w:r w:rsidRPr="00426E49">
        <w:t xml:space="preserve"> mother had a</w:t>
      </w:r>
      <w:r w:rsidR="00340F3C" w:rsidRPr="00426E49">
        <w:t>n</w:t>
      </w:r>
      <w:r w:rsidRPr="00426E49">
        <w:t xml:space="preserve"> impact on the OTU richness and evenness of the offspring’s gut microbiome. Compared to the controls with the same type of birth mother (leanControl, leanBM/leanNM) the OTU richness in the leanBM/obeseNM samples was higher (average number of observed OTUs = 565) (Fig</w:t>
      </w:r>
      <w:r w:rsidR="00585228" w:rsidRPr="00426E49">
        <w:t>.</w:t>
      </w:r>
      <w:r w:rsidRPr="00426E49">
        <w:t xml:space="preserve"> </w:t>
      </w:r>
      <w:r w:rsidR="008416E0" w:rsidRPr="00426E49">
        <w:t xml:space="preserve">2 </w:t>
      </w:r>
      <w:r w:rsidR="00585228" w:rsidRPr="00426E49">
        <w:t>a</w:t>
      </w:r>
      <w:r w:rsidRPr="00426E49">
        <w:t xml:space="preserve">). The effect of the lean </w:t>
      </w:r>
      <w:r w:rsidR="003329CC" w:rsidRPr="00426E49">
        <w:t>nursing</w:t>
      </w:r>
      <w:r w:rsidRPr="00426E49">
        <w:t xml:space="preserve"> mother showed the </w:t>
      </w:r>
      <w:r w:rsidRPr="00426E49">
        <w:lastRenderedPageBreak/>
        <w:t xml:space="preserve">contrary effect, as the OTU richness was lower in obeseBM/leanNM samples (average number of observed OTUs = 464) compared to the controls with the same type of birth mother (obeseControl, obeseBM/obeseNM). The Evenness of the </w:t>
      </w:r>
      <w:r w:rsidR="00415E5B" w:rsidRPr="00426E49">
        <w:t>offspring’s</w:t>
      </w:r>
      <w:r w:rsidRPr="00426E49">
        <w:t xml:space="preserve"> gut microbial community was not affected by the change to an obese </w:t>
      </w:r>
      <w:r w:rsidR="003329CC" w:rsidRPr="00426E49">
        <w:t>nursing</w:t>
      </w:r>
      <w:r w:rsidRPr="00426E49">
        <w:t xml:space="preserve"> mother, as the leanBM/obeseNM samples were in the same range as the controls (on average J = 0.75) (Fig</w:t>
      </w:r>
      <w:r w:rsidR="00585228" w:rsidRPr="00426E49">
        <w:t>.</w:t>
      </w:r>
      <w:r w:rsidRPr="00426E49">
        <w:t xml:space="preserve"> </w:t>
      </w:r>
      <w:r w:rsidR="008416E0" w:rsidRPr="00426E49">
        <w:t xml:space="preserve">2 </w:t>
      </w:r>
      <w:r w:rsidR="00585228" w:rsidRPr="00426E49">
        <w:t>b</w:t>
      </w:r>
      <w:r w:rsidRPr="00426E49">
        <w:t xml:space="preserve">). However, the shift of the offspring from an obese to a lean </w:t>
      </w:r>
      <w:r w:rsidR="003329CC" w:rsidRPr="00426E49">
        <w:t>nursing</w:t>
      </w:r>
      <w:r w:rsidRPr="00426E49">
        <w:t xml:space="preserve"> mother (obeseBM/leanNM) lowered the Evenness (on average J = 0.68) of the gut microbial community compared to the controls (obeseControl, obeseBM/obeseNM). </w:t>
      </w:r>
    </w:p>
    <w:p w14:paraId="6E74AB3C" w14:textId="77777777" w:rsidR="00424629" w:rsidRPr="00426E49" w:rsidRDefault="00424629" w:rsidP="00295EEB">
      <w:pPr>
        <w:spacing w:line="480" w:lineRule="auto"/>
        <w:jc w:val="both"/>
      </w:pPr>
    </w:p>
    <w:p w14:paraId="7704BDE6" w14:textId="41E41AEC" w:rsidR="00270696" w:rsidRPr="00426E49" w:rsidRDefault="00270696" w:rsidP="00295EEB">
      <w:pPr>
        <w:spacing w:line="480" w:lineRule="auto"/>
        <w:rPr>
          <w:b/>
        </w:rPr>
      </w:pPr>
      <w:r w:rsidRPr="00426E49">
        <w:rPr>
          <w:b/>
        </w:rPr>
        <w:t xml:space="preserve">Impact of the </w:t>
      </w:r>
      <w:r w:rsidR="003329CC" w:rsidRPr="00426E49">
        <w:rPr>
          <w:b/>
        </w:rPr>
        <w:t>nursing</w:t>
      </w:r>
      <w:r w:rsidRPr="00426E49">
        <w:rPr>
          <w:b/>
        </w:rPr>
        <w:t xml:space="preserve"> mother on the β-</w:t>
      </w:r>
      <w:r w:rsidR="00535510" w:rsidRPr="00426E49">
        <w:rPr>
          <w:b/>
        </w:rPr>
        <w:t>d</w:t>
      </w:r>
      <w:r w:rsidRPr="00426E49">
        <w:rPr>
          <w:b/>
        </w:rPr>
        <w:t xml:space="preserve">iversity of the </w:t>
      </w:r>
      <w:r w:rsidR="00535510" w:rsidRPr="00426E49">
        <w:rPr>
          <w:b/>
        </w:rPr>
        <w:t xml:space="preserve">offspring’s </w:t>
      </w:r>
      <w:r w:rsidRPr="00426E49">
        <w:rPr>
          <w:b/>
        </w:rPr>
        <w:t xml:space="preserve">gut microbiome  </w:t>
      </w:r>
    </w:p>
    <w:p w14:paraId="0BF616F2" w14:textId="39AFBC23" w:rsidR="00270696" w:rsidRPr="00426E49" w:rsidRDefault="00270696" w:rsidP="00295EEB">
      <w:pPr>
        <w:spacing w:line="480" w:lineRule="auto"/>
        <w:jc w:val="both"/>
        <w:rPr>
          <w:bCs/>
        </w:rPr>
      </w:pPr>
      <w:r w:rsidRPr="00426E49">
        <w:t xml:space="preserve">β-diversity analysis showed a clear separation of samples according to the type of </w:t>
      </w:r>
      <w:r w:rsidR="003329CC" w:rsidRPr="00426E49">
        <w:t>nursing</w:t>
      </w:r>
      <w:r w:rsidRPr="00426E49">
        <w:t xml:space="preserve"> mother (Fig</w:t>
      </w:r>
      <w:r w:rsidR="007175D5" w:rsidRPr="00426E49">
        <w:t>.</w:t>
      </w:r>
      <w:r w:rsidRPr="00426E49">
        <w:t xml:space="preserve"> </w:t>
      </w:r>
      <w:r w:rsidR="008416E0" w:rsidRPr="00426E49">
        <w:t>3</w:t>
      </w:r>
      <w:r w:rsidRPr="00426E49">
        <w:t>). The leanControl and obeseControl samples were clearly separated on the x-Axis of the PCoA Plot</w:t>
      </w:r>
      <w:r w:rsidR="00520DB8" w:rsidRPr="00426E49">
        <w:t>, explaining 20.8 % of the difference in diversity</w:t>
      </w:r>
      <w:r w:rsidRPr="00426E49">
        <w:t xml:space="preserve">. </w:t>
      </w:r>
      <w:r w:rsidRPr="00426E49">
        <w:rPr>
          <w:bCs/>
        </w:rPr>
        <w:t xml:space="preserve">The obeseControl samples clustered with the obeseBM/obeseNM samples, while the leanBM/leanNM samples clustered marginally separate from the leanControl samples. The microbiome of the gut samples of the swapped offspring (obeseBM/leanNM, leanNM/obeseBM) clustered with the ones of their </w:t>
      </w:r>
      <w:r w:rsidR="003329CC" w:rsidRPr="00426E49">
        <w:rPr>
          <w:bCs/>
        </w:rPr>
        <w:t>nursing</w:t>
      </w:r>
      <w:r w:rsidRPr="00426E49">
        <w:rPr>
          <w:bCs/>
        </w:rPr>
        <w:t xml:space="preserve"> mother, indicating close similarities with the gut microbiome of the respective </w:t>
      </w:r>
      <w:r w:rsidR="003329CC" w:rsidRPr="00426E49">
        <w:rPr>
          <w:bCs/>
        </w:rPr>
        <w:t>nursing</w:t>
      </w:r>
      <w:r w:rsidRPr="00426E49">
        <w:rPr>
          <w:bCs/>
        </w:rPr>
        <w:t xml:space="preserve"> mother. This result was confirmed by a constrained analysis of principal coordinates (CCA), which showed 28.95% of the variation being explained by the type of </w:t>
      </w:r>
      <w:r w:rsidR="003329CC" w:rsidRPr="00426E49">
        <w:rPr>
          <w:bCs/>
        </w:rPr>
        <w:t>nursing</w:t>
      </w:r>
      <w:r w:rsidRPr="00426E49">
        <w:rPr>
          <w:bCs/>
        </w:rPr>
        <w:t xml:space="preserve"> mother (p = 0.001).</w:t>
      </w:r>
    </w:p>
    <w:p w14:paraId="69E0434F" w14:textId="77777777" w:rsidR="00424629" w:rsidRPr="00426E49" w:rsidRDefault="00424629" w:rsidP="00295EEB">
      <w:pPr>
        <w:spacing w:line="480" w:lineRule="auto"/>
        <w:rPr>
          <w:b/>
        </w:rPr>
      </w:pPr>
    </w:p>
    <w:p w14:paraId="216AABC6" w14:textId="5481FBE2" w:rsidR="00270696" w:rsidRPr="00426E49" w:rsidRDefault="00270696" w:rsidP="00295EEB">
      <w:pPr>
        <w:spacing w:line="480" w:lineRule="auto"/>
        <w:rPr>
          <w:b/>
        </w:rPr>
      </w:pPr>
      <w:r w:rsidRPr="00426E49">
        <w:rPr>
          <w:b/>
        </w:rPr>
        <w:t xml:space="preserve">Major responders: </w:t>
      </w:r>
      <w:r w:rsidRPr="00426E49">
        <w:rPr>
          <w:b/>
          <w:bCs/>
        </w:rPr>
        <w:t>Bacterial families</w:t>
      </w:r>
      <w:r w:rsidRPr="00426E49">
        <w:rPr>
          <w:b/>
        </w:rPr>
        <w:t xml:space="preserve"> of the offspring</w:t>
      </w:r>
      <w:r w:rsidR="00535510" w:rsidRPr="00426E49">
        <w:rPr>
          <w:b/>
        </w:rPr>
        <w:t>’s</w:t>
      </w:r>
      <w:r w:rsidRPr="00426E49">
        <w:rPr>
          <w:b/>
        </w:rPr>
        <w:t xml:space="preserve"> gut microbiome influenced by the </w:t>
      </w:r>
      <w:r w:rsidR="003329CC" w:rsidRPr="00426E49">
        <w:rPr>
          <w:b/>
        </w:rPr>
        <w:t>nursing</w:t>
      </w:r>
      <w:r w:rsidRPr="00426E49">
        <w:rPr>
          <w:b/>
        </w:rPr>
        <w:t xml:space="preserve"> mother</w:t>
      </w:r>
    </w:p>
    <w:p w14:paraId="144CA213" w14:textId="452DDDDE" w:rsidR="00270696" w:rsidRPr="00426E49" w:rsidRDefault="00270696" w:rsidP="00295EEB">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bCs/>
          <w:sz w:val="24"/>
          <w:szCs w:val="24"/>
          <w:lang w:val="en-US"/>
        </w:rPr>
        <w:lastRenderedPageBreak/>
        <w:t xml:space="preserve">To identify major responding families, significant differences in the abundance of bacterial families between </w:t>
      </w:r>
      <w:r w:rsidR="003329CC" w:rsidRPr="00426E49">
        <w:rPr>
          <w:rFonts w:ascii="Times New Roman" w:hAnsi="Times New Roman" w:cs="Times New Roman"/>
          <w:bCs/>
          <w:sz w:val="24"/>
          <w:szCs w:val="24"/>
          <w:lang w:val="en-US"/>
        </w:rPr>
        <w:t>groups</w:t>
      </w:r>
      <w:r w:rsidRPr="00426E49">
        <w:rPr>
          <w:rFonts w:ascii="Times New Roman" w:hAnsi="Times New Roman" w:cs="Times New Roman"/>
          <w:bCs/>
          <w:sz w:val="24"/>
          <w:szCs w:val="24"/>
          <w:lang w:val="en-US"/>
        </w:rPr>
        <w:t xml:space="preserve"> were analyzed by </w:t>
      </w:r>
      <w:r w:rsidRPr="00426E49">
        <w:rPr>
          <w:rFonts w:ascii="Times New Roman" w:hAnsi="Times New Roman" w:cs="Times New Roman"/>
          <w:sz w:val="24"/>
          <w:szCs w:val="24"/>
          <w:lang w:val="en-US"/>
        </w:rPr>
        <w:t>Bonferroni corrected</w:t>
      </w:r>
      <w:r w:rsidRPr="00426E49">
        <w:rPr>
          <w:rFonts w:ascii="Times New Roman" w:hAnsi="Times New Roman" w:cs="Times New Roman"/>
          <w:bCs/>
          <w:sz w:val="24"/>
          <w:szCs w:val="24"/>
          <w:lang w:val="en-US"/>
        </w:rPr>
        <w:t xml:space="preserve"> pairwise </w:t>
      </w:r>
      <w:r w:rsidR="00AE6BB3" w:rsidRPr="00426E49">
        <w:rPr>
          <w:rFonts w:ascii="Times New Roman" w:hAnsi="Times New Roman" w:cs="Times New Roman"/>
          <w:bCs/>
          <w:sz w:val="24"/>
          <w:szCs w:val="24"/>
          <w:lang w:val="en-US"/>
        </w:rPr>
        <w:t>t-tests (significant = p &lt; 0.05</w:t>
      </w:r>
      <w:r w:rsidRPr="00426E49">
        <w:rPr>
          <w:rFonts w:ascii="Times New Roman" w:hAnsi="Times New Roman" w:cs="Times New Roman"/>
          <w:bCs/>
          <w:sz w:val="24"/>
          <w:szCs w:val="24"/>
          <w:lang w:val="en-US"/>
        </w:rPr>
        <w:t>), of which the log2 fold changes were plotted as a heat map (Fig</w:t>
      </w:r>
      <w:r w:rsidR="00585228" w:rsidRPr="00426E49">
        <w:rPr>
          <w:rFonts w:ascii="Times New Roman" w:hAnsi="Times New Roman" w:cs="Times New Roman"/>
          <w:bCs/>
          <w:sz w:val="24"/>
          <w:szCs w:val="24"/>
          <w:lang w:val="en-US"/>
        </w:rPr>
        <w:t>.</w:t>
      </w:r>
      <w:r w:rsidRPr="00426E49">
        <w:rPr>
          <w:rFonts w:ascii="Times New Roman" w:hAnsi="Times New Roman" w:cs="Times New Roman"/>
          <w:bCs/>
          <w:sz w:val="24"/>
          <w:szCs w:val="24"/>
          <w:lang w:val="en-US"/>
        </w:rPr>
        <w:t xml:space="preserve"> </w:t>
      </w:r>
      <w:r w:rsidR="008416E0" w:rsidRPr="00426E49">
        <w:rPr>
          <w:rFonts w:ascii="Times New Roman" w:hAnsi="Times New Roman" w:cs="Times New Roman"/>
          <w:bCs/>
          <w:sz w:val="24"/>
          <w:szCs w:val="24"/>
          <w:lang w:val="en-US"/>
        </w:rPr>
        <w:t>4</w:t>
      </w:r>
      <w:r w:rsidRPr="00426E49">
        <w:rPr>
          <w:rFonts w:ascii="Times New Roman" w:hAnsi="Times New Roman" w:cs="Times New Roman"/>
          <w:bCs/>
          <w:sz w:val="24"/>
          <w:szCs w:val="24"/>
          <w:lang w:val="en-US"/>
        </w:rPr>
        <w:t xml:space="preserve">). </w:t>
      </w:r>
    </w:p>
    <w:p w14:paraId="5AF26FE5" w14:textId="6D989D3F" w:rsidR="00270696" w:rsidRPr="00426E49" w:rsidRDefault="00270696" w:rsidP="00295EEB">
      <w:pPr>
        <w:pStyle w:val="KeinLeerraum"/>
        <w:spacing w:line="480" w:lineRule="auto"/>
        <w:jc w:val="both"/>
        <w:rPr>
          <w:rFonts w:ascii="Times New Roman" w:hAnsi="Times New Roman" w:cs="Times New Roman"/>
          <w:bCs/>
          <w:sz w:val="24"/>
          <w:szCs w:val="24"/>
          <w:u w:val="single"/>
          <w:lang w:val="en-US"/>
        </w:rPr>
      </w:pPr>
      <w:r w:rsidRPr="00426E49">
        <w:rPr>
          <w:rFonts w:ascii="Times New Roman" w:hAnsi="Times New Roman" w:cs="Times New Roman"/>
          <w:bCs/>
          <w:sz w:val="24"/>
          <w:szCs w:val="24"/>
          <w:lang w:val="en-US"/>
        </w:rPr>
        <w:t xml:space="preserve">To prove differences in bacterial community composition between the two genetically different </w:t>
      </w:r>
      <w:r w:rsidR="006D22F2" w:rsidRPr="00426E49">
        <w:rPr>
          <w:rFonts w:ascii="Times New Roman" w:hAnsi="Times New Roman" w:cs="Times New Roman"/>
          <w:bCs/>
          <w:sz w:val="24"/>
          <w:szCs w:val="24"/>
          <w:lang w:val="en-US"/>
        </w:rPr>
        <w:t xml:space="preserve">types of </w:t>
      </w:r>
      <w:r w:rsidRPr="00426E49">
        <w:rPr>
          <w:rFonts w:ascii="Times New Roman" w:hAnsi="Times New Roman" w:cs="Times New Roman"/>
          <w:bCs/>
          <w:sz w:val="24"/>
          <w:szCs w:val="24"/>
          <w:lang w:val="en-US"/>
        </w:rPr>
        <w:t>mothers, control samples were compared. On family level there was a significant difference in the abundance of fifteen taxa between leanControl and obeseControl samples.</w:t>
      </w:r>
      <w:r w:rsidR="002C1203" w:rsidRPr="00426E49">
        <w:rPr>
          <w:rFonts w:ascii="Times New Roman" w:hAnsi="Times New Roman" w:cs="Times New Roman"/>
          <w:bCs/>
          <w:sz w:val="24"/>
          <w:szCs w:val="24"/>
          <w:lang w:val="en-US"/>
        </w:rPr>
        <w:t xml:space="preserve"> While </w:t>
      </w:r>
      <w:r w:rsidRPr="00426E49">
        <w:rPr>
          <w:rFonts w:ascii="Times New Roman" w:hAnsi="Times New Roman" w:cs="Times New Roman"/>
          <w:bCs/>
          <w:i/>
          <w:sz w:val="24"/>
          <w:szCs w:val="24"/>
          <w:lang w:val="en-US"/>
        </w:rPr>
        <w:t>Peptococc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Veillonell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Mycoplasmat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CW040 F16</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Odoribacter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Lactobacillaceae</w:t>
      </w:r>
      <w:r w:rsidRPr="00426E49">
        <w:rPr>
          <w:rFonts w:ascii="Times New Roman" w:hAnsi="Times New Roman" w:cs="Times New Roman"/>
          <w:bCs/>
          <w:sz w:val="24"/>
          <w:szCs w:val="24"/>
          <w:lang w:val="en-US"/>
        </w:rPr>
        <w:t xml:space="preserve"> and</w:t>
      </w:r>
      <w:r w:rsidR="005D11A2" w:rsidRPr="00426E49">
        <w:rPr>
          <w:rFonts w:ascii="Times New Roman" w:hAnsi="Times New Roman" w:cs="Times New Roman"/>
          <w:bCs/>
          <w:sz w:val="24"/>
          <w:szCs w:val="24"/>
          <w:lang w:val="en-US"/>
        </w:rPr>
        <w:t xml:space="preserve"> OTUs which could not be further</w:t>
      </w:r>
      <w:r w:rsidR="003809D4" w:rsidRPr="00426E49">
        <w:rPr>
          <w:rFonts w:ascii="Times New Roman" w:hAnsi="Times New Roman" w:cs="Times New Roman"/>
          <w:bCs/>
          <w:sz w:val="24"/>
          <w:szCs w:val="24"/>
          <w:lang w:val="en-US"/>
        </w:rPr>
        <w:t xml:space="preserve"> </w:t>
      </w:r>
      <w:r w:rsidR="005D11A2" w:rsidRPr="00426E49">
        <w:rPr>
          <w:rFonts w:ascii="Times New Roman" w:hAnsi="Times New Roman" w:cs="Times New Roman"/>
          <w:bCs/>
          <w:sz w:val="24"/>
          <w:szCs w:val="24"/>
          <w:lang w:val="en-US"/>
        </w:rPr>
        <w:t>assigned than</w:t>
      </w:r>
      <w:r w:rsidR="003809D4" w:rsidRPr="00426E49">
        <w:rPr>
          <w:rFonts w:ascii="Times New Roman" w:hAnsi="Times New Roman" w:cs="Times New Roman"/>
          <w:bCs/>
          <w:sz w:val="24"/>
          <w:szCs w:val="24"/>
          <w:lang w:val="en-US"/>
        </w:rPr>
        <w:t xml:space="preserve"> to the class </w:t>
      </w:r>
      <w:r w:rsidRPr="00426E49">
        <w:rPr>
          <w:rFonts w:ascii="Times New Roman" w:hAnsi="Times New Roman" w:cs="Times New Roman"/>
          <w:bCs/>
          <w:i/>
          <w:sz w:val="24"/>
          <w:szCs w:val="24"/>
          <w:lang w:val="en-US"/>
        </w:rPr>
        <w:t>Clostridia</w:t>
      </w:r>
      <w:r w:rsidRPr="00426E49">
        <w:rPr>
          <w:rFonts w:ascii="Times New Roman" w:hAnsi="Times New Roman" w:cs="Times New Roman"/>
          <w:bCs/>
          <w:sz w:val="24"/>
          <w:szCs w:val="24"/>
          <w:lang w:val="en-US"/>
        </w:rPr>
        <w:t xml:space="preserve"> </w:t>
      </w:r>
      <w:r w:rsidR="00535510" w:rsidRPr="00426E49">
        <w:rPr>
          <w:rFonts w:ascii="Times New Roman" w:hAnsi="Times New Roman" w:cs="Times New Roman"/>
          <w:bCs/>
          <w:sz w:val="24"/>
          <w:szCs w:val="24"/>
          <w:lang w:val="en-US"/>
        </w:rPr>
        <w:t xml:space="preserve">level </w:t>
      </w:r>
      <w:r w:rsidRPr="00426E49">
        <w:rPr>
          <w:rFonts w:ascii="Times New Roman" w:hAnsi="Times New Roman" w:cs="Times New Roman"/>
          <w:bCs/>
          <w:sz w:val="24"/>
          <w:szCs w:val="24"/>
          <w:lang w:val="en-US"/>
        </w:rPr>
        <w:t xml:space="preserve">were increased in abundance in the obeseControl samples, the families </w:t>
      </w:r>
      <w:r w:rsidRPr="00426E49">
        <w:rPr>
          <w:rFonts w:ascii="Times New Roman" w:hAnsi="Times New Roman" w:cs="Times New Roman"/>
          <w:bCs/>
          <w:i/>
          <w:sz w:val="24"/>
          <w:szCs w:val="24"/>
          <w:lang w:val="en-US"/>
        </w:rPr>
        <w:t>Peptostreptococc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Desulfovibrion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Porphyromonad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Anaeroplasmat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Turicibacter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 xml:space="preserve">Clostridiaceae, Lachnospiraceae </w:t>
      </w:r>
      <w:r w:rsidRPr="00426E49">
        <w:rPr>
          <w:rFonts w:ascii="Times New Roman" w:hAnsi="Times New Roman" w:cs="Times New Roman"/>
          <w:bCs/>
          <w:sz w:val="24"/>
          <w:szCs w:val="24"/>
          <w:lang w:val="en-US"/>
        </w:rPr>
        <w:t xml:space="preserve">and </w:t>
      </w:r>
      <w:r w:rsidR="005D11A2" w:rsidRPr="00426E49">
        <w:rPr>
          <w:rFonts w:ascii="Times New Roman" w:hAnsi="Times New Roman" w:cs="Times New Roman"/>
          <w:bCs/>
          <w:sz w:val="24"/>
          <w:szCs w:val="24"/>
          <w:lang w:val="en-US"/>
        </w:rPr>
        <w:t xml:space="preserve">OTUs which could not be further assigned than to </w:t>
      </w:r>
      <w:r w:rsidR="003809D4" w:rsidRPr="00426E49">
        <w:rPr>
          <w:rFonts w:ascii="Times New Roman" w:hAnsi="Times New Roman" w:cs="Times New Roman"/>
          <w:bCs/>
          <w:sz w:val="24"/>
          <w:szCs w:val="24"/>
          <w:lang w:val="en-US"/>
        </w:rPr>
        <w:t xml:space="preserve">the order </w:t>
      </w:r>
      <w:r w:rsidRPr="00426E49">
        <w:rPr>
          <w:rFonts w:ascii="Times New Roman" w:hAnsi="Times New Roman" w:cs="Times New Roman"/>
          <w:bCs/>
          <w:i/>
          <w:sz w:val="24"/>
          <w:szCs w:val="24"/>
          <w:lang w:val="en-US"/>
        </w:rPr>
        <w:t xml:space="preserve">Clostridiales </w:t>
      </w:r>
      <w:r w:rsidR="00535510" w:rsidRPr="00426E49">
        <w:rPr>
          <w:rFonts w:ascii="Times New Roman" w:hAnsi="Times New Roman" w:cs="Times New Roman"/>
          <w:bCs/>
          <w:sz w:val="24"/>
          <w:szCs w:val="24"/>
          <w:lang w:val="en-US"/>
        </w:rPr>
        <w:t xml:space="preserve">level </w:t>
      </w:r>
      <w:r w:rsidRPr="00426E49">
        <w:rPr>
          <w:rFonts w:ascii="Times New Roman" w:hAnsi="Times New Roman" w:cs="Times New Roman"/>
          <w:bCs/>
          <w:sz w:val="24"/>
          <w:szCs w:val="24"/>
          <w:lang w:val="en-US"/>
        </w:rPr>
        <w:t xml:space="preserve">were higher abundant in the leanControl samples. </w:t>
      </w:r>
    </w:p>
    <w:p w14:paraId="21BB787D" w14:textId="75605071" w:rsidR="00270696" w:rsidRPr="00426E49" w:rsidRDefault="00270696" w:rsidP="00295EEB">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sz w:val="24"/>
          <w:szCs w:val="24"/>
          <w:lang w:val="en-US"/>
        </w:rPr>
        <w:t xml:space="preserve">To control for the impact of stress on the gut microbiome of the offspring, induced by the exchange of siblings to a foreign mother, gut samples from the leanBM/leanBM and obeseBM/obeseNM samples were compared to the respective controls. The </w:t>
      </w:r>
      <w:r w:rsidRPr="00426E49">
        <w:rPr>
          <w:rFonts w:ascii="Times New Roman" w:hAnsi="Times New Roman" w:cs="Times New Roman"/>
          <w:bCs/>
          <w:sz w:val="24"/>
          <w:szCs w:val="24"/>
          <w:lang w:val="en-US"/>
        </w:rPr>
        <w:t xml:space="preserve">obeseControl samples showed </w:t>
      </w:r>
      <w:r w:rsidRPr="00426E49">
        <w:rPr>
          <w:rFonts w:ascii="Times New Roman" w:hAnsi="Times New Roman" w:cs="Times New Roman"/>
          <w:sz w:val="24"/>
          <w:szCs w:val="24"/>
          <w:lang w:val="en-US"/>
        </w:rPr>
        <w:t xml:space="preserve">a higher abundance </w:t>
      </w:r>
      <w:r w:rsidRPr="00426E49">
        <w:rPr>
          <w:rFonts w:ascii="Times New Roman" w:hAnsi="Times New Roman" w:cs="Times New Roman"/>
          <w:bCs/>
          <w:sz w:val="24"/>
          <w:szCs w:val="24"/>
          <w:lang w:val="en-US"/>
        </w:rPr>
        <w:t xml:space="preserve">of the </w:t>
      </w:r>
      <w:r w:rsidRPr="00426E49">
        <w:rPr>
          <w:rFonts w:ascii="Times New Roman" w:hAnsi="Times New Roman" w:cs="Times New Roman"/>
          <w:sz w:val="24"/>
          <w:szCs w:val="24"/>
          <w:lang w:val="en-US"/>
        </w:rPr>
        <w:t>family</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Prevotellaceae,</w:t>
      </w:r>
      <w:r w:rsidRPr="00426E49">
        <w:rPr>
          <w:rFonts w:ascii="Times New Roman" w:hAnsi="Times New Roman" w:cs="Times New Roman"/>
          <w:bCs/>
          <w:sz w:val="24"/>
          <w:szCs w:val="24"/>
          <w:lang w:val="en-US"/>
        </w:rPr>
        <w:t xml:space="preserve"> while </w:t>
      </w:r>
      <w:r w:rsidRPr="00426E49">
        <w:rPr>
          <w:rFonts w:ascii="Times New Roman" w:hAnsi="Times New Roman" w:cs="Times New Roman"/>
          <w:bCs/>
          <w:i/>
          <w:sz w:val="24"/>
          <w:szCs w:val="24"/>
          <w:lang w:val="en-US"/>
        </w:rPr>
        <w:t>Anaeroplasmataceae</w:t>
      </w:r>
      <w:r w:rsidRPr="00426E49">
        <w:rPr>
          <w:rFonts w:ascii="Times New Roman" w:hAnsi="Times New Roman" w:cs="Times New Roman"/>
          <w:bCs/>
          <w:sz w:val="24"/>
          <w:szCs w:val="24"/>
          <w:lang w:val="en-US"/>
        </w:rPr>
        <w:t xml:space="preserve"> were </w:t>
      </w:r>
      <w:r w:rsidR="00EE5C7F" w:rsidRPr="00426E49">
        <w:rPr>
          <w:rFonts w:ascii="Times New Roman" w:hAnsi="Times New Roman" w:cs="Times New Roman"/>
          <w:bCs/>
          <w:sz w:val="24"/>
          <w:szCs w:val="24"/>
          <w:lang w:val="en-US"/>
        </w:rPr>
        <w:t xml:space="preserve">more </w:t>
      </w:r>
      <w:r w:rsidRPr="00426E49">
        <w:rPr>
          <w:rFonts w:ascii="Times New Roman" w:hAnsi="Times New Roman" w:cs="Times New Roman"/>
          <w:bCs/>
          <w:sz w:val="24"/>
          <w:szCs w:val="24"/>
          <w:lang w:val="en-US"/>
        </w:rPr>
        <w:t>abundant in the obeseBM/obeseNM samples. When the leanControl samples were compared to the leanBM/leanNM samples, differences were more pronounced as already indicated by the PC</w:t>
      </w:r>
      <w:r w:rsidR="00174903" w:rsidRPr="00426E49">
        <w:rPr>
          <w:rFonts w:ascii="Times New Roman" w:hAnsi="Times New Roman" w:cs="Times New Roman"/>
          <w:bCs/>
          <w:sz w:val="24"/>
          <w:szCs w:val="24"/>
          <w:lang w:val="en-US"/>
        </w:rPr>
        <w:t>o</w:t>
      </w:r>
      <w:r w:rsidRPr="00426E49">
        <w:rPr>
          <w:rFonts w:ascii="Times New Roman" w:hAnsi="Times New Roman" w:cs="Times New Roman"/>
          <w:bCs/>
          <w:sz w:val="24"/>
          <w:szCs w:val="24"/>
          <w:lang w:val="en-US"/>
        </w:rPr>
        <w:t xml:space="preserve">A analysis and affected mainly </w:t>
      </w:r>
      <w:r w:rsidRPr="00426E49">
        <w:rPr>
          <w:rFonts w:ascii="Times New Roman" w:hAnsi="Times New Roman" w:cs="Times New Roman"/>
          <w:bCs/>
          <w:i/>
          <w:sz w:val="24"/>
          <w:szCs w:val="24"/>
          <w:lang w:val="en-US"/>
        </w:rPr>
        <w:t>Desulfovibrion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Coriobacteriaceae</w:t>
      </w:r>
      <w:r w:rsidRPr="00426E49">
        <w:rPr>
          <w:rFonts w:ascii="Times New Roman" w:hAnsi="Times New Roman" w:cs="Times New Roman"/>
          <w:bCs/>
          <w:sz w:val="24"/>
          <w:szCs w:val="24"/>
          <w:lang w:val="en-US"/>
        </w:rPr>
        <w:t xml:space="preserve">, </w:t>
      </w:r>
      <w:r w:rsidRPr="00426E49">
        <w:rPr>
          <w:rFonts w:ascii="Times New Roman" w:hAnsi="Times New Roman" w:cs="Times New Roman"/>
          <w:bCs/>
          <w:i/>
          <w:sz w:val="24"/>
          <w:szCs w:val="24"/>
          <w:lang w:val="en-US"/>
        </w:rPr>
        <w:t>Lachnospiraceae</w:t>
      </w:r>
      <w:r w:rsidRPr="00426E49">
        <w:rPr>
          <w:rFonts w:ascii="Times New Roman" w:hAnsi="Times New Roman" w:cs="Times New Roman"/>
          <w:bCs/>
          <w:sz w:val="24"/>
          <w:szCs w:val="24"/>
          <w:lang w:val="en-US"/>
        </w:rPr>
        <w:t xml:space="preserve"> (higher abundance in the leanControl samples), and </w:t>
      </w:r>
      <w:r w:rsidRPr="00426E49">
        <w:rPr>
          <w:rFonts w:ascii="Times New Roman" w:hAnsi="Times New Roman" w:cs="Times New Roman"/>
          <w:bCs/>
          <w:i/>
          <w:sz w:val="24"/>
          <w:szCs w:val="24"/>
          <w:lang w:val="en-US"/>
        </w:rPr>
        <w:t>Peptococcaceae</w:t>
      </w:r>
      <w:r w:rsidRPr="00426E49">
        <w:rPr>
          <w:rFonts w:ascii="Times New Roman" w:hAnsi="Times New Roman" w:cs="Times New Roman"/>
          <w:bCs/>
          <w:sz w:val="24"/>
          <w:szCs w:val="24"/>
          <w:lang w:val="en-US"/>
        </w:rPr>
        <w:t xml:space="preserve"> (higher abundance in the leanBM/leanNM samples)</w:t>
      </w:r>
      <w:r w:rsidRPr="00426E49">
        <w:rPr>
          <w:rFonts w:ascii="Times New Roman" w:hAnsi="Times New Roman" w:cs="Times New Roman"/>
          <w:bCs/>
          <w:i/>
          <w:sz w:val="24"/>
          <w:szCs w:val="24"/>
          <w:lang w:val="en-US"/>
        </w:rPr>
        <w:t xml:space="preserve">. </w:t>
      </w:r>
    </w:p>
    <w:p w14:paraId="300A1426" w14:textId="4AF9584B" w:rsidR="00270696" w:rsidRPr="00426E49" w:rsidRDefault="00270696" w:rsidP="00295EEB">
      <w:pPr>
        <w:spacing w:line="480" w:lineRule="auto"/>
        <w:jc w:val="both"/>
      </w:pPr>
      <w:r w:rsidRPr="00426E49">
        <w:t xml:space="preserve">To analyze the influence of the </w:t>
      </w:r>
      <w:r w:rsidR="003329CC" w:rsidRPr="00426E49">
        <w:t>nursing</w:t>
      </w:r>
      <w:r w:rsidRPr="00426E49">
        <w:t xml:space="preserve"> mother on the gut microbiota of the offspring, the leanBM/obeseNM</w:t>
      </w:r>
      <w:r w:rsidR="00EE5C7F" w:rsidRPr="00426E49">
        <w:t xml:space="preserve"> and </w:t>
      </w:r>
      <w:r w:rsidRPr="00426E49">
        <w:t>obeseBM/leanNM</w:t>
      </w:r>
      <w:r w:rsidR="00714BF9" w:rsidRPr="00426E49">
        <w:t xml:space="preserve"> </w:t>
      </w:r>
      <w:r w:rsidRPr="00426E49">
        <w:t xml:space="preserve">were compared to the respective controls. For </w:t>
      </w:r>
      <w:r w:rsidRPr="00426E49">
        <w:lastRenderedPageBreak/>
        <w:t>obeseBM/leanNM twelve and seven taxa were observed which changed on the family level in comparison to the obeseControl respectively obeseBM/obeseNM samples (Fig</w:t>
      </w:r>
      <w:r w:rsidR="00585228" w:rsidRPr="00426E49">
        <w:t xml:space="preserve">. </w:t>
      </w:r>
      <w:r w:rsidR="008416E0" w:rsidRPr="00426E49">
        <w:t>4</w:t>
      </w:r>
      <w:r w:rsidRPr="00426E49">
        <w:t xml:space="preserve">). </w:t>
      </w:r>
      <w:r w:rsidR="005A6C9A" w:rsidRPr="00426E49">
        <w:t>Six</w:t>
      </w:r>
      <w:r w:rsidRPr="00426E49">
        <w:t xml:space="preserve"> of these taxa showed a significant change for both types of control. Mainly </w:t>
      </w:r>
      <w:r w:rsidRPr="00426E49">
        <w:rPr>
          <w:i/>
        </w:rPr>
        <w:t>CW040 F16</w:t>
      </w:r>
      <w:r w:rsidRPr="00426E49">
        <w:t xml:space="preserve">, </w:t>
      </w:r>
      <w:r w:rsidRPr="00426E49">
        <w:rPr>
          <w:i/>
        </w:rPr>
        <w:t>Coriobacteriaceae</w:t>
      </w:r>
      <w:r w:rsidRPr="00426E49">
        <w:t xml:space="preserve">, </w:t>
      </w:r>
      <w:r w:rsidRPr="00426E49">
        <w:rPr>
          <w:i/>
        </w:rPr>
        <w:t>Streptococcaceae</w:t>
      </w:r>
      <w:r w:rsidRPr="00426E49">
        <w:t xml:space="preserve">, </w:t>
      </w:r>
      <w:r w:rsidRPr="00426E49">
        <w:rPr>
          <w:i/>
        </w:rPr>
        <w:t>Mycoplasmataceae</w:t>
      </w:r>
      <w:r w:rsidRPr="00426E49">
        <w:t xml:space="preserve"> and </w:t>
      </w:r>
      <w:r w:rsidR="009B337F" w:rsidRPr="00426E49">
        <w:t>not further classified</w:t>
      </w:r>
      <w:r w:rsidRPr="00426E49">
        <w:t xml:space="preserve"> </w:t>
      </w:r>
      <w:r w:rsidRPr="00426E49">
        <w:rPr>
          <w:i/>
        </w:rPr>
        <w:t>Bacteroidales</w:t>
      </w:r>
      <w:r w:rsidRPr="00426E49">
        <w:t xml:space="preserve"> were decreased in the obeseBM/leanNM samples, while </w:t>
      </w:r>
      <w:r w:rsidRPr="00426E49">
        <w:rPr>
          <w:i/>
        </w:rPr>
        <w:t>Rikenellaceae</w:t>
      </w:r>
      <w:r w:rsidRPr="00426E49">
        <w:t xml:space="preserve"> were increased by the swapping to a lean </w:t>
      </w:r>
      <w:r w:rsidR="003329CC" w:rsidRPr="00426E49">
        <w:t>nursing</w:t>
      </w:r>
      <w:r w:rsidRPr="00426E49">
        <w:t xml:space="preserve"> mother. When analyzing the impact of the obese </w:t>
      </w:r>
      <w:r w:rsidR="003329CC" w:rsidRPr="00426E49">
        <w:t>nursing</w:t>
      </w:r>
      <w:r w:rsidRPr="00426E49">
        <w:t xml:space="preserve"> mother in comparison to the respective controls, five taxa showed a significant change in abundance in comparison to the leanControl samples and six significant changes were found in comparison to the leanBM/leanNM samples. </w:t>
      </w:r>
      <w:r w:rsidR="009B337F" w:rsidRPr="00426E49">
        <w:t>A group of not further classified</w:t>
      </w:r>
      <w:r w:rsidRPr="00426E49">
        <w:t xml:space="preserve"> </w:t>
      </w:r>
      <w:r w:rsidRPr="00426E49">
        <w:rPr>
          <w:i/>
        </w:rPr>
        <w:t>Firmicutes</w:t>
      </w:r>
      <w:r w:rsidRPr="00426E49">
        <w:t xml:space="preserve"> were decreased compared to both types of controls, and were therefore considered as significantly influenced by the shift to an obese </w:t>
      </w:r>
      <w:r w:rsidR="003329CC" w:rsidRPr="00426E49">
        <w:t>nursing</w:t>
      </w:r>
      <w:r w:rsidRPr="00426E49">
        <w:t xml:space="preserve"> mother.</w:t>
      </w:r>
    </w:p>
    <w:p w14:paraId="32260F44" w14:textId="77777777" w:rsidR="008819DB" w:rsidRPr="00426E49" w:rsidRDefault="008819DB" w:rsidP="00295EEB">
      <w:pPr>
        <w:spacing w:line="480" w:lineRule="auto"/>
        <w:jc w:val="both"/>
      </w:pPr>
    </w:p>
    <w:p w14:paraId="0DB3CD40" w14:textId="13F2FC84" w:rsidR="00270696" w:rsidRPr="00426E49" w:rsidRDefault="00270696" w:rsidP="00295EEB">
      <w:pPr>
        <w:spacing w:line="480" w:lineRule="auto"/>
        <w:jc w:val="both"/>
      </w:pPr>
      <w:r w:rsidRPr="00426E49">
        <w:t xml:space="preserve">For an in depth analysis of major responders influenced by the </w:t>
      </w:r>
      <w:r w:rsidR="003329CC" w:rsidRPr="00426E49">
        <w:t>nursing</w:t>
      </w:r>
      <w:r w:rsidRPr="00426E49">
        <w:t xml:space="preserve"> mother a serial group comparison with pairwise Fisher's exact test and p-value correction by Benjamini-Hochberg method was </w:t>
      </w:r>
      <w:r w:rsidR="009002B8" w:rsidRPr="00426E49">
        <w:t>applied</w:t>
      </w:r>
      <w:r w:rsidRPr="00426E49">
        <w:t xml:space="preserve">. Again the leanBM/obeseNM samples were compared to the leanControl and the leanBM/leanNM samples for analysis of the effect of the obese </w:t>
      </w:r>
      <w:r w:rsidR="003329CC" w:rsidRPr="00426E49">
        <w:t>nursing</w:t>
      </w:r>
      <w:r w:rsidRPr="00426E49">
        <w:t xml:space="preserve"> mother, and the obeseBM/leanNM to the obeseControl and obeseBM/obeseNM samples for analysis of the effect of the lean </w:t>
      </w:r>
      <w:r w:rsidR="003329CC" w:rsidRPr="00426E49">
        <w:t>nursing</w:t>
      </w:r>
      <w:r w:rsidRPr="00426E49">
        <w:t xml:space="preserve"> mother. Representative sequences of the identified OTUs were annotated using the 16S ribosomal RNA sequences database of BLASTn. </w:t>
      </w:r>
    </w:p>
    <w:p w14:paraId="45D5C2C0" w14:textId="3E6DBC7D" w:rsidR="00270696" w:rsidRPr="00426E49" w:rsidRDefault="00270696" w:rsidP="00295EEB">
      <w:pPr>
        <w:spacing w:line="480" w:lineRule="auto"/>
        <w:jc w:val="both"/>
      </w:pPr>
      <w:r w:rsidRPr="00426E49">
        <w:t xml:space="preserve">Overall the obese </w:t>
      </w:r>
      <w:r w:rsidR="003329CC" w:rsidRPr="00426E49">
        <w:t>nursing</w:t>
      </w:r>
      <w:r w:rsidRPr="00426E49">
        <w:t xml:space="preserve"> mother had an influence on five OTUs and the lean </w:t>
      </w:r>
      <w:r w:rsidR="003329CC" w:rsidRPr="00426E49">
        <w:t>nursing</w:t>
      </w:r>
      <w:r w:rsidRPr="00426E49">
        <w:t xml:space="preserve"> mother impacted thirteen OTUs. The analysis confirmed the strong negative influence of the obese </w:t>
      </w:r>
      <w:r w:rsidR="003329CC" w:rsidRPr="00426E49">
        <w:t>nursing</w:t>
      </w:r>
      <w:r w:rsidRPr="00426E49">
        <w:t xml:space="preserve"> mother on </w:t>
      </w:r>
      <w:r w:rsidRPr="00426E49">
        <w:rPr>
          <w:i/>
        </w:rPr>
        <w:t>Firmicutes</w:t>
      </w:r>
      <w:r w:rsidRPr="00426E49">
        <w:t xml:space="preserve"> when the offspring was shifted from a lean birth mother, as relative abundance of</w:t>
      </w:r>
      <w:r w:rsidR="00E82811" w:rsidRPr="00426E49">
        <w:t xml:space="preserve"> OTUs annotated as</w:t>
      </w:r>
      <w:r w:rsidRPr="00426E49">
        <w:t xml:space="preserve"> </w:t>
      </w:r>
      <w:r w:rsidR="008819DB" w:rsidRPr="00426E49">
        <w:rPr>
          <w:i/>
        </w:rPr>
        <w:t>Roseburia intestinalis</w:t>
      </w:r>
      <w:r w:rsidRPr="00426E49">
        <w:t xml:space="preserve"> </w:t>
      </w:r>
      <w:r w:rsidR="005D4D48" w:rsidRPr="00426E49">
        <w:t xml:space="preserve">(OTU 343630) </w:t>
      </w:r>
      <w:r w:rsidRPr="00426E49">
        <w:t xml:space="preserve">and </w:t>
      </w:r>
      <w:r w:rsidRPr="00426E49">
        <w:rPr>
          <w:i/>
        </w:rPr>
        <w:t xml:space="preserve">Clostridium </w:t>
      </w:r>
      <w:r w:rsidRPr="00426E49">
        <w:rPr>
          <w:i/>
        </w:rPr>
        <w:lastRenderedPageBreak/>
        <w:t>bolteae</w:t>
      </w:r>
      <w:r w:rsidR="00E82811" w:rsidRPr="00426E49">
        <w:rPr>
          <w:rFonts w:eastAsia="Times New Roman"/>
        </w:rPr>
        <w:t xml:space="preserve"> </w:t>
      </w:r>
      <w:r w:rsidRPr="00426E49">
        <w:t xml:space="preserve">were reduced in relative abundance. </w:t>
      </w:r>
      <w:r w:rsidR="006448B2" w:rsidRPr="00426E49">
        <w:t>Further</w:t>
      </w:r>
      <w:r w:rsidR="000A1153" w:rsidRPr="00426E49">
        <w:t>more</w:t>
      </w:r>
      <w:r w:rsidR="00295EEB" w:rsidRPr="00426E49">
        <w:t>,</w:t>
      </w:r>
      <w:r w:rsidRPr="00426E49">
        <w:t xml:space="preserve"> also OTUs assigned to </w:t>
      </w:r>
      <w:r w:rsidRPr="00426E49">
        <w:rPr>
          <w:i/>
        </w:rPr>
        <w:t>Bacteroidetes</w:t>
      </w:r>
      <w:r w:rsidRPr="00426E49">
        <w:t xml:space="preserve"> including </w:t>
      </w:r>
      <w:r w:rsidRPr="00426E49">
        <w:rPr>
          <w:i/>
        </w:rPr>
        <w:t xml:space="preserve">Muribaculum intestinale </w:t>
      </w:r>
      <w:r w:rsidRPr="00426E49">
        <w:t xml:space="preserve">(OTU 276629) and </w:t>
      </w:r>
      <w:r w:rsidRPr="00426E49">
        <w:rPr>
          <w:i/>
        </w:rPr>
        <w:t>Alistipes senegalensis</w:t>
      </w:r>
      <w:r w:rsidR="005D4D48" w:rsidRPr="00426E49">
        <w:rPr>
          <w:i/>
        </w:rPr>
        <w:t xml:space="preserve"> </w:t>
      </w:r>
      <w:r w:rsidR="005D4D48" w:rsidRPr="00426E49">
        <w:t>(NCUR OTU885)</w:t>
      </w:r>
      <w:r w:rsidRPr="00426E49">
        <w:t xml:space="preserve"> were decreased in gut samples of the offsp</w:t>
      </w:r>
      <w:r w:rsidR="00295EEB" w:rsidRPr="00426E49">
        <w:t>ring of leanBM/obeseNM settings. T</w:t>
      </w:r>
      <w:r w:rsidRPr="00426E49">
        <w:t xml:space="preserve">his negative effect for </w:t>
      </w:r>
      <w:r w:rsidRPr="00426E49">
        <w:rPr>
          <w:i/>
        </w:rPr>
        <w:t>Bacteroidetes</w:t>
      </w:r>
      <w:r w:rsidRPr="00426E49">
        <w:t xml:space="preserve"> was balanced out on the phylum level by </w:t>
      </w:r>
      <w:r w:rsidR="009E517A" w:rsidRPr="00426E49">
        <w:rPr>
          <w:i/>
        </w:rPr>
        <w:t>Butyricimonas faecihominis</w:t>
      </w:r>
      <w:r w:rsidRPr="00426E49">
        <w:rPr>
          <w:rFonts w:eastAsia="Times New Roman"/>
        </w:rPr>
        <w:t xml:space="preserve">, which was increased by shifting offspring from a lean birth- to an obese </w:t>
      </w:r>
      <w:r w:rsidR="003329CC" w:rsidRPr="00426E49">
        <w:rPr>
          <w:rFonts w:eastAsia="Times New Roman"/>
        </w:rPr>
        <w:t>nursing</w:t>
      </w:r>
      <w:r w:rsidRPr="00426E49">
        <w:rPr>
          <w:rFonts w:eastAsia="Times New Roman"/>
        </w:rPr>
        <w:t xml:space="preserve"> mother</w:t>
      </w:r>
      <w:r w:rsidRPr="00426E49">
        <w:t xml:space="preserve"> (Table </w:t>
      </w:r>
      <w:r w:rsidR="00962388" w:rsidRPr="00426E49">
        <w:t>S</w:t>
      </w:r>
      <w:r w:rsidR="008A07D2" w:rsidRPr="00426E49">
        <w:t>2</w:t>
      </w:r>
      <w:r w:rsidRPr="00426E49">
        <w:t xml:space="preserve"> and </w:t>
      </w:r>
      <w:r w:rsidR="00962388" w:rsidRPr="00426E49">
        <w:t>S</w:t>
      </w:r>
      <w:r w:rsidR="008A07D2" w:rsidRPr="00426E49">
        <w:t>3</w:t>
      </w:r>
      <w:r w:rsidRPr="00426E49">
        <w:t xml:space="preserve">). </w:t>
      </w:r>
    </w:p>
    <w:p w14:paraId="349D29ED" w14:textId="52B2F48B" w:rsidR="00270696" w:rsidRPr="00426E49" w:rsidRDefault="00270696" w:rsidP="00295EEB">
      <w:pPr>
        <w:spacing w:line="480" w:lineRule="auto"/>
        <w:jc w:val="both"/>
      </w:pPr>
      <w:r w:rsidRPr="00426E49">
        <w:t>Shifting the offspring fr</w:t>
      </w:r>
      <w:r w:rsidR="005873D2" w:rsidRPr="00426E49">
        <w:t>o</w:t>
      </w:r>
      <w:r w:rsidRPr="00426E49">
        <w:t xml:space="preserve">m an obese to a lean </w:t>
      </w:r>
      <w:r w:rsidR="003329CC" w:rsidRPr="00426E49">
        <w:t>nursing</w:t>
      </w:r>
      <w:r w:rsidRPr="00426E49">
        <w:t xml:space="preserve"> mother increased OTUs that could be </w:t>
      </w:r>
      <w:r w:rsidR="00200F50" w:rsidRPr="00426E49">
        <w:t>annotated as</w:t>
      </w:r>
      <w:r w:rsidRPr="00426E49">
        <w:t xml:space="preserve"> </w:t>
      </w:r>
      <w:r w:rsidRPr="00426E49">
        <w:rPr>
          <w:rFonts w:eastAsia="Times New Roman"/>
          <w:i/>
        </w:rPr>
        <w:t>Alistipes senegalensis</w:t>
      </w:r>
      <w:r w:rsidRPr="00426E49">
        <w:rPr>
          <w:rFonts w:eastAsia="Times New Roman"/>
        </w:rPr>
        <w:t xml:space="preserve"> </w:t>
      </w:r>
      <w:r w:rsidR="005D4D48" w:rsidRPr="00426E49">
        <w:t xml:space="preserve">(NCUR OTU885, OTU 336214) </w:t>
      </w:r>
      <w:r w:rsidRPr="00426E49">
        <w:rPr>
          <w:rFonts w:eastAsia="Times New Roman"/>
        </w:rPr>
        <w:t xml:space="preserve">and </w:t>
      </w:r>
      <w:r w:rsidRPr="00426E49">
        <w:rPr>
          <w:rFonts w:eastAsia="Times New Roman"/>
          <w:i/>
        </w:rPr>
        <w:t xml:space="preserve">Alistipes putredini. </w:t>
      </w:r>
      <w:r w:rsidRPr="00426E49">
        <w:rPr>
          <w:rFonts w:eastAsia="Times New Roman"/>
        </w:rPr>
        <w:t xml:space="preserve">The related OTUs accounted for </w:t>
      </w:r>
      <w:r w:rsidRPr="00426E49">
        <w:t>17.05 % of the total reads within the obeseBM/leanNM samples, therefore having a high impact on the overall abundance of th</w:t>
      </w:r>
      <w:r w:rsidR="00B14C0D" w:rsidRPr="00426E49">
        <w:t>e family of</w:t>
      </w:r>
      <w:r w:rsidRPr="00426E49">
        <w:t xml:space="preserve"> </w:t>
      </w:r>
      <w:r w:rsidRPr="00426E49">
        <w:rPr>
          <w:i/>
        </w:rPr>
        <w:t>Rikenellaceae</w:t>
      </w:r>
      <w:r w:rsidRPr="00426E49">
        <w:t xml:space="preserve">, which has been described above. Further OTUs that were assigned to </w:t>
      </w:r>
      <w:r w:rsidRPr="00426E49">
        <w:rPr>
          <w:i/>
        </w:rPr>
        <w:t>Lactobacillus murinus</w:t>
      </w:r>
      <w:r w:rsidRPr="00426E49">
        <w:t xml:space="preserve">, </w:t>
      </w:r>
      <w:r w:rsidRPr="00426E49">
        <w:rPr>
          <w:i/>
        </w:rPr>
        <w:t>Anaeromassilibacillus senegalensis</w:t>
      </w:r>
      <w:r w:rsidRPr="00426E49">
        <w:t xml:space="preserve">, </w:t>
      </w:r>
      <w:r w:rsidRPr="00426E49">
        <w:rPr>
          <w:i/>
        </w:rPr>
        <w:t>Prevotella shahii</w:t>
      </w:r>
      <w:r w:rsidRPr="00426E49">
        <w:t xml:space="preserve"> and </w:t>
      </w:r>
      <w:r w:rsidRPr="00426E49">
        <w:rPr>
          <w:i/>
        </w:rPr>
        <w:t>Odoribacter splanchnicus</w:t>
      </w:r>
      <w:r w:rsidRPr="00426E49">
        <w:t xml:space="preserve"> increased when shifting the offspring from an o</w:t>
      </w:r>
      <w:r w:rsidR="00AE6BB3" w:rsidRPr="00426E49">
        <w:t xml:space="preserve">bese to a lean </w:t>
      </w:r>
      <w:r w:rsidR="003329CC" w:rsidRPr="00426E49">
        <w:t>nursing</w:t>
      </w:r>
      <w:r w:rsidR="00AE6BB3" w:rsidRPr="00426E49">
        <w:t xml:space="preserve"> mother. </w:t>
      </w:r>
      <w:r w:rsidRPr="00426E49">
        <w:t>In contrast</w:t>
      </w:r>
      <w:r w:rsidR="00B14C0D" w:rsidRPr="00426E49">
        <w:t>,</w:t>
      </w:r>
      <w:r w:rsidRPr="00426E49">
        <w:t xml:space="preserve"> OTUs </w:t>
      </w:r>
      <w:r w:rsidR="005873D2" w:rsidRPr="00426E49">
        <w:t>assigned</w:t>
      </w:r>
      <w:r w:rsidRPr="00426E49">
        <w:t xml:space="preserve"> to </w:t>
      </w:r>
      <w:r w:rsidRPr="00426E49">
        <w:rPr>
          <w:i/>
        </w:rPr>
        <w:t>Muribaculum intestinale</w:t>
      </w:r>
      <w:r w:rsidR="005D4D48" w:rsidRPr="00426E49">
        <w:rPr>
          <w:i/>
        </w:rPr>
        <w:t xml:space="preserve"> </w:t>
      </w:r>
      <w:r w:rsidR="005D4D48" w:rsidRPr="00426E49">
        <w:t>(OTU 276509)</w:t>
      </w:r>
      <w:r w:rsidRPr="00426E49">
        <w:t xml:space="preserve">, </w:t>
      </w:r>
      <w:r w:rsidRPr="00426E49">
        <w:rPr>
          <w:i/>
        </w:rPr>
        <w:t>Gabonia massiliensis</w:t>
      </w:r>
      <w:r w:rsidRPr="00426E49">
        <w:t xml:space="preserve">, </w:t>
      </w:r>
      <w:r w:rsidRPr="00426E49">
        <w:rPr>
          <w:i/>
        </w:rPr>
        <w:t xml:space="preserve">Alistipes senegalensis </w:t>
      </w:r>
      <w:r w:rsidR="005D4D48" w:rsidRPr="00426E49">
        <w:t>(</w:t>
      </w:r>
      <w:r w:rsidR="005D4D48" w:rsidRPr="00426E49">
        <w:rPr>
          <w:rFonts w:eastAsia="Times New Roman"/>
          <w:bCs/>
        </w:rPr>
        <w:t>NCUR</w:t>
      </w:r>
      <w:r w:rsidR="005D4D48" w:rsidRPr="00426E49">
        <w:rPr>
          <w:rFonts w:eastAsia="Times New Roman"/>
        </w:rPr>
        <w:t xml:space="preserve"> OTU287) </w:t>
      </w:r>
      <w:r w:rsidRPr="00426E49">
        <w:t>and</w:t>
      </w:r>
      <w:r w:rsidRPr="00426E49">
        <w:rPr>
          <w:i/>
        </w:rPr>
        <w:t xml:space="preserve"> Butyricimonas faecihominis</w:t>
      </w:r>
      <w:r w:rsidRPr="00426E49">
        <w:t xml:space="preserve">, all members of the </w:t>
      </w:r>
      <w:r w:rsidRPr="00426E49">
        <w:rPr>
          <w:i/>
        </w:rPr>
        <w:t>Bacteroidetes</w:t>
      </w:r>
      <w:r w:rsidRPr="00426E49">
        <w:t xml:space="preserve"> phylum</w:t>
      </w:r>
      <w:r w:rsidR="005873D2" w:rsidRPr="00426E49">
        <w:t>,</w:t>
      </w:r>
      <w:r w:rsidRPr="00426E49">
        <w:t xml:space="preserve"> were reduced under these settings. The same was observed for the members of the </w:t>
      </w:r>
      <w:r w:rsidRPr="00426E49">
        <w:rPr>
          <w:i/>
        </w:rPr>
        <w:t>Firmicutes</w:t>
      </w:r>
      <w:r w:rsidR="005873D2" w:rsidRPr="00426E49">
        <w:t>,</w:t>
      </w:r>
      <w:r w:rsidRPr="00426E49">
        <w:t xml:space="preserve"> </w:t>
      </w:r>
      <w:r w:rsidRPr="00426E49">
        <w:rPr>
          <w:i/>
        </w:rPr>
        <w:t>Roseburia intestinalis</w:t>
      </w:r>
      <w:r w:rsidR="005D4D48" w:rsidRPr="00426E49">
        <w:rPr>
          <w:i/>
        </w:rPr>
        <w:t xml:space="preserve"> </w:t>
      </w:r>
      <w:r w:rsidR="005D4D48" w:rsidRPr="00426E49">
        <w:t>(OTU 275580)</w:t>
      </w:r>
      <w:r w:rsidRPr="00426E49">
        <w:t xml:space="preserve"> and </w:t>
      </w:r>
      <w:r w:rsidRPr="00426E49">
        <w:rPr>
          <w:i/>
        </w:rPr>
        <w:t>Eisenbergiella massiliensis</w:t>
      </w:r>
      <w:r w:rsidRPr="00426E49">
        <w:t xml:space="preserve"> (Table </w:t>
      </w:r>
      <w:r w:rsidR="00962388" w:rsidRPr="00426E49">
        <w:t>S</w:t>
      </w:r>
      <w:r w:rsidR="008A07D2" w:rsidRPr="00426E49">
        <w:t>2</w:t>
      </w:r>
      <w:r w:rsidRPr="00426E49">
        <w:t xml:space="preserve"> and </w:t>
      </w:r>
      <w:r w:rsidR="00962388" w:rsidRPr="00426E49">
        <w:t>S</w:t>
      </w:r>
      <w:r w:rsidR="008A07D2" w:rsidRPr="00426E49">
        <w:t>3</w:t>
      </w:r>
      <w:r w:rsidRPr="00426E49">
        <w:t>)</w:t>
      </w:r>
      <w:r w:rsidR="005873D2" w:rsidRPr="00426E49">
        <w:t>.</w:t>
      </w:r>
    </w:p>
    <w:p w14:paraId="0C5E2B56" w14:textId="606E1B09" w:rsidR="00270696" w:rsidRPr="00426E49" w:rsidRDefault="00270696" w:rsidP="00295EEB">
      <w:pPr>
        <w:spacing w:line="480" w:lineRule="auto"/>
        <w:jc w:val="both"/>
      </w:pPr>
      <w:r w:rsidRPr="00426E49">
        <w:t>Interestingly two OTUs</w:t>
      </w:r>
      <w:r w:rsidR="005873D2" w:rsidRPr="00426E49">
        <w:t>,</w:t>
      </w:r>
      <w:r w:rsidRPr="00426E49">
        <w:t xml:space="preserve"> </w:t>
      </w:r>
      <w:r w:rsidRPr="00426E49">
        <w:rPr>
          <w:rFonts w:eastAsia="Times New Roman"/>
        </w:rPr>
        <w:t>OTU999 (</w:t>
      </w:r>
      <w:r w:rsidRPr="00426E49">
        <w:rPr>
          <w:rFonts w:eastAsia="Times New Roman"/>
          <w:i/>
        </w:rPr>
        <w:t>Butyricimonas faecihominis</w:t>
      </w:r>
      <w:r w:rsidRPr="00426E49">
        <w:rPr>
          <w:rFonts w:eastAsia="Times New Roman"/>
        </w:rPr>
        <w:t xml:space="preserve">) and </w:t>
      </w:r>
      <w:r w:rsidR="005D4D48" w:rsidRPr="00426E49">
        <w:rPr>
          <w:rFonts w:eastAsia="Times New Roman"/>
          <w:bCs/>
        </w:rPr>
        <w:t>NCUR</w:t>
      </w:r>
      <w:r w:rsidR="005D4D48" w:rsidRPr="00426E49">
        <w:rPr>
          <w:rFonts w:eastAsia="Times New Roman"/>
        </w:rPr>
        <w:t xml:space="preserve"> </w:t>
      </w:r>
      <w:r w:rsidRPr="00426E49">
        <w:rPr>
          <w:rFonts w:eastAsia="Times New Roman"/>
        </w:rPr>
        <w:t>OTU885 (</w:t>
      </w:r>
      <w:r w:rsidRPr="00426E49">
        <w:rPr>
          <w:rFonts w:eastAsia="Times New Roman"/>
          <w:i/>
        </w:rPr>
        <w:t>Alistipes senegalensis</w:t>
      </w:r>
      <w:r w:rsidRPr="00426E49">
        <w:rPr>
          <w:rFonts w:eastAsia="Times New Roman"/>
        </w:rPr>
        <w:t>)</w:t>
      </w:r>
      <w:r w:rsidR="005873D2" w:rsidRPr="00426E49">
        <w:rPr>
          <w:rFonts w:eastAsia="Times New Roman"/>
        </w:rPr>
        <w:t>,</w:t>
      </w:r>
      <w:r w:rsidRPr="00426E49">
        <w:rPr>
          <w:rFonts w:eastAsia="Times New Roman"/>
        </w:rPr>
        <w:t xml:space="preserve"> were influenced by both types of </w:t>
      </w:r>
      <w:r w:rsidR="003329CC" w:rsidRPr="00426E49">
        <w:rPr>
          <w:rFonts w:eastAsia="Times New Roman"/>
        </w:rPr>
        <w:t>nursing</w:t>
      </w:r>
      <w:r w:rsidRPr="00426E49">
        <w:rPr>
          <w:rFonts w:eastAsia="Times New Roman"/>
        </w:rPr>
        <w:t xml:space="preserve"> mothers and </w:t>
      </w:r>
      <w:r w:rsidRPr="00426E49">
        <w:t xml:space="preserve">showed an inverse behavior for the impact of the lean and the obese </w:t>
      </w:r>
      <w:r w:rsidR="003329CC" w:rsidRPr="00426E49">
        <w:t>nursing</w:t>
      </w:r>
      <w:r w:rsidRPr="00426E49">
        <w:t xml:space="preserve"> mother</w:t>
      </w:r>
      <w:r w:rsidR="005873D2" w:rsidRPr="00426E49">
        <w:t>, respectively</w:t>
      </w:r>
      <w:r w:rsidRPr="00426E49">
        <w:t xml:space="preserve">. </w:t>
      </w:r>
    </w:p>
    <w:p w14:paraId="6237F1ED" w14:textId="77777777" w:rsidR="006A79F5" w:rsidRPr="00426E49" w:rsidRDefault="006A79F5" w:rsidP="00295EEB">
      <w:pPr>
        <w:spacing w:line="480" w:lineRule="auto"/>
        <w:jc w:val="both"/>
      </w:pPr>
    </w:p>
    <w:p w14:paraId="76D79979" w14:textId="67C859B3" w:rsidR="00487026" w:rsidRPr="00426E49" w:rsidRDefault="00487026" w:rsidP="00295EEB">
      <w:pPr>
        <w:spacing w:line="480" w:lineRule="auto"/>
        <w:rPr>
          <w:b/>
        </w:rPr>
      </w:pPr>
      <w:r w:rsidRPr="00426E49">
        <w:rPr>
          <w:b/>
        </w:rPr>
        <w:t xml:space="preserve">Impact of the </w:t>
      </w:r>
      <w:r w:rsidR="003329CC" w:rsidRPr="00426E49">
        <w:rPr>
          <w:b/>
        </w:rPr>
        <w:t>nursing</w:t>
      </w:r>
      <w:r w:rsidRPr="00426E49">
        <w:rPr>
          <w:b/>
        </w:rPr>
        <w:t xml:space="preserve"> mother on the core OTUs of the </w:t>
      </w:r>
      <w:r w:rsidR="005873D2" w:rsidRPr="00426E49">
        <w:rPr>
          <w:b/>
        </w:rPr>
        <w:t xml:space="preserve">offspring’s </w:t>
      </w:r>
      <w:r w:rsidRPr="00426E49">
        <w:rPr>
          <w:b/>
        </w:rPr>
        <w:t xml:space="preserve">gut microbiome </w:t>
      </w:r>
    </w:p>
    <w:p w14:paraId="4827BBA8" w14:textId="03C25F5B" w:rsidR="00487026" w:rsidRPr="00426E49" w:rsidRDefault="00B14C0D" w:rsidP="00295EEB">
      <w:pPr>
        <w:spacing w:line="480" w:lineRule="auto"/>
        <w:jc w:val="both"/>
      </w:pPr>
      <w:r w:rsidRPr="00426E49">
        <w:lastRenderedPageBreak/>
        <w:t>The</w:t>
      </w:r>
      <w:r w:rsidR="00487026" w:rsidRPr="00426E49">
        <w:t xml:space="preserve"> percentage of shared core OTUs between both controls and the samples of swapped offspring was considered a measure for the impact of the respective </w:t>
      </w:r>
      <w:r w:rsidR="003329CC" w:rsidRPr="00426E49">
        <w:t>nursing</w:t>
      </w:r>
      <w:r w:rsidR="00487026" w:rsidRPr="00426E49">
        <w:t xml:space="preserve"> mother (Fig</w:t>
      </w:r>
      <w:r w:rsidR="00415E5B" w:rsidRPr="00426E49">
        <w:t>.</w:t>
      </w:r>
      <w:r w:rsidR="00487026" w:rsidRPr="00426E49">
        <w:t xml:space="preserve"> </w:t>
      </w:r>
      <w:r w:rsidR="008416E0" w:rsidRPr="00426E49">
        <w:t>5</w:t>
      </w:r>
      <w:r w:rsidR="00487026" w:rsidRPr="00426E49">
        <w:t xml:space="preserve">). Gut samples from the offspring derived from a lean birth </w:t>
      </w:r>
      <w:r w:rsidRPr="00426E49">
        <w:t xml:space="preserve">mother had </w:t>
      </w:r>
      <w:r w:rsidR="00487026" w:rsidRPr="00426E49">
        <w:t xml:space="preserve">453 OTUs </w:t>
      </w:r>
      <w:r w:rsidRPr="00426E49">
        <w:t xml:space="preserve">shared, </w:t>
      </w:r>
      <w:r w:rsidR="00487026" w:rsidRPr="00426E49">
        <w:t xml:space="preserve">independent from the </w:t>
      </w:r>
      <w:r w:rsidR="003329CC" w:rsidRPr="00426E49">
        <w:t>nursing</w:t>
      </w:r>
      <w:r w:rsidR="00487026" w:rsidRPr="00426E49">
        <w:t xml:space="preserve"> mother. Depending on the </w:t>
      </w:r>
      <w:r w:rsidR="003329CC" w:rsidRPr="00426E49">
        <w:t>nursing</w:t>
      </w:r>
      <w:r w:rsidR="00487026" w:rsidRPr="00426E49">
        <w:t xml:space="preserve"> mother</w:t>
      </w:r>
      <w:r w:rsidRPr="00426E49">
        <w:t>,</w:t>
      </w:r>
      <w:r w:rsidR="00487026" w:rsidRPr="00426E49">
        <w:t xml:space="preserve"> in addition 182 OTUs (obese </w:t>
      </w:r>
      <w:r w:rsidR="003329CC" w:rsidRPr="00426E49">
        <w:t>nursing</w:t>
      </w:r>
      <w:r w:rsidR="00487026" w:rsidRPr="00426E49">
        <w:t xml:space="preserve"> mother)</w:t>
      </w:r>
      <w:r w:rsidRPr="00426E49">
        <w:t>,</w:t>
      </w:r>
      <w:r w:rsidR="00487026" w:rsidRPr="00426E49">
        <w:t xml:space="preserve"> respectively 68 OTUs (lean </w:t>
      </w:r>
      <w:r w:rsidR="003329CC" w:rsidRPr="00426E49">
        <w:t>nursing</w:t>
      </w:r>
      <w:r w:rsidR="00487026" w:rsidRPr="00426E49">
        <w:t xml:space="preserve"> mother)</w:t>
      </w:r>
      <w:r w:rsidRPr="00426E49">
        <w:t>,</w:t>
      </w:r>
      <w:r w:rsidR="00487026" w:rsidRPr="00426E49">
        <w:t xml:space="preserve"> were observed. Gut samples from the offspring derived from an obese birth </w:t>
      </w:r>
      <w:r w:rsidRPr="00426E49">
        <w:t xml:space="preserve">mother </w:t>
      </w:r>
      <w:r w:rsidR="00487026" w:rsidRPr="00426E49">
        <w:t xml:space="preserve">shared 382 OTUs independent from the </w:t>
      </w:r>
      <w:r w:rsidR="003329CC" w:rsidRPr="00426E49">
        <w:t>nursing</w:t>
      </w:r>
      <w:r w:rsidR="00487026" w:rsidRPr="00426E49">
        <w:t xml:space="preserve"> mother. </w:t>
      </w:r>
      <w:r w:rsidR="00E82811" w:rsidRPr="00426E49">
        <w:t>I</w:t>
      </w:r>
      <w:r w:rsidR="00487026" w:rsidRPr="00426E49">
        <w:t xml:space="preserve">n addition for the obese </w:t>
      </w:r>
      <w:r w:rsidR="003329CC" w:rsidRPr="00426E49">
        <w:t>nursing</w:t>
      </w:r>
      <w:r w:rsidR="00487026" w:rsidRPr="00426E49">
        <w:t xml:space="preserve"> mother 187 unique OTUs were found</w:t>
      </w:r>
      <w:r w:rsidR="00E82811" w:rsidRPr="00426E49">
        <w:t>. Interestingly</w:t>
      </w:r>
      <w:r w:rsidR="00651E43" w:rsidRPr="00426E49">
        <w:t>,</w:t>
      </w:r>
      <w:r w:rsidR="00E82811" w:rsidRPr="00426E49">
        <w:t xml:space="preserve"> this</w:t>
      </w:r>
      <w:r w:rsidR="00487026" w:rsidRPr="00426E49">
        <w:t xml:space="preserve"> both</w:t>
      </w:r>
      <w:r w:rsidR="007835D2" w:rsidRPr="00426E49">
        <w:t>,</w:t>
      </w:r>
      <w:r w:rsidR="00487026" w:rsidRPr="00426E49">
        <w:t xml:space="preserve"> </w:t>
      </w:r>
      <w:r w:rsidR="00651E43" w:rsidRPr="00426E49">
        <w:t xml:space="preserve">in </w:t>
      </w:r>
      <w:r w:rsidR="00487026" w:rsidRPr="00426E49">
        <w:t>absolute as well as in relative numbers</w:t>
      </w:r>
      <w:r w:rsidR="007835D2" w:rsidRPr="00426E49">
        <w:t>,</w:t>
      </w:r>
      <w:r w:rsidR="00487026" w:rsidRPr="00426E49">
        <w:t xml:space="preserve"> </w:t>
      </w:r>
      <w:r w:rsidR="00651E43" w:rsidRPr="00426E49">
        <w:t xml:space="preserve">is </w:t>
      </w:r>
      <w:r w:rsidR="00487026" w:rsidRPr="00426E49">
        <w:t>higher</w:t>
      </w:r>
      <w:r w:rsidR="0029377F" w:rsidRPr="00426E49">
        <w:t xml:space="preserve"> in comparison</w:t>
      </w:r>
      <w:r w:rsidR="00487026" w:rsidRPr="00426E49">
        <w:t xml:space="preserve"> to the lean birth and </w:t>
      </w:r>
      <w:r w:rsidR="003329CC" w:rsidRPr="00426E49">
        <w:t>nursing</w:t>
      </w:r>
      <w:r w:rsidR="00487026" w:rsidRPr="00426E49">
        <w:t xml:space="preserve"> mothers. In contrast</w:t>
      </w:r>
      <w:r w:rsidRPr="00426E49">
        <w:t>,</w:t>
      </w:r>
      <w:r w:rsidR="00487026" w:rsidRPr="00426E49">
        <w:t xml:space="preserve"> </w:t>
      </w:r>
      <w:r w:rsidR="0029377F" w:rsidRPr="00426E49">
        <w:t xml:space="preserve">in the gut microbiome </w:t>
      </w:r>
      <w:r w:rsidR="00487026" w:rsidRPr="00426E49">
        <w:t xml:space="preserve">samples of the offspring that </w:t>
      </w:r>
      <w:r w:rsidRPr="00426E49">
        <w:t xml:space="preserve">were </w:t>
      </w:r>
      <w:r w:rsidR="00487026" w:rsidRPr="00426E49">
        <w:t xml:space="preserve">shifted from an obese </w:t>
      </w:r>
      <w:r w:rsidR="003329CC" w:rsidRPr="00426E49">
        <w:t>nursing</w:t>
      </w:r>
      <w:r w:rsidR="00487026" w:rsidRPr="00426E49">
        <w:t xml:space="preserve"> mother to a lean </w:t>
      </w:r>
      <w:r w:rsidR="003329CC" w:rsidRPr="00426E49">
        <w:t>nursing</w:t>
      </w:r>
      <w:r w:rsidR="00487026" w:rsidRPr="00426E49">
        <w:t xml:space="preserve"> mother only 93 OTUs </w:t>
      </w:r>
      <w:r w:rsidR="0029377F" w:rsidRPr="00426E49">
        <w:t xml:space="preserve">in addition to the core </w:t>
      </w:r>
      <w:r w:rsidR="00487026" w:rsidRPr="00426E49">
        <w:t>could be detected</w:t>
      </w:r>
      <w:r w:rsidR="0029377F" w:rsidRPr="00426E49">
        <w:t xml:space="preserve">. This is </w:t>
      </w:r>
      <w:r w:rsidR="00487026" w:rsidRPr="00426E49">
        <w:t>less than observed for the opposite shift from a lean birth mother to a</w:t>
      </w:r>
      <w:r w:rsidR="00E82049" w:rsidRPr="00426E49">
        <w:t>n</w:t>
      </w:r>
      <w:r w:rsidR="00487026" w:rsidRPr="00426E49">
        <w:t xml:space="preserve"> </w:t>
      </w:r>
      <w:r w:rsidR="00E82049" w:rsidRPr="00426E49">
        <w:t>obese</w:t>
      </w:r>
      <w:r w:rsidR="00487026" w:rsidRPr="00426E49">
        <w:t xml:space="preserve"> </w:t>
      </w:r>
      <w:r w:rsidR="003329CC" w:rsidRPr="00426E49">
        <w:t>nursing</w:t>
      </w:r>
      <w:r w:rsidR="00487026" w:rsidRPr="00426E49">
        <w:t xml:space="preserve"> mother. </w:t>
      </w:r>
    </w:p>
    <w:p w14:paraId="53FBA455" w14:textId="05819F7E" w:rsidR="006A79F5" w:rsidRPr="00426E49" w:rsidRDefault="006A79F5" w:rsidP="00295EEB">
      <w:pPr>
        <w:spacing w:after="200" w:line="480" w:lineRule="auto"/>
      </w:pPr>
    </w:p>
    <w:p w14:paraId="5DCB6B90" w14:textId="77777777" w:rsidR="006B1FF9" w:rsidRPr="00426E49" w:rsidRDefault="00870C66" w:rsidP="00295EEB">
      <w:pPr>
        <w:spacing w:after="200" w:line="480" w:lineRule="auto"/>
        <w:jc w:val="both"/>
        <w:rPr>
          <w:b/>
          <w:bCs/>
        </w:rPr>
      </w:pPr>
      <w:r w:rsidRPr="00426E49">
        <w:rPr>
          <w:b/>
          <w:bCs/>
        </w:rPr>
        <w:t>Discussion</w:t>
      </w:r>
    </w:p>
    <w:p w14:paraId="0776A6E2" w14:textId="3276ADC8" w:rsidR="00CD35D4" w:rsidRPr="00426E49" w:rsidRDefault="00CD35D4" w:rsidP="005525AA">
      <w:pPr>
        <w:pStyle w:val="KeinLeerraum"/>
        <w:spacing w:line="480" w:lineRule="auto"/>
        <w:jc w:val="both"/>
        <w:rPr>
          <w:rFonts w:ascii="Times New Roman" w:hAnsi="Times New Roman" w:cs="Times New Roman"/>
          <w:b/>
          <w:sz w:val="24"/>
          <w:szCs w:val="24"/>
          <w:lang w:val="en-US"/>
        </w:rPr>
      </w:pPr>
      <w:r w:rsidRPr="00426E49">
        <w:rPr>
          <w:rFonts w:ascii="Times New Roman" w:hAnsi="Times New Roman" w:cs="Times New Roman"/>
          <w:b/>
          <w:sz w:val="24"/>
          <w:szCs w:val="24"/>
          <w:lang w:val="en-US"/>
        </w:rPr>
        <w:t xml:space="preserve">The role of the </w:t>
      </w:r>
      <w:r w:rsidR="003329CC" w:rsidRPr="00426E49">
        <w:rPr>
          <w:rFonts w:ascii="Times New Roman" w:hAnsi="Times New Roman" w:cs="Times New Roman"/>
          <w:b/>
          <w:sz w:val="24"/>
          <w:szCs w:val="24"/>
          <w:lang w:val="en-US"/>
        </w:rPr>
        <w:t>nursing</w:t>
      </w:r>
      <w:r w:rsidRPr="00426E49">
        <w:rPr>
          <w:rFonts w:ascii="Times New Roman" w:hAnsi="Times New Roman" w:cs="Times New Roman"/>
          <w:b/>
          <w:sz w:val="24"/>
          <w:szCs w:val="24"/>
          <w:lang w:val="en-US"/>
        </w:rPr>
        <w:t xml:space="preserve"> mother in shaping the gut microbiome of</w:t>
      </w:r>
      <w:r w:rsidR="008A1E71" w:rsidRPr="00426E49">
        <w:rPr>
          <w:rFonts w:ascii="Times New Roman" w:hAnsi="Times New Roman" w:cs="Times New Roman"/>
          <w:b/>
          <w:sz w:val="24"/>
          <w:szCs w:val="24"/>
          <w:lang w:val="en-US"/>
        </w:rPr>
        <w:t xml:space="preserve"> </w:t>
      </w:r>
      <w:r w:rsidRPr="00426E49">
        <w:rPr>
          <w:rFonts w:ascii="Times New Roman" w:hAnsi="Times New Roman" w:cs="Times New Roman"/>
          <w:b/>
          <w:sz w:val="24"/>
          <w:szCs w:val="24"/>
          <w:lang w:val="en-US"/>
        </w:rPr>
        <w:t xml:space="preserve">the offspring </w:t>
      </w:r>
    </w:p>
    <w:p w14:paraId="3BCA51DF" w14:textId="2D4669BB" w:rsidR="006112D7" w:rsidRPr="00426E49" w:rsidRDefault="0060347E" w:rsidP="005525AA">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sz w:val="24"/>
          <w:szCs w:val="24"/>
          <w:lang w:val="en-US"/>
        </w:rPr>
        <w:t xml:space="preserve">In this study, we investigated </w:t>
      </w:r>
      <w:r w:rsidRPr="00426E49">
        <w:rPr>
          <w:rFonts w:ascii="Times New Roman" w:hAnsi="Times New Roman" w:cs="Times New Roman"/>
          <w:bCs/>
          <w:sz w:val="24"/>
          <w:szCs w:val="24"/>
          <w:lang w:val="en-US"/>
        </w:rPr>
        <w:t xml:space="preserve">the influence of the </w:t>
      </w:r>
      <w:r w:rsidR="003329CC" w:rsidRPr="00426E49">
        <w:rPr>
          <w:rFonts w:ascii="Times New Roman" w:hAnsi="Times New Roman" w:cs="Times New Roman"/>
          <w:bCs/>
          <w:sz w:val="24"/>
          <w:szCs w:val="24"/>
          <w:lang w:val="en-US"/>
        </w:rPr>
        <w:t>nursing</w:t>
      </w:r>
      <w:r w:rsidRPr="00426E49">
        <w:rPr>
          <w:rFonts w:ascii="Times New Roman" w:hAnsi="Times New Roman" w:cs="Times New Roman"/>
          <w:bCs/>
          <w:sz w:val="24"/>
          <w:szCs w:val="24"/>
          <w:lang w:val="en-US"/>
        </w:rPr>
        <w:t xml:space="preserve"> mother on the composition </w:t>
      </w:r>
      <w:r w:rsidRPr="00426E49">
        <w:rPr>
          <w:rFonts w:ascii="Times New Roman" w:hAnsi="Times New Roman" w:cs="Times New Roman"/>
          <w:bCs/>
          <w:sz w:val="24"/>
          <w:szCs w:val="24"/>
          <w:lang w:val="en-GB"/>
        </w:rPr>
        <w:t>of</w:t>
      </w:r>
      <w:r w:rsidRPr="00426E49">
        <w:rPr>
          <w:rFonts w:ascii="Times New Roman" w:hAnsi="Times New Roman" w:cs="Times New Roman"/>
          <w:bCs/>
          <w:sz w:val="24"/>
          <w:szCs w:val="24"/>
          <w:lang w:val="en-US"/>
        </w:rPr>
        <w:t xml:space="preserve"> the offspring’s gut microbiome, using a cross-fostering experiment with genetically predisposed lean and obese mice </w:t>
      </w:r>
      <w:r w:rsidRPr="00426E49">
        <w:rPr>
          <w:rFonts w:ascii="Times New Roman" w:hAnsi="Times New Roman" w:cs="Times New Roman"/>
          <w:sz w:val="24"/>
          <w:szCs w:val="24"/>
          <w:lang w:val="en-US"/>
        </w:rPr>
        <w:t xml:space="preserve">and compared colon samples from offspring exchanged between mothers (leanBM/obeseNM, obeseBM/leanNM) and the respective controls with the same birth mother to assess the changes in the gut microbiome (Fig. 1). </w:t>
      </w:r>
      <w:r w:rsidRPr="00426E49">
        <w:rPr>
          <w:rFonts w:ascii="Times New Roman" w:hAnsi="Times New Roman" w:cs="Times New Roman"/>
          <w:bCs/>
          <w:sz w:val="24"/>
          <w:szCs w:val="24"/>
          <w:lang w:val="en-US"/>
        </w:rPr>
        <w:t>The gut microbial composition of the offspring serving as controls (controlObese, controlLean) differed significantly</w:t>
      </w:r>
      <w:r w:rsidR="00CC2DBC" w:rsidRPr="00426E49">
        <w:rPr>
          <w:rFonts w:ascii="Times New Roman" w:hAnsi="Times New Roman" w:cs="Times New Roman"/>
          <w:bCs/>
          <w:sz w:val="24"/>
          <w:szCs w:val="24"/>
          <w:lang w:val="en-US"/>
        </w:rPr>
        <w:t xml:space="preserve">, probably </w:t>
      </w:r>
      <w:r w:rsidR="0092193B" w:rsidRPr="00426E49">
        <w:rPr>
          <w:rFonts w:ascii="Times New Roman" w:hAnsi="Times New Roman" w:cs="Times New Roman"/>
          <w:bCs/>
          <w:sz w:val="24"/>
          <w:szCs w:val="24"/>
          <w:lang w:val="en-US"/>
        </w:rPr>
        <w:t xml:space="preserve">due to selection of a specific microbiome within the certain mouse strain over several generations by its </w:t>
      </w:r>
      <w:r w:rsidR="00CC2DBC" w:rsidRPr="00426E49">
        <w:rPr>
          <w:rFonts w:ascii="Times New Roman" w:hAnsi="Times New Roman" w:cs="Times New Roman"/>
          <w:bCs/>
          <w:sz w:val="24"/>
          <w:szCs w:val="24"/>
          <w:lang w:val="en-US"/>
        </w:rPr>
        <w:t xml:space="preserve">genetics and behavior (food amount and choice), </w:t>
      </w:r>
      <w:r w:rsidRPr="00426E49">
        <w:rPr>
          <w:rFonts w:ascii="Times New Roman" w:hAnsi="Times New Roman" w:cs="Times New Roman"/>
          <w:bCs/>
          <w:sz w:val="24"/>
          <w:szCs w:val="24"/>
          <w:lang w:val="en-US"/>
        </w:rPr>
        <w:t xml:space="preserve">and therefore created a suitable frame for </w:t>
      </w:r>
      <w:r w:rsidRPr="00426E49">
        <w:rPr>
          <w:rFonts w:ascii="Times New Roman" w:hAnsi="Times New Roman" w:cs="Times New Roman"/>
          <w:bCs/>
          <w:sz w:val="24"/>
          <w:szCs w:val="24"/>
          <w:lang w:val="en-US"/>
        </w:rPr>
        <w:lastRenderedPageBreak/>
        <w:t xml:space="preserve">analyses of changes </w:t>
      </w:r>
      <w:r w:rsidR="008A1E71" w:rsidRPr="00426E49">
        <w:rPr>
          <w:rFonts w:ascii="Times New Roman" w:hAnsi="Times New Roman" w:cs="Times New Roman"/>
          <w:bCs/>
          <w:sz w:val="24"/>
          <w:szCs w:val="24"/>
          <w:lang w:val="en-US"/>
        </w:rPr>
        <w:t xml:space="preserve">induced by </w:t>
      </w:r>
      <w:r w:rsidRPr="00426E49">
        <w:rPr>
          <w:rFonts w:ascii="Times New Roman" w:hAnsi="Times New Roman" w:cs="Times New Roman"/>
          <w:bCs/>
          <w:sz w:val="24"/>
          <w:szCs w:val="24"/>
          <w:lang w:val="en-US"/>
        </w:rPr>
        <w:t xml:space="preserve">the </w:t>
      </w:r>
      <w:r w:rsidR="003329CC" w:rsidRPr="00426E49">
        <w:rPr>
          <w:rFonts w:ascii="Times New Roman" w:hAnsi="Times New Roman" w:cs="Times New Roman"/>
          <w:bCs/>
          <w:sz w:val="24"/>
          <w:szCs w:val="24"/>
          <w:lang w:val="en-US"/>
        </w:rPr>
        <w:t>nursing</w:t>
      </w:r>
      <w:r w:rsidRPr="00426E49">
        <w:rPr>
          <w:rFonts w:ascii="Times New Roman" w:hAnsi="Times New Roman" w:cs="Times New Roman"/>
          <w:bCs/>
          <w:sz w:val="24"/>
          <w:szCs w:val="24"/>
          <w:lang w:val="en-US"/>
        </w:rPr>
        <w:t xml:space="preserve"> mother. </w:t>
      </w:r>
      <w:r w:rsidR="00966EFE" w:rsidRPr="00426E49">
        <w:rPr>
          <w:rFonts w:ascii="Times New Roman" w:hAnsi="Times New Roman" w:cs="Times New Roman"/>
          <w:bCs/>
          <w:sz w:val="24"/>
          <w:szCs w:val="24"/>
          <w:lang w:val="en-US"/>
        </w:rPr>
        <w:t>Still</w:t>
      </w:r>
      <w:r w:rsidR="007F380D" w:rsidRPr="00426E49">
        <w:rPr>
          <w:rFonts w:ascii="Times New Roman" w:hAnsi="Times New Roman" w:cs="Times New Roman"/>
          <w:bCs/>
          <w:sz w:val="24"/>
          <w:szCs w:val="24"/>
          <w:lang w:val="en-US"/>
        </w:rPr>
        <w:t>,</w:t>
      </w:r>
      <w:r w:rsidR="00966EFE" w:rsidRPr="00426E49">
        <w:rPr>
          <w:rFonts w:ascii="Times New Roman" w:hAnsi="Times New Roman" w:cs="Times New Roman"/>
          <w:bCs/>
          <w:sz w:val="24"/>
          <w:szCs w:val="24"/>
          <w:lang w:val="en-US"/>
        </w:rPr>
        <w:t xml:space="preserve"> caution has to be exercised</w:t>
      </w:r>
      <w:r w:rsidR="007F380D" w:rsidRPr="00426E49">
        <w:rPr>
          <w:rFonts w:ascii="Times New Roman" w:hAnsi="Times New Roman" w:cs="Times New Roman"/>
          <w:bCs/>
          <w:sz w:val="24"/>
          <w:szCs w:val="24"/>
          <w:lang w:val="en-US"/>
        </w:rPr>
        <w:t>,</w:t>
      </w:r>
      <w:r w:rsidR="00966EFE" w:rsidRPr="00426E49">
        <w:rPr>
          <w:rFonts w:ascii="Times New Roman" w:hAnsi="Times New Roman" w:cs="Times New Roman"/>
          <w:bCs/>
          <w:sz w:val="24"/>
          <w:szCs w:val="24"/>
          <w:lang w:val="en-US"/>
        </w:rPr>
        <w:t xml:space="preserve"> as the number of nursing mothers influencing the control samples was low</w:t>
      </w:r>
      <w:r w:rsidR="007F380D" w:rsidRPr="00426E49">
        <w:rPr>
          <w:rFonts w:ascii="Times New Roman" w:hAnsi="Times New Roman" w:cs="Times New Roman"/>
          <w:bCs/>
          <w:sz w:val="24"/>
          <w:szCs w:val="24"/>
          <w:lang w:val="en-US"/>
        </w:rPr>
        <w:t>.</w:t>
      </w:r>
      <w:r w:rsidR="00966EFE" w:rsidRPr="00426E49">
        <w:rPr>
          <w:rFonts w:ascii="Times New Roman" w:hAnsi="Times New Roman" w:cs="Times New Roman"/>
          <w:bCs/>
          <w:sz w:val="24"/>
          <w:szCs w:val="24"/>
          <w:lang w:val="en-US"/>
        </w:rPr>
        <w:t xml:space="preserve"> </w:t>
      </w:r>
      <w:r w:rsidR="007F380D" w:rsidRPr="00426E49">
        <w:rPr>
          <w:rFonts w:ascii="Times New Roman" w:hAnsi="Times New Roman" w:cs="Times New Roman"/>
          <w:bCs/>
          <w:sz w:val="24"/>
          <w:szCs w:val="24"/>
          <w:lang w:val="en-US"/>
        </w:rPr>
        <w:t>However,</w:t>
      </w:r>
      <w:r w:rsidR="00966EFE" w:rsidRPr="00426E49">
        <w:rPr>
          <w:rFonts w:ascii="Times New Roman" w:hAnsi="Times New Roman" w:cs="Times New Roman"/>
          <w:bCs/>
          <w:sz w:val="24"/>
          <w:szCs w:val="24"/>
          <w:lang w:val="en-US"/>
        </w:rPr>
        <w:t xml:space="preserve"> the </w:t>
      </w:r>
      <w:r w:rsidR="005B7EE2" w:rsidRPr="00426E49">
        <w:rPr>
          <w:rFonts w:ascii="Times New Roman" w:hAnsi="Times New Roman" w:cs="Times New Roman"/>
          <w:bCs/>
          <w:sz w:val="24"/>
          <w:szCs w:val="24"/>
          <w:lang w:val="en-US"/>
        </w:rPr>
        <w:t>addition</w:t>
      </w:r>
      <w:r w:rsidR="00966EFE" w:rsidRPr="00426E49">
        <w:rPr>
          <w:rFonts w:ascii="Times New Roman" w:hAnsi="Times New Roman" w:cs="Times New Roman"/>
          <w:bCs/>
          <w:sz w:val="24"/>
          <w:szCs w:val="24"/>
          <w:lang w:val="en-US"/>
        </w:rPr>
        <w:t xml:space="preserve"> of the second type of controls (leanBM/leanNM, obeseBM/obeseNM)</w:t>
      </w:r>
      <w:r w:rsidR="005B7EE2" w:rsidRPr="00426E49">
        <w:rPr>
          <w:rFonts w:ascii="Times New Roman" w:hAnsi="Times New Roman" w:cs="Times New Roman"/>
          <w:bCs/>
          <w:sz w:val="24"/>
          <w:szCs w:val="24"/>
          <w:lang w:val="en-US"/>
        </w:rPr>
        <w:t>,</w:t>
      </w:r>
      <w:r w:rsidR="00966EFE" w:rsidRPr="00426E49">
        <w:rPr>
          <w:rFonts w:ascii="Times New Roman" w:hAnsi="Times New Roman" w:cs="Times New Roman"/>
          <w:bCs/>
          <w:sz w:val="24"/>
          <w:szCs w:val="24"/>
          <w:lang w:val="en-US"/>
        </w:rPr>
        <w:t xml:space="preserve"> with four different nursing mothers each</w:t>
      </w:r>
      <w:r w:rsidR="005B7EE2" w:rsidRPr="00426E49">
        <w:rPr>
          <w:rFonts w:ascii="Times New Roman" w:hAnsi="Times New Roman" w:cs="Times New Roman"/>
          <w:bCs/>
          <w:sz w:val="24"/>
          <w:szCs w:val="24"/>
          <w:lang w:val="en-US"/>
        </w:rPr>
        <w:t>,</w:t>
      </w:r>
      <w:r w:rsidR="00966EFE" w:rsidRPr="00426E49">
        <w:rPr>
          <w:rFonts w:ascii="Times New Roman" w:hAnsi="Times New Roman" w:cs="Times New Roman"/>
          <w:bCs/>
          <w:sz w:val="24"/>
          <w:szCs w:val="24"/>
          <w:lang w:val="en-US"/>
        </w:rPr>
        <w:t xml:space="preserve"> contribute</w:t>
      </w:r>
      <w:r w:rsidR="007F380D" w:rsidRPr="00426E49">
        <w:rPr>
          <w:rFonts w:ascii="Times New Roman" w:hAnsi="Times New Roman" w:cs="Times New Roman"/>
          <w:bCs/>
          <w:sz w:val="24"/>
          <w:szCs w:val="24"/>
          <w:lang w:val="en-US"/>
        </w:rPr>
        <w:t>s</w:t>
      </w:r>
      <w:r w:rsidR="00966EFE" w:rsidRPr="00426E49">
        <w:rPr>
          <w:rFonts w:ascii="Times New Roman" w:hAnsi="Times New Roman" w:cs="Times New Roman"/>
          <w:bCs/>
          <w:sz w:val="24"/>
          <w:szCs w:val="24"/>
          <w:lang w:val="en-US"/>
        </w:rPr>
        <w:t xml:space="preserve"> to the robustness of the analysis. </w:t>
      </w:r>
    </w:p>
    <w:p w14:paraId="3E777487" w14:textId="64C1E6B1" w:rsidR="005525AA" w:rsidRPr="00426E49" w:rsidRDefault="00F729BE" w:rsidP="005525AA">
      <w:pPr>
        <w:pStyle w:val="KeinLeerraum"/>
        <w:spacing w:line="480" w:lineRule="auto"/>
        <w:jc w:val="both"/>
        <w:rPr>
          <w:rFonts w:ascii="Times New Roman" w:hAnsi="Times New Roman" w:cs="Times New Roman"/>
          <w:sz w:val="24"/>
          <w:szCs w:val="24"/>
          <w:lang w:val="en-US"/>
        </w:rPr>
      </w:pPr>
      <w:r w:rsidRPr="00426E49">
        <w:rPr>
          <w:rFonts w:ascii="Times New Roman" w:hAnsi="Times New Roman" w:cs="Times New Roman"/>
          <w:bCs/>
          <w:sz w:val="24"/>
          <w:szCs w:val="24"/>
          <w:lang w:val="en-US"/>
        </w:rPr>
        <w:t>Both</w:t>
      </w:r>
      <w:r w:rsidR="00D80380" w:rsidRPr="00426E49">
        <w:rPr>
          <w:rFonts w:ascii="Times New Roman" w:hAnsi="Times New Roman" w:cs="Times New Roman"/>
          <w:bCs/>
          <w:sz w:val="24"/>
          <w:szCs w:val="24"/>
          <w:lang w:val="en-US"/>
        </w:rPr>
        <w:t>,</w:t>
      </w:r>
      <w:r w:rsidRPr="00426E49">
        <w:rPr>
          <w:rFonts w:ascii="Times New Roman" w:hAnsi="Times New Roman" w:cs="Times New Roman"/>
          <w:bCs/>
          <w:sz w:val="24"/>
          <w:szCs w:val="24"/>
          <w:lang w:val="en-US"/>
        </w:rPr>
        <w:t xml:space="preserve"> the </w:t>
      </w:r>
      <w:r w:rsidRPr="00426E49">
        <w:rPr>
          <w:rFonts w:ascii="Times New Roman" w:hAnsi="Times New Roman" w:cs="Times New Roman"/>
          <w:sz w:val="24"/>
          <w:szCs w:val="24"/>
        </w:rPr>
        <w:t>α</w:t>
      </w:r>
      <w:r w:rsidRPr="00426E49">
        <w:rPr>
          <w:rFonts w:ascii="Times New Roman" w:hAnsi="Times New Roman" w:cs="Times New Roman"/>
          <w:sz w:val="24"/>
          <w:szCs w:val="24"/>
          <w:lang w:val="en-US"/>
        </w:rPr>
        <w:t xml:space="preserve">- and </w:t>
      </w:r>
      <w:r w:rsidRPr="00426E49">
        <w:rPr>
          <w:rFonts w:ascii="Times New Roman" w:hAnsi="Times New Roman" w:cs="Times New Roman"/>
          <w:sz w:val="24"/>
          <w:szCs w:val="24"/>
        </w:rPr>
        <w:t>β</w:t>
      </w:r>
      <w:r w:rsidRPr="00426E49">
        <w:rPr>
          <w:rFonts w:ascii="Times New Roman" w:hAnsi="Times New Roman" w:cs="Times New Roman"/>
          <w:sz w:val="24"/>
          <w:szCs w:val="24"/>
          <w:lang w:val="en-US"/>
        </w:rPr>
        <w:t>-diversity</w:t>
      </w:r>
      <w:r w:rsidR="00D80380" w:rsidRPr="00426E49">
        <w:rPr>
          <w:rFonts w:ascii="Times New Roman" w:hAnsi="Times New Roman" w:cs="Times New Roman"/>
          <w:sz w:val="24"/>
          <w:szCs w:val="24"/>
          <w:lang w:val="en-US"/>
        </w:rPr>
        <w:t>,</w:t>
      </w:r>
      <w:r w:rsidRPr="00426E49">
        <w:rPr>
          <w:rFonts w:ascii="Times New Roman" w:hAnsi="Times New Roman" w:cs="Times New Roman"/>
          <w:sz w:val="24"/>
          <w:szCs w:val="24"/>
          <w:lang w:val="en-US"/>
        </w:rPr>
        <w:t xml:space="preserve"> of the </w:t>
      </w:r>
      <w:r w:rsidR="007E3401" w:rsidRPr="00426E49">
        <w:rPr>
          <w:rFonts w:ascii="Times New Roman" w:hAnsi="Times New Roman" w:cs="Times New Roman"/>
          <w:sz w:val="24"/>
          <w:szCs w:val="24"/>
          <w:lang w:val="en-US"/>
        </w:rPr>
        <w:t xml:space="preserve">gut microbiome </w:t>
      </w:r>
      <w:r w:rsidR="00BA4EE1" w:rsidRPr="00426E49">
        <w:rPr>
          <w:rFonts w:ascii="Times New Roman" w:hAnsi="Times New Roman" w:cs="Times New Roman"/>
          <w:sz w:val="24"/>
          <w:szCs w:val="24"/>
          <w:lang w:val="en-US"/>
        </w:rPr>
        <w:t>were</w:t>
      </w:r>
      <w:r w:rsidR="007E3401" w:rsidRPr="00426E49">
        <w:rPr>
          <w:rFonts w:ascii="Times New Roman" w:hAnsi="Times New Roman" w:cs="Times New Roman"/>
          <w:sz w:val="24"/>
          <w:szCs w:val="24"/>
          <w:lang w:val="en-US"/>
        </w:rPr>
        <w:t xml:space="preserve"> </w:t>
      </w:r>
      <w:r w:rsidRPr="00426E49">
        <w:rPr>
          <w:rFonts w:ascii="Times New Roman" w:hAnsi="Times New Roman" w:cs="Times New Roman"/>
          <w:sz w:val="24"/>
          <w:szCs w:val="24"/>
          <w:lang w:val="en-US"/>
        </w:rPr>
        <w:t>influenced</w:t>
      </w:r>
      <w:r w:rsidR="00657FD0" w:rsidRPr="00426E49">
        <w:rPr>
          <w:rFonts w:ascii="Times New Roman" w:hAnsi="Times New Roman" w:cs="Times New Roman"/>
          <w:sz w:val="24"/>
          <w:szCs w:val="24"/>
          <w:lang w:val="en-US"/>
        </w:rPr>
        <w:t xml:space="preserve"> by the </w:t>
      </w:r>
      <w:r w:rsidR="003329CC" w:rsidRPr="00426E49">
        <w:rPr>
          <w:rFonts w:ascii="Times New Roman" w:hAnsi="Times New Roman" w:cs="Times New Roman"/>
          <w:sz w:val="24"/>
          <w:szCs w:val="24"/>
          <w:lang w:val="en-US"/>
        </w:rPr>
        <w:t>nursing</w:t>
      </w:r>
      <w:r w:rsidR="00657FD0" w:rsidRPr="00426E49">
        <w:rPr>
          <w:rFonts w:ascii="Times New Roman" w:hAnsi="Times New Roman" w:cs="Times New Roman"/>
          <w:sz w:val="24"/>
          <w:szCs w:val="24"/>
          <w:lang w:val="en-US"/>
        </w:rPr>
        <w:t xml:space="preserve"> mother. </w:t>
      </w:r>
      <w:r w:rsidR="0027182B" w:rsidRPr="00426E49">
        <w:rPr>
          <w:rFonts w:ascii="Times New Roman" w:hAnsi="Times New Roman" w:cs="Times New Roman"/>
          <w:sz w:val="24"/>
          <w:szCs w:val="24"/>
          <w:lang w:val="en-US"/>
        </w:rPr>
        <w:t>Despite the fact that obesity</w:t>
      </w:r>
      <w:r w:rsidR="00657FD0" w:rsidRPr="00426E49">
        <w:rPr>
          <w:rFonts w:ascii="Times New Roman" w:hAnsi="Times New Roman" w:cs="Times New Roman"/>
          <w:sz w:val="24"/>
          <w:szCs w:val="24"/>
          <w:lang w:val="en-US"/>
        </w:rPr>
        <w:t xml:space="preserve"> was shown to have a</w:t>
      </w:r>
      <w:r w:rsidR="007E3401" w:rsidRPr="00426E49">
        <w:rPr>
          <w:rFonts w:ascii="Times New Roman" w:hAnsi="Times New Roman" w:cs="Times New Roman"/>
          <w:sz w:val="24"/>
          <w:szCs w:val="24"/>
          <w:lang w:val="en-US"/>
        </w:rPr>
        <w:t xml:space="preserve"> negative effect on </w:t>
      </w:r>
      <w:r w:rsidR="000A2AE0" w:rsidRPr="00426E49">
        <w:rPr>
          <w:rFonts w:ascii="Times New Roman" w:hAnsi="Times New Roman" w:cs="Times New Roman"/>
          <w:sz w:val="24"/>
          <w:szCs w:val="24"/>
          <w:lang w:val="en-US"/>
        </w:rPr>
        <w:t>the microbial</w:t>
      </w:r>
      <w:r w:rsidR="007E3401" w:rsidRPr="00426E49">
        <w:rPr>
          <w:rFonts w:ascii="Times New Roman" w:hAnsi="Times New Roman" w:cs="Times New Roman"/>
          <w:sz w:val="24"/>
          <w:szCs w:val="24"/>
          <w:lang w:val="en-US"/>
        </w:rPr>
        <w:t xml:space="preserve"> diversity</w:t>
      </w:r>
      <w:r w:rsidR="000A2AE0" w:rsidRPr="00426E49">
        <w:rPr>
          <w:rFonts w:ascii="Times New Roman" w:hAnsi="Times New Roman" w:cs="Times New Roman"/>
          <w:sz w:val="24"/>
          <w:szCs w:val="24"/>
          <w:lang w:val="en-US"/>
        </w:rPr>
        <w:t xml:space="preserve"> of the gut</w:t>
      </w:r>
      <w:r w:rsidR="001D063D" w:rsidRPr="00426E49">
        <w:rPr>
          <w:rFonts w:ascii="Times New Roman" w:hAnsi="Times New Roman" w:cs="Times New Roman"/>
          <w:sz w:val="24"/>
          <w:szCs w:val="24"/>
          <w:lang w:val="en-US"/>
        </w:rPr>
        <w:t xml:space="preserve"> </w:t>
      </w:r>
      <w:r w:rsidR="001D063D" w:rsidRPr="00426E49">
        <w:rPr>
          <w:rFonts w:ascii="Times New Roman" w:hAnsi="Times New Roman" w:cs="Times New Roman"/>
          <w:sz w:val="24"/>
          <w:szCs w:val="24"/>
        </w:rPr>
        <w:fldChar w:fldCharType="begin">
          <w:fldData xml:space="preserve">PEVuZE5vdGU+PENpdGU+PEF1dGhvcj5UdXJuYmF1Z2g8L0F1dGhvcj48WWVhcj4yMDA5PC9ZZWFy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</w:fldData>
        </w:fldChar>
      </w:r>
      <w:r w:rsidR="00DE61D8" w:rsidRPr="00426E49">
        <w:rPr>
          <w:rFonts w:ascii="Times New Roman" w:hAnsi="Times New Roman" w:cs="Times New Roman"/>
          <w:sz w:val="24"/>
          <w:szCs w:val="24"/>
          <w:lang w:val="en-US"/>
        </w:rPr>
        <w:instrText xml:space="preserve"> ADDIN EN.CITE </w:instrText>
      </w:r>
      <w:r w:rsidR="00DE61D8" w:rsidRPr="00426E49">
        <w:rPr>
          <w:rFonts w:ascii="Times New Roman" w:hAnsi="Times New Roman" w:cs="Times New Roman"/>
          <w:sz w:val="24"/>
          <w:szCs w:val="24"/>
        </w:rPr>
        <w:fldChar w:fldCharType="begin">
          <w:fldData xml:space="preserve">PEVuZE5vdGU+PENpdGU+PEF1dGhvcj5UdXJuYmF1Z2g8L0F1dGhvcj48WWVhcj4yMDA5PC9ZZWFy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</w:fldData>
        </w:fldChar>
      </w:r>
      <w:r w:rsidR="00DE61D8" w:rsidRPr="00426E49">
        <w:rPr>
          <w:rFonts w:ascii="Times New Roman" w:hAnsi="Times New Roman" w:cs="Times New Roman"/>
          <w:sz w:val="24"/>
          <w:szCs w:val="24"/>
          <w:lang w:val="en-US"/>
        </w:rPr>
        <w:instrText xml:space="preserve"> ADDIN EN.CITE.DATA </w:instrText>
      </w:r>
      <w:r w:rsidR="00DE61D8" w:rsidRPr="00426E49">
        <w:rPr>
          <w:rFonts w:ascii="Times New Roman" w:hAnsi="Times New Roman" w:cs="Times New Roman"/>
          <w:sz w:val="24"/>
          <w:szCs w:val="24"/>
        </w:rPr>
      </w:r>
      <w:r w:rsidR="00DE61D8" w:rsidRPr="00426E49">
        <w:rPr>
          <w:rFonts w:ascii="Times New Roman" w:hAnsi="Times New Roman" w:cs="Times New Roman"/>
          <w:sz w:val="24"/>
          <w:szCs w:val="24"/>
        </w:rPr>
        <w:fldChar w:fldCharType="end"/>
      </w:r>
      <w:r w:rsidR="001D063D" w:rsidRPr="00426E49">
        <w:rPr>
          <w:rFonts w:ascii="Times New Roman" w:hAnsi="Times New Roman" w:cs="Times New Roman"/>
          <w:sz w:val="24"/>
          <w:szCs w:val="24"/>
        </w:rPr>
      </w:r>
      <w:r w:rsidR="001D063D" w:rsidRPr="00426E49">
        <w:rPr>
          <w:rFonts w:ascii="Times New Roman" w:hAnsi="Times New Roman" w:cs="Times New Roman"/>
          <w:sz w:val="24"/>
          <w:szCs w:val="24"/>
        </w:rPr>
        <w:fldChar w:fldCharType="separate"/>
      </w:r>
      <w:r w:rsidR="00DE61D8" w:rsidRPr="00426E49">
        <w:rPr>
          <w:rFonts w:ascii="Times New Roman" w:hAnsi="Times New Roman" w:cs="Times New Roman"/>
          <w:noProof/>
          <w:sz w:val="24"/>
          <w:szCs w:val="24"/>
          <w:lang w:val="en-US"/>
        </w:rPr>
        <w:t>[32,33]</w:t>
      </w:r>
      <w:r w:rsidR="001D063D" w:rsidRPr="00426E49">
        <w:rPr>
          <w:rFonts w:ascii="Times New Roman" w:hAnsi="Times New Roman" w:cs="Times New Roman"/>
          <w:sz w:val="24"/>
          <w:szCs w:val="24"/>
        </w:rPr>
        <w:fldChar w:fldCharType="end"/>
      </w:r>
      <w:r w:rsidR="0027182B" w:rsidRPr="00426E49">
        <w:rPr>
          <w:rFonts w:ascii="Times New Roman" w:hAnsi="Times New Roman" w:cs="Times New Roman"/>
          <w:sz w:val="24"/>
          <w:szCs w:val="24"/>
          <w:lang w:val="en-US"/>
        </w:rPr>
        <w:t xml:space="preserve">, </w:t>
      </w:r>
      <w:r w:rsidR="000A2AE0" w:rsidRPr="00426E49">
        <w:rPr>
          <w:rFonts w:ascii="Times New Roman" w:hAnsi="Times New Roman" w:cs="Times New Roman"/>
          <w:sz w:val="24"/>
          <w:szCs w:val="24"/>
          <w:lang w:val="en-US"/>
        </w:rPr>
        <w:t>here</w:t>
      </w:r>
      <w:r w:rsidR="00CA37F6" w:rsidRPr="00426E49">
        <w:rPr>
          <w:rFonts w:ascii="Times New Roman" w:hAnsi="Times New Roman" w:cs="Times New Roman"/>
          <w:sz w:val="24"/>
          <w:szCs w:val="24"/>
          <w:lang w:val="en-US"/>
        </w:rPr>
        <w:t xml:space="preserve"> </w:t>
      </w:r>
      <w:r w:rsidR="00A67E0C" w:rsidRPr="00426E49">
        <w:rPr>
          <w:rFonts w:ascii="Times New Roman" w:hAnsi="Times New Roman" w:cs="Times New Roman"/>
          <w:sz w:val="24"/>
          <w:szCs w:val="24"/>
          <w:lang w:val="en-US"/>
        </w:rPr>
        <w:t xml:space="preserve">we observed </w:t>
      </w:r>
      <w:r w:rsidR="00CA37F6" w:rsidRPr="00426E49">
        <w:rPr>
          <w:rFonts w:ascii="Times New Roman" w:hAnsi="Times New Roman" w:cs="Times New Roman"/>
          <w:sz w:val="24"/>
          <w:szCs w:val="24"/>
          <w:lang w:val="en-US"/>
        </w:rPr>
        <w:t xml:space="preserve">an increase in OTU richness </w:t>
      </w:r>
      <w:r w:rsidR="00A67E0C" w:rsidRPr="00426E49">
        <w:rPr>
          <w:rFonts w:ascii="Times New Roman" w:hAnsi="Times New Roman" w:cs="Times New Roman"/>
          <w:sz w:val="24"/>
          <w:szCs w:val="24"/>
          <w:lang w:val="en-US"/>
        </w:rPr>
        <w:t xml:space="preserve">shifting the offspring from a lean birth mother to an obese </w:t>
      </w:r>
      <w:r w:rsidR="003329CC" w:rsidRPr="00426E49">
        <w:rPr>
          <w:rFonts w:ascii="Times New Roman" w:hAnsi="Times New Roman" w:cs="Times New Roman"/>
          <w:sz w:val="24"/>
          <w:szCs w:val="24"/>
          <w:lang w:val="en-US"/>
        </w:rPr>
        <w:t>nursing</w:t>
      </w:r>
      <w:r w:rsidR="00CA37F6" w:rsidRPr="00426E49">
        <w:rPr>
          <w:rFonts w:ascii="Times New Roman" w:hAnsi="Times New Roman" w:cs="Times New Roman"/>
          <w:sz w:val="24"/>
          <w:szCs w:val="24"/>
          <w:lang w:val="en-US"/>
        </w:rPr>
        <w:t xml:space="preserve"> mother, while a </w:t>
      </w:r>
      <w:r w:rsidR="00A67E0C" w:rsidRPr="00426E49">
        <w:rPr>
          <w:rFonts w:ascii="Times New Roman" w:hAnsi="Times New Roman" w:cs="Times New Roman"/>
          <w:sz w:val="24"/>
          <w:szCs w:val="24"/>
          <w:lang w:val="en-US"/>
        </w:rPr>
        <w:t xml:space="preserve">shifting from an obese birth mother to a </w:t>
      </w:r>
      <w:r w:rsidR="00CA37F6" w:rsidRPr="00426E49">
        <w:rPr>
          <w:rFonts w:ascii="Times New Roman" w:hAnsi="Times New Roman" w:cs="Times New Roman"/>
          <w:sz w:val="24"/>
          <w:szCs w:val="24"/>
          <w:lang w:val="en-US"/>
        </w:rPr>
        <w:t xml:space="preserve">lean </w:t>
      </w:r>
      <w:r w:rsidR="003329CC" w:rsidRPr="00426E49">
        <w:rPr>
          <w:rFonts w:ascii="Times New Roman" w:hAnsi="Times New Roman" w:cs="Times New Roman"/>
          <w:sz w:val="24"/>
          <w:szCs w:val="24"/>
          <w:lang w:val="en-US"/>
        </w:rPr>
        <w:t>nursing</w:t>
      </w:r>
      <w:r w:rsidR="00CA37F6" w:rsidRPr="00426E49">
        <w:rPr>
          <w:rFonts w:ascii="Times New Roman" w:hAnsi="Times New Roman" w:cs="Times New Roman"/>
          <w:sz w:val="24"/>
          <w:szCs w:val="24"/>
          <w:lang w:val="en-US"/>
        </w:rPr>
        <w:t xml:space="preserve"> mother led to a decrease </w:t>
      </w:r>
      <w:r w:rsidR="00D80380" w:rsidRPr="00426E49">
        <w:rPr>
          <w:rFonts w:ascii="Times New Roman" w:hAnsi="Times New Roman" w:cs="Times New Roman"/>
          <w:sz w:val="24"/>
          <w:szCs w:val="24"/>
          <w:lang w:val="en-US"/>
        </w:rPr>
        <w:t>in</w:t>
      </w:r>
      <w:r w:rsidR="00CA37F6" w:rsidRPr="00426E49">
        <w:rPr>
          <w:rFonts w:ascii="Times New Roman" w:hAnsi="Times New Roman" w:cs="Times New Roman"/>
          <w:sz w:val="24"/>
          <w:szCs w:val="24"/>
          <w:lang w:val="en-US"/>
        </w:rPr>
        <w:t xml:space="preserve"> OTU richness. This </w:t>
      </w:r>
      <w:r w:rsidR="00A738D6" w:rsidRPr="00426E49">
        <w:rPr>
          <w:rFonts w:ascii="Times New Roman" w:hAnsi="Times New Roman" w:cs="Times New Roman"/>
          <w:sz w:val="24"/>
          <w:szCs w:val="24"/>
          <w:lang w:val="en-US"/>
        </w:rPr>
        <w:t xml:space="preserve">might be </w:t>
      </w:r>
      <w:r w:rsidR="000A2AE0" w:rsidRPr="00426E49">
        <w:rPr>
          <w:rFonts w:ascii="Times New Roman" w:hAnsi="Times New Roman" w:cs="Times New Roman"/>
          <w:sz w:val="24"/>
          <w:szCs w:val="24"/>
          <w:lang w:val="en-US"/>
        </w:rPr>
        <w:t>because</w:t>
      </w:r>
      <w:r w:rsidR="00A738D6" w:rsidRPr="00426E49">
        <w:rPr>
          <w:rFonts w:ascii="Times New Roman" w:hAnsi="Times New Roman" w:cs="Times New Roman"/>
          <w:sz w:val="24"/>
          <w:szCs w:val="24"/>
          <w:lang w:val="en-US"/>
        </w:rPr>
        <w:t xml:space="preserve"> </w:t>
      </w:r>
      <w:r w:rsidR="00D80380" w:rsidRPr="00426E49">
        <w:rPr>
          <w:rFonts w:ascii="Times New Roman" w:hAnsi="Times New Roman" w:cs="Times New Roman"/>
          <w:sz w:val="24"/>
          <w:szCs w:val="24"/>
          <w:lang w:val="en-US"/>
        </w:rPr>
        <w:t xml:space="preserve">in contrast to previous </w:t>
      </w:r>
      <w:r w:rsidR="003F6AB4" w:rsidRPr="00426E49">
        <w:rPr>
          <w:rFonts w:ascii="Times New Roman" w:hAnsi="Times New Roman" w:cs="Times New Roman"/>
          <w:sz w:val="24"/>
          <w:szCs w:val="24"/>
          <w:lang w:val="en-US"/>
        </w:rPr>
        <w:t>studies,</w:t>
      </w:r>
      <w:r w:rsidR="00D80380" w:rsidRPr="00426E49">
        <w:rPr>
          <w:rFonts w:ascii="Times New Roman" w:hAnsi="Times New Roman" w:cs="Times New Roman"/>
          <w:sz w:val="24"/>
          <w:szCs w:val="24"/>
          <w:lang w:val="en-US"/>
        </w:rPr>
        <w:t xml:space="preserve"> </w:t>
      </w:r>
      <w:r w:rsidR="00A738D6" w:rsidRPr="00426E49">
        <w:rPr>
          <w:rFonts w:ascii="Times New Roman" w:hAnsi="Times New Roman" w:cs="Times New Roman"/>
          <w:sz w:val="24"/>
          <w:szCs w:val="24"/>
          <w:lang w:val="en-US"/>
        </w:rPr>
        <w:t xml:space="preserve">obesity </w:t>
      </w:r>
      <w:r w:rsidR="003F6AB4" w:rsidRPr="00426E49">
        <w:rPr>
          <w:rFonts w:ascii="Times New Roman" w:hAnsi="Times New Roman" w:cs="Times New Roman"/>
          <w:sz w:val="24"/>
          <w:szCs w:val="24"/>
          <w:lang w:val="en-US"/>
        </w:rPr>
        <w:t>was not induced by a high fat diet, but by a genetic predisposition and the m</w:t>
      </w:r>
      <w:r w:rsidR="0060347E" w:rsidRPr="00426E49">
        <w:rPr>
          <w:rFonts w:ascii="Times New Roman" w:hAnsi="Times New Roman" w:cs="Times New Roman"/>
          <w:sz w:val="24"/>
          <w:szCs w:val="24"/>
          <w:lang w:val="en-US"/>
        </w:rPr>
        <w:t>urine</w:t>
      </w:r>
      <w:r w:rsidR="003F6AB4" w:rsidRPr="00426E49">
        <w:rPr>
          <w:rFonts w:ascii="Times New Roman" w:hAnsi="Times New Roman" w:cs="Times New Roman"/>
          <w:sz w:val="24"/>
          <w:szCs w:val="24"/>
          <w:lang w:val="en-US"/>
        </w:rPr>
        <w:t xml:space="preserve"> litter did not differ in their weight irrespective </w:t>
      </w:r>
      <w:r w:rsidR="008A1E71" w:rsidRPr="00426E49">
        <w:rPr>
          <w:rFonts w:ascii="Times New Roman" w:hAnsi="Times New Roman" w:cs="Times New Roman"/>
          <w:sz w:val="24"/>
          <w:szCs w:val="24"/>
          <w:lang w:val="en-US"/>
        </w:rPr>
        <w:t xml:space="preserve">of </w:t>
      </w:r>
      <w:r w:rsidR="003F6AB4" w:rsidRPr="00426E49">
        <w:rPr>
          <w:rFonts w:ascii="Times New Roman" w:hAnsi="Times New Roman" w:cs="Times New Roman"/>
          <w:sz w:val="24"/>
          <w:szCs w:val="24"/>
          <w:lang w:val="en-US"/>
        </w:rPr>
        <w:t xml:space="preserve">the genotype or the type of </w:t>
      </w:r>
      <w:r w:rsidR="003329CC" w:rsidRPr="00426E49">
        <w:rPr>
          <w:rFonts w:ascii="Times New Roman" w:hAnsi="Times New Roman" w:cs="Times New Roman"/>
          <w:sz w:val="24"/>
          <w:szCs w:val="24"/>
          <w:lang w:val="en-US"/>
        </w:rPr>
        <w:t>nursing</w:t>
      </w:r>
      <w:r w:rsidR="003F6AB4" w:rsidRPr="00426E49">
        <w:rPr>
          <w:rFonts w:ascii="Times New Roman" w:hAnsi="Times New Roman" w:cs="Times New Roman"/>
          <w:sz w:val="24"/>
          <w:szCs w:val="24"/>
          <w:lang w:val="en-US"/>
        </w:rPr>
        <w:t xml:space="preserve"> mother. </w:t>
      </w:r>
      <w:r w:rsidR="005525AA" w:rsidRPr="00426E49">
        <w:rPr>
          <w:rFonts w:ascii="Times New Roman" w:hAnsi="Times New Roman" w:cs="Times New Roman"/>
          <w:sz w:val="24"/>
          <w:szCs w:val="24"/>
          <w:lang w:val="en-US"/>
        </w:rPr>
        <w:t xml:space="preserve">This might also explain why an increase of the </w:t>
      </w:r>
      <w:r w:rsidR="005525AA" w:rsidRPr="00426E49">
        <w:rPr>
          <w:rFonts w:ascii="Times New Roman" w:hAnsi="Times New Roman" w:cs="Times New Roman"/>
          <w:i/>
          <w:sz w:val="24"/>
          <w:szCs w:val="24"/>
          <w:lang w:val="en-US"/>
        </w:rPr>
        <w:t>Firmicutes</w:t>
      </w:r>
      <w:r w:rsidR="005525AA" w:rsidRPr="00426E49">
        <w:rPr>
          <w:rFonts w:ascii="Times New Roman" w:hAnsi="Times New Roman" w:cs="Times New Roman"/>
          <w:sz w:val="24"/>
          <w:szCs w:val="24"/>
          <w:lang w:val="en-US"/>
        </w:rPr>
        <w:t xml:space="preserve"> to </w:t>
      </w:r>
      <w:r w:rsidR="005525AA" w:rsidRPr="00426E49">
        <w:rPr>
          <w:rFonts w:ascii="Times New Roman" w:hAnsi="Times New Roman" w:cs="Times New Roman"/>
          <w:i/>
          <w:sz w:val="24"/>
          <w:szCs w:val="24"/>
          <w:lang w:val="en-US"/>
        </w:rPr>
        <w:t>Bacteroidetes</w:t>
      </w:r>
      <w:r w:rsidR="005525AA" w:rsidRPr="00426E49">
        <w:rPr>
          <w:rFonts w:ascii="Times New Roman" w:hAnsi="Times New Roman" w:cs="Times New Roman"/>
          <w:sz w:val="24"/>
          <w:szCs w:val="24"/>
          <w:lang w:val="en-US"/>
        </w:rPr>
        <w:t xml:space="preserve"> ratio, which is a common finding in obesity studies </w:t>
      </w:r>
      <w:r w:rsidR="005525AA" w:rsidRPr="00426E49">
        <w:rPr>
          <w:rFonts w:ascii="Times New Roman" w:hAnsi="Times New Roman" w:cs="Times New Roman"/>
          <w:sz w:val="24"/>
          <w:szCs w:val="24"/>
        </w:rPr>
        <w:fldChar w:fldCharType="begin"/>
      </w:r>
      <w:r w:rsidR="00DE61D8" w:rsidRPr="00426E49">
        <w:rPr>
          <w:rFonts w:ascii="Times New Roman" w:hAnsi="Times New Roman" w:cs="Times New Roman"/>
          <w:sz w:val="24"/>
          <w:szCs w:val="24"/>
          <w:lang w:val="en-US"/>
        </w:rPr>
        <w:instrText xml:space="preserve"> ADDIN EN.CITE &lt;EndNote&gt;&lt;Cite&gt;&lt;Author&gt;Ley&lt;/Author&gt;&lt;Year&gt;2005&lt;/Year&gt;&lt;RecNum&gt;94&lt;/RecNum&gt;&lt;DisplayText&gt;[34]&lt;/DisplayText&gt;&lt;record&gt;&lt;rec-number&gt;94&lt;/rec-number&gt;&lt;foreign-keys&gt;&lt;key app="EN" db-id="ew50r90rnvf9fhexvzyxprs9vr5pvrfa2zxw" timestamp="1485772045"&gt;94&lt;/key&gt;&lt;/foreign-keys&gt;&lt;ref-type name="Journal Article"&gt;17&lt;/ref-type&gt;&lt;contributors&gt;&lt;authors&gt;&lt;author&gt;Ley, Ruth E.&lt;/author&gt;&lt;author&gt;Bäckhed, Fredrik&lt;/author&gt;&lt;author&gt;Turnbaugh, Peter&lt;/author&gt;&lt;author&gt;Lozupone, Catherine A.&lt;/author&gt;&lt;author&gt;Knight, Robin D.&lt;/author&gt;&lt;author&gt;Gordon, Jeffrey I.&lt;/author&gt;&lt;/authors&gt;&lt;/contributors&gt;&lt;titles&gt;&lt;title&gt;Obesity alters gut microbial ecology&lt;/title&gt;&lt;secondary-title&gt;Proceedings of the National Academy of Sciences of the United States of America&lt;/secondary-title&gt;&lt;/titles&gt;&lt;periodical&gt;&lt;full-title&gt;Proceedings of the National Academy of Sciences of the United States of America&lt;/full-title&gt;&lt;/periodical&gt;&lt;pages&gt;11070-11075&lt;/pages&gt;&lt;volume&gt;102&lt;/volume&gt;&lt;number&gt;31&lt;/number&gt;&lt;dates&gt;&lt;year&gt;2005&lt;/year&gt;&lt;pub-dates&gt;&lt;date&gt;August 2, 2005&lt;/date&gt;&lt;/pub-dates&gt;&lt;/dates&gt;&lt;urls&gt;&lt;related-urls&gt;&lt;url&gt;http://www.pnas.org/content/102/31/11070.abstract&lt;/url&gt;&lt;/related-urls&gt;&lt;/urls&gt;&lt;electronic-resource-num&gt;10.1073/pnas.0504978102&lt;/electronic-resource-num&gt;&lt;/record&gt;&lt;/Cite&gt;&lt;/EndNote&gt;</w:instrText>
      </w:r>
      <w:r w:rsidR="005525AA" w:rsidRPr="00426E49">
        <w:rPr>
          <w:rFonts w:ascii="Times New Roman" w:hAnsi="Times New Roman" w:cs="Times New Roman"/>
          <w:sz w:val="24"/>
          <w:szCs w:val="24"/>
        </w:rPr>
        <w:fldChar w:fldCharType="separate"/>
      </w:r>
      <w:r w:rsidR="00DE61D8" w:rsidRPr="00426E49">
        <w:rPr>
          <w:rFonts w:ascii="Times New Roman" w:hAnsi="Times New Roman" w:cs="Times New Roman"/>
          <w:noProof/>
          <w:sz w:val="24"/>
          <w:szCs w:val="24"/>
          <w:lang w:val="en-US"/>
        </w:rPr>
        <w:t>[34]</w:t>
      </w:r>
      <w:r w:rsidR="005525AA" w:rsidRPr="00426E49">
        <w:rPr>
          <w:rFonts w:ascii="Times New Roman" w:hAnsi="Times New Roman" w:cs="Times New Roman"/>
          <w:sz w:val="24"/>
          <w:szCs w:val="24"/>
        </w:rPr>
        <w:fldChar w:fldCharType="end"/>
      </w:r>
      <w:r w:rsidR="005525AA" w:rsidRPr="00426E49">
        <w:rPr>
          <w:rFonts w:ascii="Times New Roman" w:hAnsi="Times New Roman" w:cs="Times New Roman"/>
          <w:sz w:val="24"/>
          <w:szCs w:val="24"/>
          <w:lang w:val="en-US"/>
        </w:rPr>
        <w:t xml:space="preserve">, could not be seen in our study. However, like in many other studies </w:t>
      </w:r>
      <w:r w:rsidR="005525AA" w:rsidRPr="00426E49">
        <w:rPr>
          <w:rFonts w:ascii="Times New Roman" w:hAnsi="Times New Roman" w:cs="Times New Roman"/>
          <w:sz w:val="24"/>
          <w:szCs w:val="24"/>
        </w:rPr>
        <w:fldChar w:fldCharType="begin">
          <w:fldData xml:space="preserve">PEVuZE5vdGU+PENpdGU+PEF1dGhvcj5MZXk8L0F1dGhvcj48WWVhcj4yMDA2PC9ZZWFyPjxSZWNO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Ex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EwNzAtMTEwNzU8L3BhZ2VzPjx2b2x1bWU+MTAyPC92b2x1bWU+PG51bWJlcj4zMTwvbnVtYmVy
PjxkYXRlcz48eWVhcj4yMDA1PC95ZWFyPjxwdWItZGF0ZXM+PGRhdGU+QXVndXN0IDIsIDIwMDU8
L2RhdGU+PC9wdWItZGF0ZXM+PC9kYXRlcz48dXJscz48cmVsYXRlZC11cmxzPjx1cmw+aHR0cDov
L3d3dy5wbmFzLm9yZy9jb250ZW50LzEwMi8zMS8xMTA3MC5hYnN0cmFjdDwvdXJsPjwvcmVsYXRl
ZC11cmxzPjwvdXJscz48ZWxlY3Ryb25pYy1yZXNvdXJjZS1udW0+MTAuMTA3My9wbmFzLjA1MDQ5
NzgxMDI8L2VsZWN0cm9uaWMtcmVzb3VyY2UtbnVtPjwvcmVjb3JkPjwvQ2l0ZT48L0VuZE5vdGU+
AG==
</w:fldData>
        </w:fldChar>
      </w:r>
      <w:r w:rsidR="00DE61D8" w:rsidRPr="00426E49">
        <w:rPr>
          <w:rFonts w:ascii="Times New Roman" w:hAnsi="Times New Roman" w:cs="Times New Roman"/>
          <w:sz w:val="24"/>
          <w:szCs w:val="24"/>
          <w:lang w:val="en-US"/>
        </w:rPr>
        <w:instrText xml:space="preserve"> ADDIN EN.CITE </w:instrText>
      </w:r>
      <w:r w:rsidR="00DE61D8" w:rsidRPr="00426E49">
        <w:rPr>
          <w:rFonts w:ascii="Times New Roman" w:hAnsi="Times New Roman" w:cs="Times New Roman"/>
          <w:sz w:val="24"/>
          <w:szCs w:val="24"/>
        </w:rPr>
        <w:fldChar w:fldCharType="begin">
          <w:fldData xml:space="preserve">PEVuZE5vdGU+PENpdGU+PEF1dGhvcj5MZXk8L0F1dGhvcj48WWVhcj4yMDA2PC9ZZWFyPjxSZWNO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Ex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EwNzAtMTEwNzU8L3BhZ2VzPjx2b2x1bWU+MTAyPC92b2x1bWU+PG51bWJlcj4zMTwvbnVtYmVy
PjxkYXRlcz48eWVhcj4yMDA1PC95ZWFyPjxwdWItZGF0ZXM+PGRhdGU+QXVndXN0IDIsIDIwMDU8
L2RhdGU+PC9wdWItZGF0ZXM+PC9kYXRlcz48dXJscz48cmVsYXRlZC11cmxzPjx1cmw+aHR0cDov
L3d3dy5wbmFzLm9yZy9jb250ZW50LzEwMi8zMS8xMTA3MC5hYnN0cmFjdDwvdXJsPjwvcmVsYXRl
ZC11cmxzPjwvdXJscz48ZWxlY3Ryb25pYy1yZXNvdXJjZS1udW0+MTAuMTA3My9wbmFzLjA1MDQ5
NzgxMDI8L2VsZWN0cm9uaWMtcmVzb3VyY2UtbnVtPjwvcmVjb3JkPjwvQ2l0ZT48L0VuZE5vdGU+
AG==
</w:fldData>
        </w:fldChar>
      </w:r>
      <w:r w:rsidR="00DE61D8" w:rsidRPr="00426E49">
        <w:rPr>
          <w:rFonts w:ascii="Times New Roman" w:hAnsi="Times New Roman" w:cs="Times New Roman"/>
          <w:sz w:val="24"/>
          <w:szCs w:val="24"/>
          <w:lang w:val="en-US"/>
        </w:rPr>
        <w:instrText xml:space="preserve"> ADDIN EN.CITE.DATA </w:instrText>
      </w:r>
      <w:r w:rsidR="00DE61D8" w:rsidRPr="00426E49">
        <w:rPr>
          <w:rFonts w:ascii="Times New Roman" w:hAnsi="Times New Roman" w:cs="Times New Roman"/>
          <w:sz w:val="24"/>
          <w:szCs w:val="24"/>
        </w:rPr>
      </w:r>
      <w:r w:rsidR="00DE61D8" w:rsidRPr="00426E49">
        <w:rPr>
          <w:rFonts w:ascii="Times New Roman" w:hAnsi="Times New Roman" w:cs="Times New Roman"/>
          <w:sz w:val="24"/>
          <w:szCs w:val="24"/>
        </w:rPr>
        <w:fldChar w:fldCharType="end"/>
      </w:r>
      <w:r w:rsidR="005525AA" w:rsidRPr="00426E49">
        <w:rPr>
          <w:rFonts w:ascii="Times New Roman" w:hAnsi="Times New Roman" w:cs="Times New Roman"/>
          <w:sz w:val="24"/>
          <w:szCs w:val="24"/>
        </w:rPr>
      </w:r>
      <w:r w:rsidR="005525AA" w:rsidRPr="00426E49">
        <w:rPr>
          <w:rFonts w:ascii="Times New Roman" w:hAnsi="Times New Roman" w:cs="Times New Roman"/>
          <w:sz w:val="24"/>
          <w:szCs w:val="24"/>
        </w:rPr>
        <w:fldChar w:fldCharType="separate"/>
      </w:r>
      <w:r w:rsidR="00DE61D8" w:rsidRPr="00426E49">
        <w:rPr>
          <w:rFonts w:ascii="Times New Roman" w:hAnsi="Times New Roman" w:cs="Times New Roman"/>
          <w:noProof/>
          <w:sz w:val="24"/>
          <w:szCs w:val="24"/>
          <w:lang w:val="en-US"/>
        </w:rPr>
        <w:t>[35,34]</w:t>
      </w:r>
      <w:r w:rsidR="005525AA" w:rsidRPr="00426E49">
        <w:rPr>
          <w:rFonts w:ascii="Times New Roman" w:hAnsi="Times New Roman" w:cs="Times New Roman"/>
          <w:sz w:val="24"/>
          <w:szCs w:val="24"/>
        </w:rPr>
        <w:fldChar w:fldCharType="end"/>
      </w:r>
      <w:r w:rsidR="005525AA" w:rsidRPr="00426E49">
        <w:rPr>
          <w:rFonts w:ascii="Times New Roman" w:hAnsi="Times New Roman" w:cs="Times New Roman"/>
          <w:sz w:val="24"/>
          <w:szCs w:val="24"/>
          <w:lang w:val="en-US"/>
        </w:rPr>
        <w:t xml:space="preserve">, </w:t>
      </w:r>
      <w:r w:rsidR="005525AA" w:rsidRPr="00426E49">
        <w:rPr>
          <w:rFonts w:ascii="Times New Roman" w:hAnsi="Times New Roman" w:cs="Times New Roman"/>
          <w:i/>
          <w:sz w:val="24"/>
          <w:szCs w:val="24"/>
          <w:lang w:val="en-US"/>
        </w:rPr>
        <w:t>Bacteroides</w:t>
      </w:r>
      <w:r w:rsidR="005525AA" w:rsidRPr="00426E49">
        <w:rPr>
          <w:rFonts w:ascii="Times New Roman" w:hAnsi="Times New Roman" w:cs="Times New Roman"/>
          <w:sz w:val="24"/>
          <w:szCs w:val="24"/>
          <w:lang w:val="en-US"/>
        </w:rPr>
        <w:t xml:space="preserve"> and </w:t>
      </w:r>
      <w:r w:rsidR="005525AA" w:rsidRPr="00426E49">
        <w:rPr>
          <w:rFonts w:ascii="Times New Roman" w:hAnsi="Times New Roman" w:cs="Times New Roman"/>
          <w:i/>
          <w:sz w:val="24"/>
          <w:szCs w:val="24"/>
          <w:lang w:val="en-US"/>
        </w:rPr>
        <w:t xml:space="preserve">Firmicutes </w:t>
      </w:r>
      <w:r w:rsidR="005525AA" w:rsidRPr="00426E49">
        <w:rPr>
          <w:rFonts w:ascii="Times New Roman" w:hAnsi="Times New Roman" w:cs="Times New Roman"/>
          <w:sz w:val="24"/>
          <w:szCs w:val="24"/>
          <w:lang w:val="en-US"/>
        </w:rPr>
        <w:t>were</w:t>
      </w:r>
      <w:r w:rsidR="005525AA" w:rsidRPr="00426E49">
        <w:rPr>
          <w:rFonts w:ascii="Times New Roman" w:hAnsi="Times New Roman" w:cs="Times New Roman"/>
          <w:i/>
          <w:sz w:val="24"/>
          <w:szCs w:val="24"/>
          <w:lang w:val="en-US"/>
        </w:rPr>
        <w:t xml:space="preserve"> </w:t>
      </w:r>
      <w:r w:rsidR="005525AA" w:rsidRPr="00426E49">
        <w:rPr>
          <w:rFonts w:ascii="Times New Roman" w:hAnsi="Times New Roman" w:cs="Times New Roman"/>
          <w:sz w:val="24"/>
          <w:szCs w:val="24"/>
          <w:lang w:val="en-US"/>
        </w:rPr>
        <w:t xml:space="preserve">the most abundant phyla in the microbiome of the murine gut. From the </w:t>
      </w:r>
      <w:r w:rsidR="005525AA" w:rsidRPr="00426E49">
        <w:rPr>
          <w:rFonts w:ascii="Times New Roman" w:hAnsi="Times New Roman" w:cs="Times New Roman"/>
          <w:bCs/>
          <w:sz w:val="24"/>
          <w:szCs w:val="24"/>
          <w:lang w:val="en-US"/>
        </w:rPr>
        <w:t xml:space="preserve">twenty main genera described for </w:t>
      </w:r>
      <w:r w:rsidR="005525AA" w:rsidRPr="00426E49">
        <w:rPr>
          <w:rFonts w:ascii="Times New Roman" w:hAnsi="Times New Roman" w:cs="Times New Roman"/>
          <w:sz w:val="24"/>
          <w:szCs w:val="24"/>
          <w:lang w:val="en-US"/>
        </w:rPr>
        <w:t xml:space="preserve">the murine gut microbiome </w:t>
      </w:r>
      <w:r w:rsidR="005525AA" w:rsidRPr="00426E49">
        <w:rPr>
          <w:rFonts w:ascii="Times New Roman" w:hAnsi="Times New Roman" w:cs="Times New Roman"/>
          <w:sz w:val="24"/>
          <w:szCs w:val="24"/>
        </w:rPr>
        <w:fldChar w:fldCharType="begin">
          <w:fldData xml:space="preserve">PEVuZE5vdGU+PENpdGU+PEF1dGhvcj5YaWFvPC9BdXRob3I+PFllYXI+MjAxNTwvWWVhcj48UmVj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</w:fldData>
        </w:fldChar>
      </w:r>
      <w:r w:rsidR="00DE61D8" w:rsidRPr="00426E49">
        <w:rPr>
          <w:rFonts w:ascii="Times New Roman" w:hAnsi="Times New Roman" w:cs="Times New Roman"/>
          <w:sz w:val="24"/>
          <w:szCs w:val="24"/>
          <w:lang w:val="en-US"/>
        </w:rPr>
        <w:instrText xml:space="preserve"> ADDIN EN.CITE </w:instrText>
      </w:r>
      <w:r w:rsidR="00DE61D8" w:rsidRPr="00426E49">
        <w:rPr>
          <w:rFonts w:ascii="Times New Roman" w:hAnsi="Times New Roman" w:cs="Times New Roman"/>
          <w:sz w:val="24"/>
          <w:szCs w:val="24"/>
        </w:rPr>
        <w:fldChar w:fldCharType="begin">
          <w:fldData xml:space="preserve">PEVuZE5vdGU+PENpdGU+PEF1dGhvcj5YaWFvPC9BdXRob3I+PFllYXI+MjAxNTwvWWVhcj48UmVj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</w:fldData>
        </w:fldChar>
      </w:r>
      <w:r w:rsidR="00DE61D8" w:rsidRPr="00426E49">
        <w:rPr>
          <w:rFonts w:ascii="Times New Roman" w:hAnsi="Times New Roman" w:cs="Times New Roman"/>
          <w:sz w:val="24"/>
          <w:szCs w:val="24"/>
          <w:lang w:val="en-US"/>
        </w:rPr>
        <w:instrText xml:space="preserve"> ADDIN EN.CITE.DATA </w:instrText>
      </w:r>
      <w:r w:rsidR="00DE61D8" w:rsidRPr="00426E49">
        <w:rPr>
          <w:rFonts w:ascii="Times New Roman" w:hAnsi="Times New Roman" w:cs="Times New Roman"/>
          <w:sz w:val="24"/>
          <w:szCs w:val="24"/>
        </w:rPr>
      </w:r>
      <w:r w:rsidR="00DE61D8" w:rsidRPr="00426E49">
        <w:rPr>
          <w:rFonts w:ascii="Times New Roman" w:hAnsi="Times New Roman" w:cs="Times New Roman"/>
          <w:sz w:val="24"/>
          <w:szCs w:val="24"/>
        </w:rPr>
        <w:fldChar w:fldCharType="end"/>
      </w:r>
      <w:r w:rsidR="005525AA" w:rsidRPr="00426E49">
        <w:rPr>
          <w:rFonts w:ascii="Times New Roman" w:hAnsi="Times New Roman" w:cs="Times New Roman"/>
          <w:sz w:val="24"/>
          <w:szCs w:val="24"/>
        </w:rPr>
      </w:r>
      <w:r w:rsidR="005525AA" w:rsidRPr="00426E49">
        <w:rPr>
          <w:rFonts w:ascii="Times New Roman" w:hAnsi="Times New Roman" w:cs="Times New Roman"/>
          <w:sz w:val="24"/>
          <w:szCs w:val="24"/>
        </w:rPr>
        <w:fldChar w:fldCharType="separate"/>
      </w:r>
      <w:r w:rsidR="00DE61D8" w:rsidRPr="00426E49">
        <w:rPr>
          <w:rFonts w:ascii="Times New Roman" w:hAnsi="Times New Roman" w:cs="Times New Roman"/>
          <w:noProof/>
          <w:sz w:val="24"/>
          <w:szCs w:val="24"/>
          <w:lang w:val="en-US"/>
        </w:rPr>
        <w:t>[36]</w:t>
      </w:r>
      <w:r w:rsidR="005525AA" w:rsidRPr="00426E49">
        <w:rPr>
          <w:rFonts w:ascii="Times New Roman" w:hAnsi="Times New Roman" w:cs="Times New Roman"/>
          <w:sz w:val="24"/>
          <w:szCs w:val="24"/>
        </w:rPr>
        <w:fldChar w:fldCharType="end"/>
      </w:r>
      <w:r w:rsidR="005525AA" w:rsidRPr="00426E49">
        <w:rPr>
          <w:rFonts w:ascii="Times New Roman" w:hAnsi="Times New Roman" w:cs="Times New Roman"/>
          <w:sz w:val="24"/>
          <w:szCs w:val="24"/>
          <w:lang w:val="en-US"/>
        </w:rPr>
        <w:t xml:space="preserve"> fourteen genera were also</w:t>
      </w:r>
      <w:r w:rsidR="00056835" w:rsidRPr="00426E49">
        <w:rPr>
          <w:rFonts w:ascii="Times New Roman" w:hAnsi="Times New Roman" w:cs="Times New Roman"/>
          <w:sz w:val="24"/>
          <w:szCs w:val="24"/>
          <w:lang w:val="en-US"/>
        </w:rPr>
        <w:t xml:space="preserve"> </w:t>
      </w:r>
      <w:r w:rsidR="005525AA" w:rsidRPr="00426E49">
        <w:rPr>
          <w:rFonts w:ascii="Times New Roman" w:hAnsi="Times New Roman" w:cs="Times New Roman"/>
          <w:sz w:val="24"/>
          <w:szCs w:val="24"/>
          <w:lang w:val="en-US"/>
        </w:rPr>
        <w:t xml:space="preserve">found in </w:t>
      </w:r>
      <w:r w:rsidR="0068733C" w:rsidRPr="00426E49">
        <w:rPr>
          <w:rFonts w:ascii="Times New Roman" w:hAnsi="Times New Roman" w:cs="Times New Roman"/>
          <w:sz w:val="24"/>
          <w:szCs w:val="24"/>
          <w:lang w:val="en-US"/>
        </w:rPr>
        <w:t>the present</w:t>
      </w:r>
      <w:r w:rsidR="005525AA" w:rsidRPr="00426E49">
        <w:rPr>
          <w:rFonts w:ascii="Times New Roman" w:hAnsi="Times New Roman" w:cs="Times New Roman"/>
          <w:sz w:val="24"/>
          <w:szCs w:val="24"/>
          <w:lang w:val="en-US"/>
        </w:rPr>
        <w:t xml:space="preserve"> study. The lack of </w:t>
      </w:r>
      <w:r w:rsidR="005525AA" w:rsidRPr="00426E49">
        <w:rPr>
          <w:rFonts w:ascii="Times New Roman" w:hAnsi="Times New Roman" w:cs="Times New Roman"/>
          <w:i/>
          <w:sz w:val="24"/>
          <w:szCs w:val="24"/>
          <w:lang w:val="en-US"/>
        </w:rPr>
        <w:t xml:space="preserve">Faecalibacterium, Anaerotruncus, Enterococcus, Pseudoflavonifractor, Butyrivibrio </w:t>
      </w:r>
      <w:r w:rsidR="005525AA" w:rsidRPr="00426E49">
        <w:rPr>
          <w:rFonts w:ascii="Times New Roman" w:hAnsi="Times New Roman" w:cs="Times New Roman"/>
          <w:sz w:val="24"/>
          <w:szCs w:val="24"/>
          <w:lang w:val="en-US"/>
        </w:rPr>
        <w:t>and</w:t>
      </w:r>
      <w:r w:rsidR="005525AA" w:rsidRPr="00426E49">
        <w:rPr>
          <w:rFonts w:ascii="Times New Roman" w:hAnsi="Times New Roman" w:cs="Times New Roman"/>
          <w:i/>
          <w:sz w:val="24"/>
          <w:szCs w:val="24"/>
          <w:lang w:val="en-US"/>
        </w:rPr>
        <w:t xml:space="preserve"> Blautia</w:t>
      </w:r>
      <w:r w:rsidR="005525AA" w:rsidRPr="00426E49">
        <w:rPr>
          <w:rFonts w:ascii="Times New Roman" w:hAnsi="Times New Roman" w:cs="Times New Roman"/>
          <w:sz w:val="24"/>
          <w:szCs w:val="24"/>
          <w:lang w:val="en-US"/>
        </w:rPr>
        <w:t xml:space="preserve"> might be a result of the differing workflow for 16S rRNA gene analysis compared to metagenome sequencing. </w:t>
      </w:r>
    </w:p>
    <w:p w14:paraId="6296917E" w14:textId="4CDD2C4D" w:rsidR="0060347E" w:rsidRPr="00426E49" w:rsidRDefault="0060347E" w:rsidP="0060347E">
      <w:pPr>
        <w:autoSpaceDE w:val="0"/>
        <w:autoSpaceDN w:val="0"/>
        <w:adjustRightInd w:val="0"/>
        <w:spacing w:line="480" w:lineRule="auto"/>
        <w:jc w:val="both"/>
      </w:pPr>
      <w:r w:rsidRPr="00426E49">
        <w:t xml:space="preserve">The pronounced effect of the </w:t>
      </w:r>
      <w:r w:rsidR="003329CC" w:rsidRPr="00426E49">
        <w:t>nursing</w:t>
      </w:r>
      <w:r w:rsidRPr="00426E49">
        <w:t xml:space="preserve"> mother we observed is in accordance with a recently published </w:t>
      </w:r>
      <w:r w:rsidRPr="00426E49">
        <w:rPr>
          <w:bCs/>
        </w:rPr>
        <w:t xml:space="preserve">cross-fostering study </w:t>
      </w:r>
      <w:r w:rsidRPr="00426E49">
        <w:rPr>
          <w:bCs/>
        </w:rPr>
        <w:fldChar w:fldCharType="begin"/>
      </w:r>
      <w:r w:rsidR="00DE61D8" w:rsidRPr="00426E49">
        <w:rPr>
          <w:bCs/>
        </w:rPr>
        <w:instrText xml:space="preserve"> ADDIN EN.CITE &lt;EndNote&gt;&lt;Cite&gt;&lt;Author&gt;Daft&lt;/Author&gt;&lt;Year&gt;2015&lt;/Year&gt;&lt;RecNum&gt;219&lt;/RecNum&gt;&lt;DisplayText&gt;[37]&lt;/DisplayText&gt;&lt;record&gt;&lt;rec-number&gt;219&lt;/rec-number&gt;&lt;foreign-keys&gt;&lt;key app="EN" db-id="ew50r90rnvf9fhexvzyxprs9vr5pvrfa2zxw" timestamp="1510748739"&gt;219&lt;/key&gt;&lt;/foreign-keys&gt;&lt;ref-type name="Journal Article"&gt;17&lt;/ref-type&gt;&lt;contributors&gt;&lt;authors&gt;&lt;author&gt;Daft, Joseph G.&lt;/author&gt;&lt;author&gt;Ptacek, Travis&lt;/author&gt;&lt;author&gt;Kumar, Ranjit&lt;/author&gt;&lt;author&gt;Morrow, Casey&lt;/author&gt;&lt;author&gt;Lorenz, Robin G.&lt;/author&gt;&lt;/authors&gt;&lt;/contributors&gt;&lt;titles&gt;&lt;title&gt;Cross-fostering immediately after birth induces a permanent microbiota shift that is shaped by the nursing mother&lt;/title&gt;&lt;secondary-title&gt;Microbiome&lt;/secondary-title&gt;&lt;/titles&gt;&lt;periodical&gt;&lt;full-title&gt;Microbiome&lt;/full-title&gt;&lt;/periodical&gt;&lt;pages&gt;17&lt;/pages&gt;&lt;volume&gt;3&lt;/volume&gt;&lt;dates&gt;&lt;year&gt;2015&lt;/year&gt;&lt;pub-dates&gt;&lt;date&gt;04/25&amp;#xD;12/15/received&amp;#xD;04/03/accepted&lt;/date&gt;&lt;/pub-dates&gt;&lt;/dates&gt;&lt;pub-location&gt;London&lt;/pub-location&gt;&lt;publisher&gt;BioMed Central&lt;/publisher&gt;&lt;isbn&gt;2049-2618&lt;/isbn&gt;&lt;accession-num&gt;PMC4427954&lt;/accession-num&gt;&lt;urls&gt;&lt;related-urls&gt;&lt;url&gt;http://www.ncbi.nlm.nih.gov/pmc/articles/PMC4427954/&lt;/url&gt;&lt;/related-urls&gt;&lt;/urls&gt;&lt;electronic-resource-num&gt;10.1186/s40168-015-0080-y&lt;/electronic-resource-num&gt;&lt;remote-database-name&gt;PMC&lt;/remote-database-name&gt;&lt;/record&gt;&lt;/Cite&gt;&lt;/EndNote&gt;</w:instrText>
      </w:r>
      <w:r w:rsidRPr="00426E49">
        <w:rPr>
          <w:bCs/>
        </w:rPr>
        <w:fldChar w:fldCharType="separate"/>
      </w:r>
      <w:r w:rsidR="00DE61D8" w:rsidRPr="00426E49">
        <w:rPr>
          <w:bCs/>
          <w:noProof/>
        </w:rPr>
        <w:t>[37]</w:t>
      </w:r>
      <w:r w:rsidRPr="00426E49">
        <w:rPr>
          <w:bCs/>
        </w:rPr>
        <w:fldChar w:fldCharType="end"/>
      </w:r>
      <w:r w:rsidRPr="00426E49">
        <w:rPr>
          <w:bCs/>
        </w:rPr>
        <w:t xml:space="preserve">. </w:t>
      </w:r>
      <w:r w:rsidR="00811055" w:rsidRPr="00426E49">
        <w:rPr>
          <w:bCs/>
        </w:rPr>
        <w:t xml:space="preserve">In contrast to Daft et al. </w:t>
      </w:r>
      <w:r w:rsidR="00B308D5" w:rsidRPr="00426E49">
        <w:rPr>
          <w:bCs/>
        </w:rPr>
        <w:t xml:space="preserve">this study used </w:t>
      </w:r>
      <w:r w:rsidR="00F53D8A" w:rsidRPr="00426E49">
        <w:rPr>
          <w:bCs/>
        </w:rPr>
        <w:t>colon parts</w:t>
      </w:r>
      <w:r w:rsidR="00811055" w:rsidRPr="00426E49">
        <w:rPr>
          <w:bCs/>
        </w:rPr>
        <w:t xml:space="preserve"> </w:t>
      </w:r>
      <w:r w:rsidR="00F53D8A" w:rsidRPr="00426E49">
        <w:rPr>
          <w:bCs/>
        </w:rPr>
        <w:t xml:space="preserve">including tissue and content instead of </w:t>
      </w:r>
      <w:r w:rsidR="00811055" w:rsidRPr="00426E49">
        <w:rPr>
          <w:bCs/>
        </w:rPr>
        <w:t>fecal pellets</w:t>
      </w:r>
      <w:r w:rsidR="00B308D5" w:rsidRPr="00426E49">
        <w:rPr>
          <w:bCs/>
        </w:rPr>
        <w:t xml:space="preserve"> </w:t>
      </w:r>
      <w:r w:rsidR="00D804E6" w:rsidRPr="00426E49">
        <w:rPr>
          <w:bCs/>
        </w:rPr>
        <w:t>i</w:t>
      </w:r>
      <w:r w:rsidR="00F53D8A" w:rsidRPr="00426E49">
        <w:rPr>
          <w:bCs/>
        </w:rPr>
        <w:t xml:space="preserve">n order to also cover bacteria </w:t>
      </w:r>
      <w:r w:rsidR="00D804E6" w:rsidRPr="00426E49">
        <w:rPr>
          <w:bCs/>
        </w:rPr>
        <w:t>adhering</w:t>
      </w:r>
      <w:r w:rsidR="00D07219" w:rsidRPr="00426E49">
        <w:rPr>
          <w:bCs/>
        </w:rPr>
        <w:t xml:space="preserve"> to the gut wall.</w:t>
      </w:r>
      <w:r w:rsidR="00811055" w:rsidRPr="00426E49">
        <w:rPr>
          <w:bCs/>
        </w:rPr>
        <w:t xml:space="preserve"> </w:t>
      </w:r>
      <w:r w:rsidR="00F53D8A" w:rsidRPr="00426E49">
        <w:rPr>
          <w:bCs/>
        </w:rPr>
        <w:t xml:space="preserve">Moreover </w:t>
      </w:r>
      <w:r w:rsidR="00D07219" w:rsidRPr="00426E49">
        <w:rPr>
          <w:bCs/>
        </w:rPr>
        <w:t xml:space="preserve">in Daft et al. </w:t>
      </w:r>
      <w:r w:rsidR="00811055" w:rsidRPr="00426E49">
        <w:rPr>
          <w:bCs/>
        </w:rPr>
        <w:t xml:space="preserve">cross-fostering was conducted using a diabetic mouse line </w:t>
      </w:r>
      <w:r w:rsidR="00811055" w:rsidRPr="00426E49">
        <w:rPr>
          <w:bCs/>
        </w:rPr>
        <w:lastRenderedPageBreak/>
        <w:t>(NOD) and a non-diabetic mouse line (NOR)</w:t>
      </w:r>
      <w:r w:rsidR="00D07219" w:rsidRPr="00426E49">
        <w:rPr>
          <w:bCs/>
        </w:rPr>
        <w:t xml:space="preserve"> while our</w:t>
      </w:r>
      <w:r w:rsidR="00811055" w:rsidRPr="00426E49">
        <w:rPr>
          <w:bCs/>
        </w:rPr>
        <w:t xml:space="preserve"> mouse model </w:t>
      </w:r>
      <w:r w:rsidR="00D07219" w:rsidRPr="00426E49">
        <w:rPr>
          <w:bCs/>
        </w:rPr>
        <w:t xml:space="preserve">focused on the characteristic </w:t>
      </w:r>
      <w:r w:rsidR="00DB5233" w:rsidRPr="00426E49">
        <w:rPr>
          <w:bCs/>
        </w:rPr>
        <w:t>of obesity</w:t>
      </w:r>
      <w:r w:rsidR="00811055" w:rsidRPr="00426E49">
        <w:rPr>
          <w:bCs/>
        </w:rPr>
        <w:t xml:space="preserve">. </w:t>
      </w:r>
      <w:r w:rsidRPr="00426E49">
        <w:rPr>
          <w:bCs/>
        </w:rPr>
        <w:t xml:space="preserve">The authors identified </w:t>
      </w:r>
      <w:r w:rsidRPr="00426E49">
        <w:rPr>
          <w:bCs/>
          <w:i/>
        </w:rPr>
        <w:t>Prevotella</w:t>
      </w:r>
      <w:r w:rsidRPr="00426E49">
        <w:rPr>
          <w:bCs/>
        </w:rPr>
        <w:t xml:space="preserve">, </w:t>
      </w:r>
      <w:r w:rsidRPr="00426E49">
        <w:rPr>
          <w:bCs/>
          <w:i/>
        </w:rPr>
        <w:t>Parabacteroides</w:t>
      </w:r>
      <w:r w:rsidRPr="00426E49">
        <w:rPr>
          <w:bCs/>
        </w:rPr>
        <w:t xml:space="preserve">, </w:t>
      </w:r>
      <w:r w:rsidRPr="00426E49">
        <w:rPr>
          <w:bCs/>
          <w:i/>
        </w:rPr>
        <w:t>Sutterella, Lysobacter, Anaeroplasma,</w:t>
      </w:r>
      <w:r w:rsidRPr="00426E49">
        <w:rPr>
          <w:bCs/>
        </w:rPr>
        <w:t xml:space="preserve"> </w:t>
      </w:r>
      <w:r w:rsidRPr="00426E49">
        <w:rPr>
          <w:bCs/>
          <w:i/>
        </w:rPr>
        <w:t>Odoribacter</w:t>
      </w:r>
      <w:r w:rsidRPr="00426E49">
        <w:rPr>
          <w:bCs/>
        </w:rPr>
        <w:t xml:space="preserve">, </w:t>
      </w:r>
      <w:r w:rsidRPr="00426E49">
        <w:rPr>
          <w:bCs/>
          <w:i/>
        </w:rPr>
        <w:t>Bacteroides</w:t>
      </w:r>
      <w:r w:rsidRPr="00426E49">
        <w:rPr>
          <w:bCs/>
        </w:rPr>
        <w:t xml:space="preserve">, </w:t>
      </w:r>
      <w:r w:rsidRPr="00426E49">
        <w:rPr>
          <w:bCs/>
          <w:i/>
        </w:rPr>
        <w:t>Prevotella</w:t>
      </w:r>
      <w:r w:rsidRPr="00426E49">
        <w:rPr>
          <w:bCs/>
        </w:rPr>
        <w:t xml:space="preserve">, </w:t>
      </w:r>
      <w:r w:rsidRPr="00426E49">
        <w:rPr>
          <w:bCs/>
          <w:i/>
        </w:rPr>
        <w:t>Clostridium</w:t>
      </w:r>
      <w:r w:rsidRPr="00426E49">
        <w:rPr>
          <w:bCs/>
        </w:rPr>
        <w:t xml:space="preserve">, </w:t>
      </w:r>
      <w:r w:rsidRPr="00426E49">
        <w:rPr>
          <w:bCs/>
          <w:i/>
        </w:rPr>
        <w:t>Stenotrophomonas</w:t>
      </w:r>
      <w:r w:rsidRPr="00426E49">
        <w:rPr>
          <w:bCs/>
        </w:rPr>
        <w:t xml:space="preserve">, and </w:t>
      </w:r>
      <w:r w:rsidRPr="00426E49">
        <w:rPr>
          <w:bCs/>
          <w:i/>
        </w:rPr>
        <w:t>Akkermansia</w:t>
      </w:r>
      <w:r w:rsidRPr="00426E49">
        <w:rPr>
          <w:bCs/>
        </w:rPr>
        <w:t xml:space="preserve"> as major responders to the </w:t>
      </w:r>
      <w:r w:rsidR="003329CC" w:rsidRPr="00426E49">
        <w:rPr>
          <w:bCs/>
        </w:rPr>
        <w:t>nursing</w:t>
      </w:r>
      <w:r w:rsidRPr="00426E49">
        <w:rPr>
          <w:bCs/>
        </w:rPr>
        <w:t xml:space="preserve"> mother. Interestingly</w:t>
      </w:r>
      <w:r w:rsidR="0068733C" w:rsidRPr="00426E49">
        <w:rPr>
          <w:bCs/>
        </w:rPr>
        <w:t>,</w:t>
      </w:r>
      <w:r w:rsidRPr="00426E49">
        <w:rPr>
          <w:bCs/>
        </w:rPr>
        <w:t xml:space="preserve"> despite the different settings</w:t>
      </w:r>
      <w:r w:rsidR="00CD35D4" w:rsidRPr="00426E49">
        <w:rPr>
          <w:bCs/>
        </w:rPr>
        <w:t xml:space="preserve"> </w:t>
      </w:r>
      <w:r w:rsidRPr="00426E49">
        <w:rPr>
          <w:bCs/>
        </w:rPr>
        <w:t xml:space="preserve">in our study for three genera we could confirm this pronounced effect of the </w:t>
      </w:r>
      <w:r w:rsidR="003329CC" w:rsidRPr="00426E49">
        <w:rPr>
          <w:bCs/>
        </w:rPr>
        <w:t>nursing</w:t>
      </w:r>
      <w:r w:rsidRPr="00426E49">
        <w:rPr>
          <w:bCs/>
        </w:rPr>
        <w:t xml:space="preserve"> mother namely</w:t>
      </w:r>
      <w:r w:rsidR="0068733C" w:rsidRPr="00426E49">
        <w:rPr>
          <w:bCs/>
        </w:rPr>
        <w:t xml:space="preserve"> for</w:t>
      </w:r>
      <w:r w:rsidRPr="00426E49">
        <w:rPr>
          <w:bCs/>
        </w:rPr>
        <w:t xml:space="preserve"> </w:t>
      </w:r>
      <w:r w:rsidRPr="00426E49">
        <w:rPr>
          <w:bCs/>
          <w:i/>
        </w:rPr>
        <w:t>Odoribacter, Prevotella</w:t>
      </w:r>
      <w:r w:rsidR="0068733C" w:rsidRPr="00426E49">
        <w:rPr>
          <w:bCs/>
          <w:i/>
        </w:rPr>
        <w:t>,</w:t>
      </w:r>
      <w:r w:rsidRPr="00426E49">
        <w:rPr>
          <w:bCs/>
          <w:i/>
        </w:rPr>
        <w:t xml:space="preserve"> </w:t>
      </w:r>
      <w:r w:rsidRPr="00426E49">
        <w:rPr>
          <w:bCs/>
        </w:rPr>
        <w:t>and</w:t>
      </w:r>
      <w:r w:rsidRPr="00426E49">
        <w:rPr>
          <w:bCs/>
          <w:i/>
        </w:rPr>
        <w:t xml:space="preserve"> Clostridium.</w:t>
      </w:r>
      <w:r w:rsidRPr="00426E49">
        <w:rPr>
          <w:bCs/>
        </w:rPr>
        <w:t xml:space="preserve"> </w:t>
      </w:r>
      <w:r w:rsidR="002B3316" w:rsidRPr="00426E49">
        <w:rPr>
          <w:bCs/>
        </w:rPr>
        <w:t>T</w:t>
      </w:r>
      <w:r w:rsidRPr="00426E49">
        <w:rPr>
          <w:bCs/>
        </w:rPr>
        <w:t xml:space="preserve">his is of high interest, as several studies have indicated </w:t>
      </w:r>
      <w:r w:rsidR="004150E2" w:rsidRPr="00426E49">
        <w:rPr>
          <w:bCs/>
        </w:rPr>
        <w:t>health-beneficial</w:t>
      </w:r>
      <w:r w:rsidRPr="00426E49">
        <w:rPr>
          <w:bCs/>
        </w:rPr>
        <w:t xml:space="preserve"> properties </w:t>
      </w:r>
      <w:r w:rsidR="00186427" w:rsidRPr="00426E49">
        <w:rPr>
          <w:bCs/>
        </w:rPr>
        <w:t>of</w:t>
      </w:r>
      <w:r w:rsidR="002B3316" w:rsidRPr="00426E49">
        <w:rPr>
          <w:bCs/>
        </w:rPr>
        <w:t xml:space="preserve"> </w:t>
      </w:r>
      <w:r w:rsidR="004150E2" w:rsidRPr="00426E49">
        <w:rPr>
          <w:bCs/>
        </w:rPr>
        <w:t>these genera</w:t>
      </w:r>
      <w:r w:rsidRPr="00426E49">
        <w:rPr>
          <w:bCs/>
        </w:rPr>
        <w:t xml:space="preserve"> </w:t>
      </w:r>
      <w:r w:rsidR="002B3316" w:rsidRPr="00426E49">
        <w:rPr>
          <w:bCs/>
        </w:rPr>
        <w:fldChar w:fldCharType="begin">
          <w:fldData xml:space="preserve">PEVuZE5vdGU+PENpdGU+PEF1dGhvcj5Lb3ZhdGNoZXZhLURhdGNoYXJ5PC9BdXRob3I+PFllYXI+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==
</w:fldData>
        </w:fldChar>
      </w:r>
      <w:r w:rsidR="00DE61D8" w:rsidRPr="00426E49">
        <w:rPr>
          <w:bCs/>
        </w:rPr>
        <w:instrText xml:space="preserve"> ADDIN EN.CITE </w:instrText>
      </w:r>
      <w:r w:rsidR="00DE61D8" w:rsidRPr="00426E49">
        <w:rPr>
          <w:bCs/>
        </w:rPr>
        <w:fldChar w:fldCharType="begin">
          <w:fldData xml:space="preserve">PEVuZE5vdGU+PENpdGU+PEF1dGhvcj5Lb3ZhdGNoZXZhLURhdGNoYXJ5PC9BdXRob3I+PFllYXI+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==
</w:fldData>
        </w:fldChar>
      </w:r>
      <w:r w:rsidR="00DE61D8" w:rsidRPr="00426E49">
        <w:rPr>
          <w:bCs/>
        </w:rPr>
        <w:instrText xml:space="preserve"> ADDIN EN.CITE.DATA </w:instrText>
      </w:r>
      <w:r w:rsidR="00DE61D8" w:rsidRPr="00426E49">
        <w:rPr>
          <w:bCs/>
        </w:rPr>
      </w:r>
      <w:r w:rsidR="00DE61D8" w:rsidRPr="00426E49">
        <w:rPr>
          <w:bCs/>
        </w:rPr>
        <w:fldChar w:fldCharType="end"/>
      </w:r>
      <w:r w:rsidR="002B3316" w:rsidRPr="00426E49">
        <w:rPr>
          <w:bCs/>
        </w:rPr>
      </w:r>
      <w:r w:rsidR="002B3316" w:rsidRPr="00426E49">
        <w:rPr>
          <w:bCs/>
        </w:rPr>
        <w:fldChar w:fldCharType="separate"/>
      </w:r>
      <w:r w:rsidR="00DE61D8" w:rsidRPr="00426E49">
        <w:rPr>
          <w:bCs/>
          <w:noProof/>
        </w:rPr>
        <w:t>[38-40]</w:t>
      </w:r>
      <w:r w:rsidR="002B3316" w:rsidRPr="00426E49">
        <w:rPr>
          <w:bCs/>
        </w:rPr>
        <w:fldChar w:fldCharType="end"/>
      </w:r>
      <w:r w:rsidR="002B3316" w:rsidRPr="00426E49">
        <w:rPr>
          <w:bCs/>
        </w:rPr>
        <w:t>.</w:t>
      </w:r>
    </w:p>
    <w:p w14:paraId="1B9D111A" w14:textId="13F6F542" w:rsidR="0060347E" w:rsidRPr="00426E49" w:rsidRDefault="0060347E" w:rsidP="0060347E">
      <w:pPr>
        <w:spacing w:line="480" w:lineRule="auto"/>
        <w:jc w:val="both"/>
      </w:pPr>
    </w:p>
    <w:p w14:paraId="042BA1AC" w14:textId="089A858D" w:rsidR="00765EEF" w:rsidRPr="00426E49" w:rsidRDefault="00765EEF" w:rsidP="0060347E">
      <w:pPr>
        <w:spacing w:line="480" w:lineRule="auto"/>
        <w:jc w:val="both"/>
        <w:rPr>
          <w:b/>
        </w:rPr>
      </w:pPr>
      <w:r w:rsidRPr="00426E49">
        <w:rPr>
          <w:b/>
        </w:rPr>
        <w:t xml:space="preserve">Driving factors for the gut microbiome development of the offspring </w:t>
      </w:r>
    </w:p>
    <w:p w14:paraId="753D321B" w14:textId="499C36D6" w:rsidR="00C05E81" w:rsidRPr="00426E49" w:rsidRDefault="001E4A4B" w:rsidP="00340F3C">
      <w:pPr>
        <w:spacing w:after="200" w:line="480" w:lineRule="auto"/>
        <w:jc w:val="both"/>
      </w:pPr>
      <w:r w:rsidRPr="00426E49">
        <w:t>The</w:t>
      </w:r>
      <w:r w:rsidR="005525AA" w:rsidRPr="00426E49">
        <w:t xml:space="preserve"> difference in the offspring´s gut microbial composition could have resulted from a differing gut microbiome of the </w:t>
      </w:r>
      <w:r w:rsidR="003329CC" w:rsidRPr="00426E49">
        <w:t>nursing</w:t>
      </w:r>
      <w:r w:rsidR="005525AA" w:rsidRPr="00426E49">
        <w:t xml:space="preserve"> mothers. Previous studies indicated </w:t>
      </w:r>
      <w:r w:rsidRPr="00426E49">
        <w:t xml:space="preserve">that </w:t>
      </w:r>
      <w:r w:rsidR="005525AA" w:rsidRPr="00426E49">
        <w:t xml:space="preserve">the genetics of a host </w:t>
      </w:r>
      <w:r w:rsidRPr="00426E49">
        <w:t>affect</w:t>
      </w:r>
      <w:r w:rsidR="005525AA" w:rsidRPr="00426E49">
        <w:t xml:space="preserve"> its microbiome </w:t>
      </w:r>
      <w:r w:rsidR="005525AA" w:rsidRPr="00426E49">
        <w:fldChar w:fldCharType="begin">
          <w:fldData xml:space="preserve">PEVuZE5vdGU+PENpdGU+PEF1dGhvcj5Hb29kcmljaDwvQXV0aG9yPjxZZWFyPjIwMTQ8L1llYXI+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</w:fldData>
        </w:fldChar>
      </w:r>
      <w:r w:rsidR="00DE61D8" w:rsidRPr="00426E49">
        <w:instrText xml:space="preserve"> ADDIN EN.CITE </w:instrText>
      </w:r>
      <w:r w:rsidR="00DE61D8" w:rsidRPr="00426E49">
        <w:fldChar w:fldCharType="begin">
          <w:fldData xml:space="preserve">PEVuZE5vdGU+PENpdGU+PEF1dGhvcj5Hb29kcmljaDwvQXV0aG9yPjxZZWFyPjIwMTQ8L1llYXI+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</w:fldData>
        </w:fldChar>
      </w:r>
      <w:r w:rsidR="00DE61D8" w:rsidRPr="00426E49">
        <w:instrText xml:space="preserve"> ADDIN EN.CITE.DATA </w:instrText>
      </w:r>
      <w:r w:rsidR="00DE61D8" w:rsidRPr="00426E49">
        <w:fldChar w:fldCharType="end"/>
      </w:r>
      <w:r w:rsidR="005525AA" w:rsidRPr="00426E49">
        <w:fldChar w:fldCharType="separate"/>
      </w:r>
      <w:r w:rsidR="00DE61D8" w:rsidRPr="00426E49">
        <w:rPr>
          <w:noProof/>
        </w:rPr>
        <w:t>[6,32]</w:t>
      </w:r>
      <w:r w:rsidR="005525AA" w:rsidRPr="00426E49">
        <w:fldChar w:fldCharType="end"/>
      </w:r>
      <w:r w:rsidR="005525AA" w:rsidRPr="00426E49">
        <w:t xml:space="preserve">. Subsequently, the genotype of the </w:t>
      </w:r>
      <w:r w:rsidR="003329CC" w:rsidRPr="00426E49">
        <w:t>nursing</w:t>
      </w:r>
      <w:r w:rsidR="005525AA" w:rsidRPr="00426E49">
        <w:t xml:space="preserve"> mother could have shaped the microbiome before it was transferred to the offspring</w:t>
      </w:r>
      <w:r w:rsidRPr="00426E49">
        <w:t xml:space="preserve"> e.g. by direct contact with the feces</w:t>
      </w:r>
      <w:r w:rsidR="005525AA" w:rsidRPr="00426E49">
        <w:t xml:space="preserve">. This could for example explain the impact of the obese </w:t>
      </w:r>
      <w:r w:rsidR="003329CC" w:rsidRPr="00426E49">
        <w:t>nursing</w:t>
      </w:r>
      <w:r w:rsidR="005525AA" w:rsidRPr="00426E49">
        <w:t xml:space="preserve"> mother for OTU</w:t>
      </w:r>
      <w:r w:rsidR="00545AF8" w:rsidRPr="00426E49">
        <w:t>s</w:t>
      </w:r>
      <w:r w:rsidR="005525AA" w:rsidRPr="00426E49">
        <w:t xml:space="preserve"> assigned to </w:t>
      </w:r>
      <w:r w:rsidR="005525AA" w:rsidRPr="00426E49">
        <w:rPr>
          <w:i/>
        </w:rPr>
        <w:t>Clostridium bolteae</w:t>
      </w:r>
      <w:r w:rsidR="005525AA" w:rsidRPr="00426E49">
        <w:t xml:space="preserve">, as </w:t>
      </w:r>
      <w:r w:rsidR="005525AA" w:rsidRPr="00426E49">
        <w:rPr>
          <w:i/>
        </w:rPr>
        <w:t>Clostridiaceae</w:t>
      </w:r>
      <w:r w:rsidR="005525AA" w:rsidRPr="00426E49">
        <w:t xml:space="preserve"> have been linked to genetic traits of the host </w:t>
      </w:r>
      <w:r w:rsidR="005525AA" w:rsidRPr="00426E49">
        <w:fldChar w:fldCharType="begin"/>
      </w:r>
      <w:r w:rsidR="00DE61D8" w:rsidRPr="00426E49">
        <w:instrText xml:space="preserve"> ADDIN EN.CITE &lt;EndNote&gt;&lt;Cite&gt;&lt;Author&gt;Goodrich&lt;/Author&gt;&lt;Year&gt;2016&lt;/Year&gt;&lt;RecNum&gt;221&lt;/RecNum&gt;&lt;DisplayText&gt;[41]&lt;/DisplayText&gt;&lt;record&gt;&lt;rec-number&gt;221&lt;/rec-number&gt;&lt;foreign-keys&gt;&lt;key app="EN" db-id="ew50r90rnvf9fhexvzyxprs9vr5pvrfa2zxw" timestamp="1510844390"&gt;221&lt;/key&gt;&lt;/foreign-keys&gt;&lt;ref-type name="Journal Article"&gt;17&lt;/ref-type&gt;&lt;contributors&gt;&lt;authors&gt;&lt;author&gt;Goodrich, Julia K.&lt;/author&gt;&lt;author&gt;Davenport, Emily R.&lt;/author&gt;&lt;author&gt;Beaumont, Michelle&lt;/author&gt;&lt;author&gt;Jackson, Matthew A.&lt;/author&gt;&lt;author&gt;Knight, Rob&lt;/author&gt;&lt;author&gt;Ober, Carole&lt;/author&gt;&lt;author&gt;Spector, Tim D.&lt;/author&gt;&lt;author&gt;Bell, Jordana T.&lt;/author&gt;&lt;author&gt;Clark, Andrew G.&lt;/author&gt;&lt;author&gt;Ley, Ruth E.&lt;/author&gt;&lt;/authors&gt;&lt;/contributors&gt;&lt;titles&gt;&lt;title&gt;Genetic determinants of the gut microbiome in UK Twins&lt;/title&gt;&lt;secondary-title&gt;Cell host &amp;amp; microbe&lt;/secondary-title&gt;&lt;/titles&gt;&lt;periodical&gt;&lt;full-title&gt;Cell host &amp;amp; microbe&lt;/full-title&gt;&lt;/periodical&gt;&lt;pages&gt;731-743&lt;/pages&gt;&lt;volume&gt;19&lt;/volume&gt;&lt;number&gt;5&lt;/number&gt;&lt;dates&gt;&lt;year&gt;2016&lt;/year&gt;&lt;/dates&gt;&lt;isbn&gt;1931-3128&amp;#xD;1934-6069&lt;/isbn&gt;&lt;accession-num&gt;PMC4915943&lt;/accession-num&gt;&lt;urls&gt;&lt;related-urls&gt;&lt;url&gt;http://www.ncbi.nlm.nih.gov/pmc/articles/PMC4915943/&lt;/url&gt;&lt;/related-urls&gt;&lt;/urls&gt;&lt;electronic-resource-num&gt;10.1016/j.chom.2016.04.017&lt;/electronic-resource-num&gt;&lt;remote-database-name&gt;PMC&lt;/remote-database-name&gt;&lt;/record&gt;&lt;/Cite&gt;&lt;/EndNote&gt;</w:instrText>
      </w:r>
      <w:r w:rsidR="005525AA" w:rsidRPr="00426E49">
        <w:fldChar w:fldCharType="separate"/>
      </w:r>
      <w:r w:rsidR="00DE61D8" w:rsidRPr="00426E49">
        <w:rPr>
          <w:noProof/>
        </w:rPr>
        <w:t>[41]</w:t>
      </w:r>
      <w:r w:rsidR="005525AA" w:rsidRPr="00426E49">
        <w:fldChar w:fldCharType="end"/>
      </w:r>
      <w:r w:rsidR="005525AA" w:rsidRPr="00426E49">
        <w:t xml:space="preserve">. Also the OTUs assigned to </w:t>
      </w:r>
      <w:r w:rsidR="005525AA" w:rsidRPr="00426E49">
        <w:rPr>
          <w:rFonts w:eastAsiaTheme="minorEastAsia"/>
          <w:i/>
          <w:iCs/>
          <w:kern w:val="24"/>
          <w:lang w:eastAsia="de-DE"/>
        </w:rPr>
        <w:t>Streptococcaceae</w:t>
      </w:r>
      <w:r w:rsidR="005525AA" w:rsidRPr="00426E49">
        <w:t xml:space="preserve"> </w:t>
      </w:r>
      <w:r w:rsidRPr="00426E49">
        <w:t xml:space="preserve">in our study which </w:t>
      </w:r>
      <w:r w:rsidR="005525AA" w:rsidRPr="00426E49">
        <w:rPr>
          <w:rFonts w:eastAsiaTheme="minorEastAsia"/>
          <w:iCs/>
          <w:kern w:val="24"/>
          <w:lang w:eastAsia="de-DE"/>
        </w:rPr>
        <w:t xml:space="preserve">were phylogenetically related to the genus </w:t>
      </w:r>
      <w:r w:rsidR="005525AA" w:rsidRPr="00426E49">
        <w:rPr>
          <w:rFonts w:eastAsiaTheme="minorEastAsia"/>
          <w:i/>
          <w:iCs/>
          <w:kern w:val="24"/>
          <w:lang w:eastAsia="de-DE"/>
        </w:rPr>
        <w:t xml:space="preserve">Lactococcus, </w:t>
      </w:r>
      <w:r w:rsidR="005525AA" w:rsidRPr="00426E49">
        <w:rPr>
          <w:rFonts w:eastAsiaTheme="minorEastAsia"/>
          <w:iCs/>
          <w:kern w:val="24"/>
          <w:lang w:eastAsia="de-DE"/>
        </w:rPr>
        <w:t>could be</w:t>
      </w:r>
      <w:r w:rsidRPr="00426E49">
        <w:rPr>
          <w:rFonts w:eastAsiaTheme="minorEastAsia"/>
          <w:iCs/>
          <w:kern w:val="24"/>
          <w:lang w:eastAsia="de-DE"/>
        </w:rPr>
        <w:t xml:space="preserve"> correlated with the differing genotypes</w:t>
      </w:r>
      <w:r w:rsidR="0035107E" w:rsidRPr="00426E49">
        <w:rPr>
          <w:rFonts w:eastAsiaTheme="minorEastAsia"/>
          <w:iCs/>
          <w:kern w:val="24"/>
          <w:lang w:eastAsia="de-DE"/>
        </w:rPr>
        <w:t>,</w:t>
      </w:r>
      <w:r w:rsidRPr="00426E49">
        <w:rPr>
          <w:rFonts w:eastAsiaTheme="minorEastAsia"/>
          <w:iCs/>
          <w:kern w:val="24"/>
          <w:lang w:eastAsia="de-DE"/>
        </w:rPr>
        <w:t xml:space="preserve"> </w:t>
      </w:r>
      <w:r w:rsidR="0035107E" w:rsidRPr="00426E49">
        <w:rPr>
          <w:rFonts w:eastAsiaTheme="minorEastAsia"/>
          <w:iCs/>
          <w:kern w:val="24"/>
          <w:lang w:eastAsia="de-DE"/>
        </w:rPr>
        <w:t>as</w:t>
      </w:r>
      <w:r w:rsidRPr="00426E49">
        <w:rPr>
          <w:rFonts w:eastAsiaTheme="minorEastAsia"/>
          <w:iCs/>
          <w:kern w:val="24"/>
          <w:lang w:eastAsia="de-DE"/>
        </w:rPr>
        <w:t xml:space="preserve"> a </w:t>
      </w:r>
      <w:r w:rsidR="005525AA" w:rsidRPr="00426E49">
        <w:rPr>
          <w:rFonts w:eastAsiaTheme="minorEastAsia"/>
          <w:iCs/>
          <w:kern w:val="24"/>
          <w:lang w:eastAsia="de-DE"/>
        </w:rPr>
        <w:t xml:space="preserve">quantitative trait locus </w:t>
      </w:r>
      <w:r w:rsidR="0035107E" w:rsidRPr="00426E49">
        <w:rPr>
          <w:rFonts w:eastAsiaTheme="minorEastAsia"/>
          <w:iCs/>
          <w:kern w:val="24"/>
          <w:lang w:eastAsia="de-DE"/>
        </w:rPr>
        <w:t xml:space="preserve">was </w:t>
      </w:r>
      <w:r w:rsidR="005525AA" w:rsidRPr="00426E49">
        <w:rPr>
          <w:rFonts w:eastAsiaTheme="minorEastAsia"/>
          <w:iCs/>
          <w:kern w:val="24"/>
          <w:lang w:eastAsia="de-DE"/>
        </w:rPr>
        <w:t>associated with body weight in former studies</w:t>
      </w:r>
      <w:r w:rsidR="005525AA" w:rsidRPr="00426E49">
        <w:rPr>
          <w:kern w:val="24"/>
        </w:rPr>
        <w:t xml:space="preserve"> </w:t>
      </w:r>
      <w:r w:rsidR="005525AA" w:rsidRPr="00426E49">
        <w:fldChar w:fldCharType="begin"/>
      </w:r>
      <w:r w:rsidR="00DE61D8" w:rsidRPr="00426E49">
        <w:instrText xml:space="preserve"> ADDIN EN.CITE &lt;EndNote&gt;&lt;Cite&gt;&lt;Author&gt;Leamy&lt;/Author&gt;&lt;Year&gt;2014&lt;/Year&gt;&lt;RecNum&gt;89&lt;/RecNum&gt;&lt;DisplayText&gt;[42]&lt;/DisplayText&gt;&lt;record&gt;&lt;rec-number&gt;89&lt;/rec-number&gt;&lt;foreign-keys&gt;&lt;key app="EN" db-id="ew50r90rnvf9fhexvzyxprs9vr5pvrfa2zxw" timestamp="1485536008"&gt;89&lt;/key&gt;&lt;/foreign-keys&gt;&lt;ref-type name="Journal Article"&gt;17&lt;/ref-type&gt;&lt;contributors&gt;&lt;authors&gt;&lt;author&gt;Leamy, Larry J.&lt;/author&gt;&lt;author&gt;Kelly, Scott A.&lt;/author&gt;&lt;author&gt;Nietfeldt, Joseph&lt;/author&gt;&lt;author&gt;Legge, Ryan M.&lt;/author&gt;&lt;author&gt;Ma, Fangrui&lt;/author&gt;&lt;author&gt;Hua, Kunjie&lt;/author&gt;&lt;author&gt;Sinha, Rohita&lt;/author&gt;&lt;author&gt;Peterson, Daniel A.&lt;/author&gt;&lt;author&gt;Walter, Jens&lt;/author&gt;&lt;author&gt;Benson, Andrew K.&lt;/author&gt;&lt;author&gt;Pomp, Daniel&lt;/author&gt;&lt;/authors&gt;&lt;/contributors&gt;&lt;titles&gt;&lt;title&gt;Host genetics and diet, but not immunoglobulin A expression, converge to shape compositional features of the gut microbiome in an advanced intercross population of mice&lt;/title&gt;&lt;secondary-title&gt;Genome Biology&lt;/secondary-title&gt;&lt;/titles&gt;&lt;periodical&gt;&lt;full-title&gt;Genome Biology&lt;/full-title&gt;&lt;/periodical&gt;&lt;pages&gt;552&lt;/pages&gt;&lt;volume&gt;15&lt;/volume&gt;&lt;number&gt;12&lt;/number&gt;&lt;dates&gt;&lt;year&gt;2014&lt;/year&gt;&lt;/dates&gt;&lt;isbn&gt;1474-760X&lt;/isbn&gt;&lt;label&gt;Leamy2014&lt;/label&gt;&lt;work-type&gt;journal article&lt;/work-type&gt;&lt;urls&gt;&lt;related-urls&gt;&lt;url&gt;http://dx.doi.org/10.1186/s13059-014-0552-6&lt;/url&gt;&lt;/related-urls&gt;&lt;/urls&gt;&lt;electronic-resource-num&gt;10.1186/s13059-014-0552-6&lt;/electronic-resource-num&gt;&lt;/record&gt;&lt;/Cite&gt;&lt;/EndNote&gt;</w:instrText>
      </w:r>
      <w:r w:rsidR="005525AA" w:rsidRPr="00426E49">
        <w:fldChar w:fldCharType="separate"/>
      </w:r>
      <w:r w:rsidR="00DE61D8" w:rsidRPr="00426E49">
        <w:rPr>
          <w:noProof/>
        </w:rPr>
        <w:t>[42]</w:t>
      </w:r>
      <w:r w:rsidR="005525AA" w:rsidRPr="00426E49">
        <w:fldChar w:fldCharType="end"/>
      </w:r>
      <w:r w:rsidR="005525AA" w:rsidRPr="00426E49">
        <w:t xml:space="preserve">. </w:t>
      </w:r>
      <w:r w:rsidR="00340F3C" w:rsidRPr="00426E49">
        <w:t xml:space="preserve">In future studies a higher taxonomic resolution could be obtained by using recently introduced amplicon sequence variants methods instead of OTU assignment </w:t>
      </w:r>
      <w:r w:rsidR="00340F3C" w:rsidRPr="00426E49">
        <w:fldChar w:fldCharType="begin"/>
      </w:r>
      <w:r w:rsidR="00340F3C" w:rsidRPr="00426E49">
        <w:instrText xml:space="preserve"> ADDIN EN.CITE &lt;EndNote&gt;&lt;Cite&gt;&lt;Author&gt;Callahan&lt;/Author&gt;&lt;Year&gt;2017&lt;/Year&gt;&lt;RecNum&gt;395&lt;/RecNum&gt;&lt;DisplayText&gt;[43]&lt;/DisplayText&gt;&lt;record&gt;&lt;rec-number&gt;395&lt;/rec-number&gt;&lt;foreign-keys&gt;&lt;key app="EN" db-id="ew50r90rnvf9fhexvzyxprs9vr5pvrfa2zxw" timestamp="1542965654"&gt;395&lt;/key&gt;&lt;/foreign-keys&gt;&lt;ref-type name="Journal Article"&gt;17&lt;/ref-type&gt;&lt;contributors&gt;&lt;authors&gt;&lt;author&gt;Callahan, Benjamin J.&lt;/author&gt;&lt;author&gt;McMurdie, Paul J.&lt;/author&gt;&lt;author&gt;Holmes, Susan P.&lt;/author&gt;&lt;/authors&gt;&lt;/contributors&gt;&lt;titles&gt;&lt;title&gt;Exact sequence variants should replace operational taxonomic units in marker-gene data analysis&lt;/title&gt;&lt;secondary-title&gt;The Isme Journal&lt;/secondary-title&gt;&lt;/titles&gt;&lt;periodical&gt;&lt;full-title&gt;The ISME Journal&lt;/full-title&gt;&lt;/periodical&gt;&lt;pages&gt;2639&lt;/pages&gt;&lt;volume&gt;11&lt;/volume&gt;&lt;dates&gt;&lt;year&gt;2017&lt;/year&gt;&lt;pub-dates&gt;&lt;date&gt;07/21/online&lt;/date&gt;&lt;/pub-dates&gt;&lt;/dates&gt;&lt;publisher&gt;The Author(s)&lt;/publisher&gt;&lt;work-type&gt;Perspective&lt;/work-type&gt;&lt;urls&gt;&lt;related-urls&gt;&lt;url&gt;https://doi.org/10.1038/ismej.2017.119&lt;/url&gt;&lt;/related-urls&gt;&lt;/urls&gt;&lt;electronic-resource-num&gt;10.1038/ismej.2017.119&lt;/electronic-resource-num&gt;&lt;/record&gt;&lt;/Cite&gt;&lt;/EndNote&gt;</w:instrText>
      </w:r>
      <w:r w:rsidR="00340F3C" w:rsidRPr="00426E49">
        <w:fldChar w:fldCharType="separate"/>
      </w:r>
      <w:r w:rsidR="00340F3C" w:rsidRPr="00426E49">
        <w:rPr>
          <w:noProof/>
        </w:rPr>
        <w:t>[43]</w:t>
      </w:r>
      <w:r w:rsidR="00340F3C" w:rsidRPr="00426E49">
        <w:fldChar w:fldCharType="end"/>
      </w:r>
      <w:r w:rsidR="00340F3C" w:rsidRPr="00426E49">
        <w:t xml:space="preserve">. </w:t>
      </w:r>
      <w:r w:rsidR="005525AA" w:rsidRPr="00426E49">
        <w:t>Another important impact factor shaping the gut microbiome</w:t>
      </w:r>
      <w:r w:rsidR="00C05E81" w:rsidRPr="00426E49">
        <w:t xml:space="preserve"> at early stages of development</w:t>
      </w:r>
      <w:r w:rsidR="005525AA" w:rsidRPr="00426E49">
        <w:t xml:space="preserve"> is breast milk</w:t>
      </w:r>
      <w:r w:rsidR="00056835" w:rsidRPr="00426E49">
        <w:t>.</w:t>
      </w:r>
      <w:r w:rsidR="00C05E81" w:rsidRPr="00426E49">
        <w:t xml:space="preserve"> Thus</w:t>
      </w:r>
      <w:r w:rsidR="00056835" w:rsidRPr="00426E49">
        <w:t>,</w:t>
      </w:r>
      <w:r w:rsidR="00C05E81" w:rsidRPr="00426E49">
        <w:t xml:space="preserve"> to a </w:t>
      </w:r>
      <w:r w:rsidR="00C3378F" w:rsidRPr="00426E49">
        <w:t>certain extent</w:t>
      </w:r>
      <w:r w:rsidR="00C05E81" w:rsidRPr="00426E49">
        <w:t xml:space="preserve">, the difference in the impact of the lean and the obese </w:t>
      </w:r>
      <w:r w:rsidR="003329CC" w:rsidRPr="00426E49">
        <w:t>nursing</w:t>
      </w:r>
      <w:r w:rsidR="00C05E81" w:rsidRPr="00426E49">
        <w:t xml:space="preserve"> mother might be explained by a different quality in their breast </w:t>
      </w:r>
      <w:r w:rsidR="00C05E81" w:rsidRPr="00426E49">
        <w:lastRenderedPageBreak/>
        <w:t xml:space="preserve">milk. </w:t>
      </w:r>
      <w:r w:rsidR="005525AA" w:rsidRPr="00426E49">
        <w:t>B</w:t>
      </w:r>
      <w:r w:rsidR="005525AA" w:rsidRPr="00426E49">
        <w:rPr>
          <w:bCs/>
        </w:rPr>
        <w:t xml:space="preserve">reast milk has an essential impact on the development of the gut microbiome and contains predominantly </w:t>
      </w:r>
      <w:r w:rsidR="005525AA" w:rsidRPr="00426E49">
        <w:rPr>
          <w:bCs/>
          <w:i/>
        </w:rPr>
        <w:t>S</w:t>
      </w:r>
      <w:r w:rsidR="005525AA" w:rsidRPr="00426E49">
        <w:rPr>
          <w:i/>
        </w:rPr>
        <w:t>taphylococci</w:t>
      </w:r>
      <w:r w:rsidR="005525AA" w:rsidRPr="00426E49">
        <w:t xml:space="preserve">, </w:t>
      </w:r>
      <w:r w:rsidR="005525AA" w:rsidRPr="00426E49">
        <w:rPr>
          <w:i/>
        </w:rPr>
        <w:t>Streptococci</w:t>
      </w:r>
      <w:r w:rsidR="005525AA" w:rsidRPr="00426E49">
        <w:t xml:space="preserve">, lactic acid bacteria and </w:t>
      </w:r>
      <w:r w:rsidR="005525AA" w:rsidRPr="00426E49">
        <w:rPr>
          <w:i/>
        </w:rPr>
        <w:t xml:space="preserve">Bifidobacteria </w:t>
      </w:r>
      <w:r w:rsidR="005525AA" w:rsidRPr="00426E49">
        <w:fldChar w:fldCharType="begin">
          <w:fldData xml:space="preserve">PEVuZE5vdGU+PENpdGU+PEF1dGhvcj5NYXJ0w61uPC9BdXRob3I+PFllYXI+MjAwMzwvWWVhcj48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==
</w:fldData>
        </w:fldChar>
      </w:r>
      <w:r w:rsidR="00340F3C" w:rsidRPr="00426E49">
        <w:instrText xml:space="preserve"> ADDIN EN.CITE </w:instrText>
      </w:r>
      <w:r w:rsidR="00340F3C" w:rsidRPr="00426E49">
        <w:fldChar w:fldCharType="begin">
          <w:fldData xml:space="preserve">PEVuZE5vdGU+PENpdGU+PEF1dGhvcj5NYXJ0w61uPC9BdXRob3I+PFllYXI+MjAwMzwvWWVhcj48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==
</w:fldData>
        </w:fldChar>
      </w:r>
      <w:r w:rsidR="00340F3C" w:rsidRPr="00426E49">
        <w:instrText xml:space="preserve"> ADDIN EN.CITE.DATA </w:instrText>
      </w:r>
      <w:r w:rsidR="00340F3C" w:rsidRPr="00426E49">
        <w:fldChar w:fldCharType="end"/>
      </w:r>
      <w:r w:rsidR="005525AA" w:rsidRPr="00426E49">
        <w:fldChar w:fldCharType="separate"/>
      </w:r>
      <w:r w:rsidR="00340F3C" w:rsidRPr="00426E49">
        <w:rPr>
          <w:noProof/>
        </w:rPr>
        <w:t>[44,45,12]</w:t>
      </w:r>
      <w:r w:rsidR="005525AA" w:rsidRPr="00426E49">
        <w:fldChar w:fldCharType="end"/>
      </w:r>
      <w:r w:rsidR="005525AA" w:rsidRPr="00426E49">
        <w:rPr>
          <w:i/>
        </w:rPr>
        <w:t>.</w:t>
      </w:r>
      <w:r w:rsidR="005525AA" w:rsidRPr="00426E49">
        <w:t xml:space="preserve"> </w:t>
      </w:r>
      <w:r w:rsidR="00C9661E" w:rsidRPr="00426E49">
        <w:t>O</w:t>
      </w:r>
      <w:r w:rsidR="00530E93" w:rsidRPr="00426E49">
        <w:t xml:space="preserve">ffspring </w:t>
      </w:r>
      <w:r w:rsidR="003046A0" w:rsidRPr="00426E49">
        <w:t>were</w:t>
      </w:r>
      <w:r w:rsidR="00530E93" w:rsidRPr="00426E49">
        <w:t xml:space="preserve"> sampled </w:t>
      </w:r>
      <w:r w:rsidR="00751155" w:rsidRPr="00426E49">
        <w:rPr>
          <w:bCs/>
        </w:rPr>
        <w:t>at an age of three weeks</w:t>
      </w:r>
      <w:r w:rsidR="00C9661E" w:rsidRPr="00426E49">
        <w:t xml:space="preserve"> to cover the longest possible period of exposure to breast milk</w:t>
      </w:r>
      <w:r w:rsidR="00B85703" w:rsidRPr="00426E49">
        <w:rPr>
          <w:bCs/>
        </w:rPr>
        <w:t>.</w:t>
      </w:r>
      <w:r w:rsidR="00751155" w:rsidRPr="00426E49">
        <w:rPr>
          <w:bCs/>
        </w:rPr>
        <w:t xml:space="preserve"> </w:t>
      </w:r>
      <w:r w:rsidR="00B85703" w:rsidRPr="00426E49">
        <w:rPr>
          <w:bCs/>
        </w:rPr>
        <w:t>D</w:t>
      </w:r>
      <w:r w:rsidR="00751155" w:rsidRPr="00426E49">
        <w:rPr>
          <w:bCs/>
        </w:rPr>
        <w:t>espite this coincides with weaning and the start of intake of solid diet</w:t>
      </w:r>
      <w:r w:rsidR="00B85703" w:rsidRPr="00426E49">
        <w:rPr>
          <w:bCs/>
        </w:rPr>
        <w:t xml:space="preserve">, breast milk associated taxa </w:t>
      </w:r>
      <w:r w:rsidR="00F55F0A" w:rsidRPr="00426E49">
        <w:rPr>
          <w:bCs/>
        </w:rPr>
        <w:t>show significant changes</w:t>
      </w:r>
      <w:r w:rsidR="00751155" w:rsidRPr="00426E49">
        <w:rPr>
          <w:bCs/>
        </w:rPr>
        <w:t xml:space="preserve">. </w:t>
      </w:r>
      <w:r w:rsidR="005525AA" w:rsidRPr="00426E49">
        <w:rPr>
          <w:bCs/>
        </w:rPr>
        <w:t xml:space="preserve">The main genera </w:t>
      </w:r>
      <w:r w:rsidR="00A7686C" w:rsidRPr="00426E49">
        <w:rPr>
          <w:bCs/>
        </w:rPr>
        <w:t xml:space="preserve">reported to be </w:t>
      </w:r>
      <w:r w:rsidR="005525AA" w:rsidRPr="00426E49">
        <w:rPr>
          <w:bCs/>
        </w:rPr>
        <w:t xml:space="preserve">transferred by </w:t>
      </w:r>
      <w:r w:rsidR="00056835" w:rsidRPr="00426E49">
        <w:rPr>
          <w:bCs/>
        </w:rPr>
        <w:t>breast-feeding</w:t>
      </w:r>
      <w:r w:rsidR="005525AA" w:rsidRPr="00426E49">
        <w:rPr>
          <w:bCs/>
        </w:rPr>
        <w:t xml:space="preserve"> are </w:t>
      </w:r>
      <w:r w:rsidR="005525AA" w:rsidRPr="00426E49">
        <w:rPr>
          <w:bCs/>
          <w:i/>
        </w:rPr>
        <w:t>Lactobacillus</w:t>
      </w:r>
      <w:r w:rsidR="005525AA" w:rsidRPr="00426E49">
        <w:rPr>
          <w:bCs/>
        </w:rPr>
        <w:t xml:space="preserve">, </w:t>
      </w:r>
      <w:r w:rsidR="005525AA" w:rsidRPr="00426E49">
        <w:rPr>
          <w:bCs/>
          <w:i/>
        </w:rPr>
        <w:t>Staphylococcus</w:t>
      </w:r>
      <w:r w:rsidR="005525AA" w:rsidRPr="00426E49">
        <w:rPr>
          <w:bCs/>
        </w:rPr>
        <w:t xml:space="preserve">, </w:t>
      </w:r>
      <w:r w:rsidR="005525AA" w:rsidRPr="00426E49">
        <w:rPr>
          <w:bCs/>
          <w:i/>
        </w:rPr>
        <w:t>Enterococcus</w:t>
      </w:r>
      <w:r w:rsidR="005525AA" w:rsidRPr="00426E49">
        <w:rPr>
          <w:bCs/>
        </w:rPr>
        <w:t xml:space="preserve">, and </w:t>
      </w:r>
      <w:r w:rsidR="005525AA" w:rsidRPr="00426E49">
        <w:rPr>
          <w:bCs/>
          <w:i/>
        </w:rPr>
        <w:t>Bifidobacterium</w:t>
      </w:r>
      <w:r w:rsidR="005525AA" w:rsidRPr="00426E49">
        <w:rPr>
          <w:bCs/>
        </w:rPr>
        <w:t xml:space="preserve"> </w:t>
      </w:r>
      <w:r w:rsidR="005525AA" w:rsidRPr="00426E49">
        <w:rPr>
          <w:bCs/>
        </w:rPr>
        <w:fldChar w:fldCharType="begin">
          <w:fldData xml:space="preserve">PEVuZE5vdGU+PENpdGU+PEF1dGhvcj5NYXJ0w61uPC9BdXRob3I+PFllYXI+MjAwMzwvWWVhcj48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</w:fldData>
        </w:fldChar>
      </w:r>
      <w:r w:rsidR="00340F3C" w:rsidRPr="00426E49">
        <w:rPr>
          <w:bCs/>
        </w:rPr>
        <w:instrText xml:space="preserve"> ADDIN EN.CITE </w:instrText>
      </w:r>
      <w:r w:rsidR="00340F3C" w:rsidRPr="00426E49">
        <w:rPr>
          <w:bCs/>
        </w:rPr>
        <w:fldChar w:fldCharType="begin">
          <w:fldData xml:space="preserve">PEVuZE5vdGU+PENpdGU+PEF1dGhvcj5NYXJ0w61uPC9BdXRob3I+PFllYXI+MjAwMzwvWWVhcj48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</w:fldData>
        </w:fldChar>
      </w:r>
      <w:r w:rsidR="00340F3C" w:rsidRPr="00426E49">
        <w:rPr>
          <w:bCs/>
        </w:rPr>
        <w:instrText xml:space="preserve"> ADDIN EN.CITE.DATA </w:instrText>
      </w:r>
      <w:r w:rsidR="00340F3C" w:rsidRPr="00426E49">
        <w:rPr>
          <w:bCs/>
        </w:rPr>
      </w:r>
      <w:r w:rsidR="00340F3C" w:rsidRPr="00426E49">
        <w:rPr>
          <w:bCs/>
        </w:rPr>
        <w:fldChar w:fldCharType="end"/>
      </w:r>
      <w:r w:rsidR="005525AA" w:rsidRPr="00426E49">
        <w:rPr>
          <w:bCs/>
        </w:rPr>
      </w:r>
      <w:r w:rsidR="005525AA" w:rsidRPr="00426E49">
        <w:rPr>
          <w:bCs/>
        </w:rPr>
        <w:fldChar w:fldCharType="separate"/>
      </w:r>
      <w:r w:rsidR="00340F3C" w:rsidRPr="00426E49">
        <w:rPr>
          <w:bCs/>
          <w:noProof/>
        </w:rPr>
        <w:t>[44,12]</w:t>
      </w:r>
      <w:r w:rsidR="005525AA" w:rsidRPr="00426E49">
        <w:rPr>
          <w:bCs/>
        </w:rPr>
        <w:fldChar w:fldCharType="end"/>
      </w:r>
      <w:r w:rsidR="005525AA" w:rsidRPr="00426E49">
        <w:rPr>
          <w:bCs/>
        </w:rPr>
        <w:t xml:space="preserve">. </w:t>
      </w:r>
      <w:r w:rsidR="000C6074" w:rsidRPr="00426E49">
        <w:t xml:space="preserve">This could explain the impact of the </w:t>
      </w:r>
      <w:r w:rsidR="003329CC" w:rsidRPr="00426E49">
        <w:t>nursing</w:t>
      </w:r>
      <w:r w:rsidR="000C6074" w:rsidRPr="00426E49">
        <w:t xml:space="preserve"> mother on the family </w:t>
      </w:r>
      <w:r w:rsidR="000C6074" w:rsidRPr="00426E49">
        <w:rPr>
          <w:i/>
        </w:rPr>
        <w:t>Streptococcaceae</w:t>
      </w:r>
      <w:r w:rsidR="000C6074" w:rsidRPr="00426E49">
        <w:t xml:space="preserve"> and the OTU belonging to </w:t>
      </w:r>
      <w:r w:rsidR="000C6074" w:rsidRPr="00426E49">
        <w:rPr>
          <w:i/>
        </w:rPr>
        <w:t>Lactobacillus murinus</w:t>
      </w:r>
      <w:r w:rsidR="000C6074" w:rsidRPr="00426E49">
        <w:t>.</w:t>
      </w:r>
      <w:r w:rsidR="001B269D" w:rsidRPr="00426E49">
        <w:t xml:space="preserve"> To verify this in future studies it would be interesting to analyze the microbiome of the maternal milk</w:t>
      </w:r>
      <w:r w:rsidR="007F380D" w:rsidRPr="00426E49">
        <w:t>,</w:t>
      </w:r>
      <w:r w:rsidR="001B269D" w:rsidRPr="00426E49">
        <w:t xml:space="preserve"> too.</w:t>
      </w:r>
      <w:r w:rsidR="000C6074" w:rsidRPr="00426E49">
        <w:t xml:space="preserve"> </w:t>
      </w:r>
      <w:r w:rsidR="00C05E81" w:rsidRPr="00426E49">
        <w:rPr>
          <w:bCs/>
        </w:rPr>
        <w:t xml:space="preserve">In addition, an indirect effect of the genera influenced by the breast milk could occur via lactic acid producing strains cross feeding butyrate producers like </w:t>
      </w:r>
      <w:r w:rsidR="00C05E81" w:rsidRPr="00426E49">
        <w:rPr>
          <w:bCs/>
          <w:i/>
        </w:rPr>
        <w:t xml:space="preserve">B. faecihominis </w:t>
      </w:r>
      <w:r w:rsidR="00C05E81" w:rsidRPr="00426E49">
        <w:rPr>
          <w:bCs/>
        </w:rPr>
        <w:t xml:space="preserve">and </w:t>
      </w:r>
      <w:r w:rsidR="00C05E81" w:rsidRPr="00426E49">
        <w:rPr>
          <w:bCs/>
          <w:i/>
        </w:rPr>
        <w:t>Roseburia intestinalis</w:t>
      </w:r>
      <w:r w:rsidR="00C05E81" w:rsidRPr="00426E49">
        <w:rPr>
          <w:bCs/>
        </w:rPr>
        <w:t xml:space="preserve"> [45-47].</w:t>
      </w:r>
      <w:r w:rsidR="00056835" w:rsidRPr="00426E49">
        <w:rPr>
          <w:bCs/>
        </w:rPr>
        <w:t xml:space="preserve"> </w:t>
      </w:r>
      <w:r w:rsidR="00C05E81" w:rsidRPr="00426E49">
        <w:rPr>
          <w:bCs/>
        </w:rPr>
        <w:t xml:space="preserve">Further </w:t>
      </w:r>
      <w:r w:rsidR="00C05E81" w:rsidRPr="00426E49">
        <w:t>difference related to the nutritional composition of the milk could have an additional effect on the gut microbiome development of the of</w:t>
      </w:r>
      <w:r w:rsidR="00765EEF" w:rsidRPr="00426E49">
        <w:t>f</w:t>
      </w:r>
      <w:r w:rsidR="00C05E81" w:rsidRPr="00426E49">
        <w:t xml:space="preserve">spring, as different substrates select for different bacteria. Human milk oligosaccharides for example have been shown to promote the growth of </w:t>
      </w:r>
      <w:r w:rsidR="000C6074" w:rsidRPr="00426E49">
        <w:t>b</w:t>
      </w:r>
      <w:r w:rsidR="00C05E81" w:rsidRPr="00426E49">
        <w:t>ifidobacteria and</w:t>
      </w:r>
      <w:r w:rsidR="00395ABD" w:rsidRPr="00426E49">
        <w:t xml:space="preserve"> two species of the</w:t>
      </w:r>
      <w:r w:rsidR="00C05E81" w:rsidRPr="00426E49">
        <w:t xml:space="preserve"> </w:t>
      </w:r>
      <w:r w:rsidR="00C05E81" w:rsidRPr="00426E49">
        <w:rPr>
          <w:i/>
        </w:rPr>
        <w:t>Bacteroides</w:t>
      </w:r>
      <w:r w:rsidR="00C05E81" w:rsidRPr="00426E49">
        <w:t xml:space="preserve"> </w:t>
      </w:r>
      <w:r w:rsidR="00C05E81" w:rsidRPr="00426E49">
        <w:fldChar w:fldCharType="begin"/>
      </w:r>
      <w:r w:rsidR="00340F3C" w:rsidRPr="00426E49">
        <w:instrText xml:space="preserve"> ADDIN EN.CITE &lt;EndNote&gt;&lt;Cite&gt;&lt;Author&gt;Marcobal&lt;/Author&gt;&lt;Year&gt;2010&lt;/Year&gt;&lt;RecNum&gt;320&lt;/RecNum&gt;&lt;DisplayText&gt;[46]&lt;/DisplayText&gt;&lt;record&gt;&lt;rec-number&gt;320&lt;/rec-number&gt;&lt;foreign-keys&gt;&lt;key app="EN" db-id="ew50r90rnvf9fhexvzyxprs9vr5pvrfa2zxw" timestamp="1530274480"&gt;320&lt;/key&gt;&lt;/foreign-keys&gt;&lt;ref-type name="Journal Article"&gt;17&lt;/ref-type&gt;&lt;contributors&gt;&lt;authors&gt;&lt;author&gt;Marcobal, Angela&lt;/author&gt;&lt;author&gt;Barboza, Mariana&lt;/author&gt;&lt;author&gt;Froehlich, John W.&lt;/author&gt;&lt;author&gt;Block, David E.&lt;/author&gt;&lt;author&gt;German, J. Bruce&lt;/author&gt;&lt;author&gt;Lebrilla, Carlito B.&lt;/author&gt;&lt;author&gt;Mills, David A.&lt;/author&gt;&lt;/authors&gt;&lt;/contributors&gt;&lt;titles&gt;&lt;title&gt;Consumption of Human Milk Oligosaccharides by Gut-Related Microbes&lt;/title&gt;&lt;secondary-title&gt;Journal of Agricultural and Food Chemistry&lt;/secondary-title&gt;&lt;/titles&gt;&lt;periodical&gt;&lt;full-title&gt;Journal of Agricultural and Food Chemistry&lt;/full-title&gt;&lt;/periodical&gt;&lt;pages&gt;5334-5340&lt;/pages&gt;&lt;volume&gt;58&lt;/volume&gt;&lt;number&gt;9&lt;/number&gt;&lt;dates&gt;&lt;year&gt;2010&lt;/year&gt;&lt;pub-dates&gt;&lt;date&gt;2010/05/12&lt;/date&gt;&lt;/pub-dates&gt;&lt;/dates&gt;&lt;publisher&gt;American Chemical Society&lt;/publisher&gt;&lt;isbn&gt;0021-8561&lt;/isbn&gt;&lt;urls&gt;&lt;related-urls&gt;&lt;url&gt;https://doi.org/10.1021/jf9044205&lt;/url&gt;&lt;/related-urls&gt;&lt;/urls&gt;&lt;electronic-resource-num&gt;10.1021/jf9044205&lt;/electronic-resource-num&gt;&lt;/record&gt;&lt;/Cite&gt;&lt;/EndNote&gt;</w:instrText>
      </w:r>
      <w:r w:rsidR="00C05E81" w:rsidRPr="00426E49">
        <w:fldChar w:fldCharType="separate"/>
      </w:r>
      <w:r w:rsidR="00340F3C" w:rsidRPr="00426E49">
        <w:rPr>
          <w:noProof/>
        </w:rPr>
        <w:t>[46]</w:t>
      </w:r>
      <w:r w:rsidR="00C05E81" w:rsidRPr="00426E49">
        <w:fldChar w:fldCharType="end"/>
      </w:r>
      <w:r w:rsidR="00C05E81" w:rsidRPr="00426E49">
        <w:t xml:space="preserve">, while a high amount of fat correlated with an increase of </w:t>
      </w:r>
      <w:r w:rsidR="00C05E81" w:rsidRPr="00426E49">
        <w:rPr>
          <w:i/>
        </w:rPr>
        <w:t>Clostridiaceae</w:t>
      </w:r>
      <w:r w:rsidR="00C05E81" w:rsidRPr="00426E49">
        <w:t xml:space="preserve"> and a decrease of </w:t>
      </w:r>
      <w:r w:rsidR="00C05E81" w:rsidRPr="00426E49">
        <w:rPr>
          <w:i/>
        </w:rPr>
        <w:t>Bacteriodaceae</w:t>
      </w:r>
      <w:r w:rsidR="00C05E81" w:rsidRPr="00426E49">
        <w:t xml:space="preserve">, </w:t>
      </w:r>
      <w:r w:rsidR="00C05E81" w:rsidRPr="00426E49">
        <w:rPr>
          <w:i/>
        </w:rPr>
        <w:t>Prevotellaceae</w:t>
      </w:r>
      <w:r w:rsidR="00C05E81" w:rsidRPr="00426E49">
        <w:t xml:space="preserve">, and </w:t>
      </w:r>
      <w:r w:rsidR="00C42D86" w:rsidRPr="00426E49">
        <w:rPr>
          <w:i/>
        </w:rPr>
        <w:t>Rikenellaceae</w:t>
      </w:r>
      <w:r w:rsidR="00C05E81" w:rsidRPr="00426E49">
        <w:t xml:space="preserve"> </w:t>
      </w:r>
      <w:r w:rsidR="00C05E81" w:rsidRPr="00426E49">
        <w:fldChar w:fldCharType="begin"/>
      </w:r>
      <w:r w:rsidR="00340F3C" w:rsidRPr="00426E49">
        <w:instrText xml:space="preserve"> ADDIN EN.CITE &lt;EndNote&gt;&lt;Cite&gt;&lt;Author&gt;Hildebrandt&lt;/Author&gt;&lt;Year&gt;2009&lt;/Year&gt;&lt;RecNum&gt;301&lt;/RecNum&gt;&lt;DisplayText&gt;[47]&lt;/DisplayText&gt;&lt;record&gt;&lt;rec-number&gt;301&lt;/rec-number&gt;&lt;foreign-keys&gt;&lt;key app="EN" db-id="ew50r90rnvf9fhexvzyxprs9vr5pvrfa2zxw" timestamp="1526390600"&gt;301&lt;/key&gt;&lt;/foreign-keys&gt;&lt;ref-type name="Journal Article"&gt;17&lt;/ref-type&gt;&lt;contributors&gt;&lt;authors&gt;&lt;author&gt;Hildebrandt, Marie A.&lt;/author&gt;&lt;author&gt;Hoffman, Christian&lt;/author&gt;&lt;author&gt;Sherrill-Mix, Scott A.&lt;/author&gt;&lt;author&gt;Keilbaugh, Sue A.&lt;/author&gt;&lt;author&gt;Hamady, Micah&lt;/author&gt;&lt;author&gt;Chen, Ying-Yu&lt;/author&gt;&lt;author&gt;Knight, Rob&lt;/author&gt;&lt;author&gt;Ahima, Rexford S.&lt;/author&gt;&lt;author&gt;Bushman, Frederic&lt;/author&gt;&lt;author&gt;Wu, Gary D.&lt;/author&gt;&lt;/authors&gt;&lt;/contributors&gt;&lt;titles&gt;&lt;title&gt;High Fat Diet Determines the Composition of the Murine Gut Microbiome Independently of Obesity&lt;/title&gt;&lt;secondary-title&gt;Gastroenterology&lt;/secondary-title&gt;&lt;/titles&gt;&lt;periodical&gt;&lt;full-title&gt;Gastroenterology&lt;/full-title&gt;&lt;/periodical&gt;&lt;pages&gt;1716-24.e1-2&lt;/pages&gt;&lt;volume&gt;137&lt;/volume&gt;&lt;number&gt;5&lt;/number&gt;&lt;dates&gt;&lt;year&gt;2009&lt;/year&gt;&lt;pub-dates&gt;&lt;date&gt;08/23&lt;/date&gt;&lt;/pub-dates&gt;&lt;/dates&gt;&lt;isbn&gt;0016-5085&amp;#xD;1528-0012&lt;/isbn&gt;&lt;accession-num&gt;PMC2770164&lt;/accession-num&gt;&lt;urls&gt;&lt;related-urls&gt;&lt;url&gt;http://www.ncbi.nlm.nih.gov/pmc/articles/PMC2770164/&lt;/url&gt;&lt;/related-urls&gt;&lt;/urls&gt;&lt;electronic-resource-num&gt;10.1053/j.gastro.2009.08.042&lt;/electronic-resource-num&gt;&lt;remote-database-name&gt;PMC&lt;/remote-database-name&gt;&lt;/record&gt;&lt;/Cite&gt;&lt;/EndNote&gt;</w:instrText>
      </w:r>
      <w:r w:rsidR="00C05E81" w:rsidRPr="00426E49">
        <w:fldChar w:fldCharType="separate"/>
      </w:r>
      <w:r w:rsidR="00340F3C" w:rsidRPr="00426E49">
        <w:rPr>
          <w:noProof/>
        </w:rPr>
        <w:t>[47]</w:t>
      </w:r>
      <w:r w:rsidR="00C05E81" w:rsidRPr="00426E49">
        <w:fldChar w:fldCharType="end"/>
      </w:r>
      <w:r w:rsidR="00C05E81" w:rsidRPr="00426E49">
        <w:t xml:space="preserve">. In accordance, the family </w:t>
      </w:r>
      <w:r w:rsidR="00C42D86" w:rsidRPr="00426E49">
        <w:rPr>
          <w:i/>
        </w:rPr>
        <w:t>Rikenellaceae</w:t>
      </w:r>
      <w:r w:rsidR="00C05E81" w:rsidRPr="00426E49">
        <w:rPr>
          <w:i/>
        </w:rPr>
        <w:t xml:space="preserve"> </w:t>
      </w:r>
      <w:r w:rsidR="00C05E81" w:rsidRPr="00426E49">
        <w:t xml:space="preserve">correlated with the lean </w:t>
      </w:r>
      <w:r w:rsidR="003329CC" w:rsidRPr="00426E49">
        <w:t>nursing</w:t>
      </w:r>
      <w:r w:rsidR="00C05E81" w:rsidRPr="00426E49">
        <w:t xml:space="preserve"> mother in our experiment, implicating a relative decrease in the controls with obese </w:t>
      </w:r>
      <w:r w:rsidR="003329CC" w:rsidRPr="00426E49">
        <w:t>nursing</w:t>
      </w:r>
      <w:r w:rsidR="00C05E81" w:rsidRPr="00426E49">
        <w:t xml:space="preserve"> mothers, maybe because of a higher amount of fat in the </w:t>
      </w:r>
      <w:r w:rsidR="003F336B" w:rsidRPr="00426E49">
        <w:t>maternal</w:t>
      </w:r>
      <w:r w:rsidR="00C05E81" w:rsidRPr="00426E49">
        <w:t xml:space="preserve"> milk of obese </w:t>
      </w:r>
      <w:r w:rsidR="003329CC" w:rsidRPr="00426E49">
        <w:t>nursing</w:t>
      </w:r>
      <w:r w:rsidR="00C05E81" w:rsidRPr="00426E49">
        <w:t xml:space="preserve"> mothers. Furthermore, the </w:t>
      </w:r>
      <w:r w:rsidR="003F336B" w:rsidRPr="00426E49">
        <w:t xml:space="preserve">maternal </w:t>
      </w:r>
      <w:r w:rsidR="00C05E81" w:rsidRPr="00426E49">
        <w:t xml:space="preserve">milk of mammals contains bioactive molecules, including immunocompetent cells, immunoglobulins and antimicrobial peptides, which could select for different microbiota. As the family </w:t>
      </w:r>
      <w:r w:rsidR="00C05E81" w:rsidRPr="00426E49">
        <w:rPr>
          <w:i/>
        </w:rPr>
        <w:t xml:space="preserve">F16 </w:t>
      </w:r>
      <w:r w:rsidR="00C05E81" w:rsidRPr="00426E49">
        <w:t>of the order</w:t>
      </w:r>
      <w:r w:rsidR="00C05E81" w:rsidRPr="00426E49">
        <w:rPr>
          <w:i/>
        </w:rPr>
        <w:t xml:space="preserve"> CW040, </w:t>
      </w:r>
      <w:r w:rsidR="00C05E81" w:rsidRPr="00426E49">
        <w:t xml:space="preserve">from the candidate phylum </w:t>
      </w:r>
      <w:r w:rsidR="00C05E81" w:rsidRPr="00426E49">
        <w:rPr>
          <w:i/>
        </w:rPr>
        <w:t>Saccharibacteria</w:t>
      </w:r>
      <w:r w:rsidR="00C05E81" w:rsidRPr="00426E49">
        <w:t xml:space="preserve"> were found to correlate with low </w:t>
      </w:r>
      <w:r w:rsidR="00C05E81" w:rsidRPr="00426E49">
        <w:lastRenderedPageBreak/>
        <w:t xml:space="preserve">IgA levels </w:t>
      </w:r>
      <w:r w:rsidR="00C05E81" w:rsidRPr="00426E49">
        <w:fldChar w:fldCharType="begin"/>
      </w:r>
      <w:r w:rsidR="00340F3C" w:rsidRPr="00426E49">
        <w:instrText xml:space="preserve"> ADDIN EN.CITE &lt;EndNote&gt;&lt;Cite&gt;&lt;Author&gt;Moon&lt;/Author&gt;&lt;Year&gt;2015&lt;/Year&gt;&lt;RecNum&gt;278&lt;/RecNum&gt;&lt;DisplayText&gt;[48]&lt;/DisplayText&gt;&lt;record&gt;&lt;rec-number&gt;278&lt;/rec-number&gt;&lt;foreign-keys&gt;&lt;key app="EN" db-id="ew50r90rnvf9fhexvzyxprs9vr5pvrfa2zxw" timestamp="1510850834"&gt;278&lt;/key&gt;&lt;/foreign-keys&gt;&lt;ref-type name="Journal Article"&gt;17&lt;/ref-type&gt;&lt;contributors&gt;&lt;authors&gt;&lt;author&gt;Moon, Clara&lt;/author&gt;&lt;author&gt;Baldridge, Megan T.&lt;/author&gt;&lt;author&gt;Wallace, Meghan A.&lt;/author&gt;&lt;author&gt;D, Carey-Ann&lt;/author&gt;&lt;author&gt;Burnham,&lt;/author&gt;&lt;author&gt;Virgin, Herbert W.&lt;/author&gt;&lt;author&gt;Stappenbeck, Thaddeus S.&lt;/author&gt;&lt;/authors&gt;&lt;/contributors&gt;&lt;titles&gt;&lt;title&gt;Vertically transmitted fecal IgA levels distinguish extra-chromosomal phenotypic variation&lt;/title&gt;&lt;secondary-title&gt;Nature&lt;/secondary-title&gt;&lt;/titles&gt;&lt;periodical&gt;&lt;full-title&gt;Nature&lt;/full-title&gt;&lt;/periodical&gt;&lt;pages&gt;90-93&lt;/pages&gt;&lt;volume&gt;521&lt;/volume&gt;&lt;number&gt;7550&lt;/number&gt;&lt;dates&gt;&lt;year&gt;2015&lt;/year&gt;&lt;pub-dates&gt;&lt;date&gt;02/16&lt;/date&gt;&lt;/pub-dates&gt;&lt;/dates&gt;&lt;isbn&gt;0028-0836&amp;#xD;1476-4687&lt;/isbn&gt;&lt;accession-num&gt;PMC4425643&lt;/accession-num&gt;&lt;urls&gt;&lt;related-urls&gt;&lt;url&gt;http://www.ncbi.nlm.nih.gov/pmc/articles/PMC4425643/&lt;/url&gt;&lt;/related-urls&gt;&lt;/urls&gt;&lt;electronic-resource-num&gt;10.1038/nature14139&lt;/electronic-resource-num&gt;&lt;remote-database-name&gt;PMC&lt;/remote-database-name&gt;&lt;/record&gt;&lt;/Cite&gt;&lt;/EndNote&gt;</w:instrText>
      </w:r>
      <w:r w:rsidR="00C05E81" w:rsidRPr="00426E49">
        <w:fldChar w:fldCharType="separate"/>
      </w:r>
      <w:r w:rsidR="00340F3C" w:rsidRPr="00426E49">
        <w:rPr>
          <w:noProof/>
        </w:rPr>
        <w:t>[48]</w:t>
      </w:r>
      <w:r w:rsidR="00C05E81" w:rsidRPr="00426E49">
        <w:fldChar w:fldCharType="end"/>
      </w:r>
      <w:r w:rsidR="00C05E81" w:rsidRPr="00426E49">
        <w:t xml:space="preserve"> a higher amount of these in the milk provided by the lean </w:t>
      </w:r>
      <w:r w:rsidR="003329CC" w:rsidRPr="00426E49">
        <w:t>nursing</w:t>
      </w:r>
      <w:r w:rsidR="00C05E81" w:rsidRPr="00426E49">
        <w:t xml:space="preserve"> mothers could explain the decrease found within mice raised by a lean </w:t>
      </w:r>
      <w:r w:rsidR="003329CC" w:rsidRPr="00426E49">
        <w:t>nursing</w:t>
      </w:r>
      <w:r w:rsidR="00C05E81" w:rsidRPr="00426E49">
        <w:t xml:space="preserve"> mother.</w:t>
      </w:r>
      <w:r w:rsidR="005B7EE2" w:rsidRPr="00426E49">
        <w:t xml:space="preserve"> </w:t>
      </w:r>
    </w:p>
    <w:p w14:paraId="7B8FB14D" w14:textId="6BDEA9DC" w:rsidR="00C05E81" w:rsidRPr="00426E49" w:rsidRDefault="00C05E81" w:rsidP="00C05E81">
      <w:pPr>
        <w:pStyle w:val="KeinLeerraum"/>
        <w:spacing w:line="480" w:lineRule="auto"/>
        <w:jc w:val="both"/>
        <w:rPr>
          <w:rFonts w:ascii="Times New Roman" w:hAnsi="Times New Roman" w:cs="Times New Roman"/>
          <w:sz w:val="24"/>
          <w:szCs w:val="24"/>
          <w:lang w:val="en-US"/>
        </w:rPr>
      </w:pPr>
    </w:p>
    <w:p w14:paraId="58274EF6" w14:textId="7DB22915" w:rsidR="00CD35D4" w:rsidRPr="00426E49" w:rsidRDefault="00CD35D4" w:rsidP="00C05E81">
      <w:pPr>
        <w:pStyle w:val="KeinLeerraum"/>
        <w:spacing w:line="480" w:lineRule="auto"/>
        <w:jc w:val="both"/>
        <w:rPr>
          <w:rFonts w:ascii="Times New Roman" w:hAnsi="Times New Roman" w:cs="Times New Roman"/>
          <w:b/>
          <w:sz w:val="24"/>
          <w:szCs w:val="24"/>
          <w:lang w:val="en-US"/>
        </w:rPr>
      </w:pPr>
      <w:r w:rsidRPr="00426E49">
        <w:rPr>
          <w:rFonts w:ascii="Times New Roman" w:hAnsi="Times New Roman" w:cs="Times New Roman"/>
          <w:b/>
          <w:sz w:val="24"/>
          <w:szCs w:val="24"/>
          <w:lang w:val="en-US"/>
        </w:rPr>
        <w:t xml:space="preserve">Exchanging siblings between different birth and </w:t>
      </w:r>
      <w:r w:rsidR="003329CC" w:rsidRPr="00426E49">
        <w:rPr>
          <w:rFonts w:ascii="Times New Roman" w:hAnsi="Times New Roman" w:cs="Times New Roman"/>
          <w:b/>
          <w:sz w:val="24"/>
          <w:szCs w:val="24"/>
          <w:lang w:val="en-US"/>
        </w:rPr>
        <w:t>nursing</w:t>
      </w:r>
      <w:r w:rsidRPr="00426E49">
        <w:rPr>
          <w:rFonts w:ascii="Times New Roman" w:hAnsi="Times New Roman" w:cs="Times New Roman"/>
          <w:b/>
          <w:sz w:val="24"/>
          <w:szCs w:val="24"/>
          <w:lang w:val="en-US"/>
        </w:rPr>
        <w:t xml:space="preserve"> mothers is inducing stress for the offspring </w:t>
      </w:r>
    </w:p>
    <w:p w14:paraId="0B8793D5" w14:textId="3083B024" w:rsidR="0066632D" w:rsidRPr="00426E49" w:rsidRDefault="00765EEF" w:rsidP="00295EEB">
      <w:pPr>
        <w:pStyle w:val="KeinLeerraum"/>
        <w:spacing w:line="480" w:lineRule="auto"/>
        <w:jc w:val="both"/>
        <w:rPr>
          <w:rFonts w:ascii="Times New Roman" w:hAnsi="Times New Roman" w:cs="Times New Roman"/>
          <w:sz w:val="24"/>
          <w:szCs w:val="24"/>
          <w:lang w:val="en-US"/>
        </w:rPr>
      </w:pPr>
      <w:r w:rsidRPr="00426E49">
        <w:rPr>
          <w:rFonts w:ascii="Times New Roman" w:hAnsi="Times New Roman" w:cs="Times New Roman"/>
          <w:sz w:val="24"/>
          <w:szCs w:val="24"/>
          <w:lang w:val="en-US"/>
        </w:rPr>
        <w:t xml:space="preserve">Finally our study highlights also the impact of stress on the gut microbiome and vice versa the importance of the gut microbiome to mitigate stress response. In our study we induced stress by exchange of siblings to a foreign mother. By comparing lean and obese controls (where no exchange of siblings occurred) to leanBM/leanBM and obeseBM/obeseNM we could show that the gut microbiome of lean mice was more susceptible to perturbation, although responding OTUs were also identified for the obese settings. One reason for this could be the decrease in OTU richness for the lean cases, as low microbial diversity has been associated with instability, reduced resilience and less functional redundancy </w:t>
      </w:r>
      <w:r w:rsidRPr="00426E49">
        <w:rPr>
          <w:rFonts w:ascii="Times New Roman" w:hAnsi="Times New Roman" w:cs="Times New Roman"/>
          <w:sz w:val="24"/>
          <w:szCs w:val="24"/>
          <w:lang w:val="en-US"/>
        </w:rPr>
        <w:fldChar w:fldCharType="begin"/>
      </w:r>
      <w:r w:rsidR="00340F3C" w:rsidRPr="00426E49">
        <w:rPr>
          <w:rFonts w:ascii="Times New Roman" w:hAnsi="Times New Roman" w:cs="Times New Roman"/>
          <w:sz w:val="24"/>
          <w:szCs w:val="24"/>
          <w:lang w:val="en-US"/>
        </w:rPr>
        <w:instrText xml:space="preserve"> ADDIN EN.CITE &lt;EndNote&gt;&lt;Cite&gt;&lt;Author&gt;Lozupone&lt;/Author&gt;&lt;Year&gt;2012&lt;/Year&gt;&lt;RecNum&gt;327&lt;/RecNum&gt;&lt;DisplayText&gt;[49]&lt;/DisplayText&gt;&lt;record&gt;&lt;rec-number&gt;327&lt;/rec-number&gt;&lt;foreign-keys&gt;&lt;key app="EN" db-id="ew50r90rnvf9fhexvzyxprs9vr5pvrfa2zxw" timestamp="1530522211"&gt;327&lt;/key&gt;&lt;/foreign-keys&gt;&lt;ref-type name="Journal Article"&gt;17&lt;/ref-type&gt;&lt;contributors&gt;&lt;authors&gt;&lt;author&gt;Lozupone, Catherine A.&lt;/author&gt;&lt;author&gt;Stombaugh, Jesse I.&lt;/author&gt;&lt;author&gt;Gordon, Jeffrey I.&lt;/author&gt;&lt;author&gt;Jansson, Janet K.&lt;/author&gt;&lt;author&gt;Knight, Rob&lt;/author&gt;&lt;/authors&gt;&lt;/contributors&gt;&lt;titles&gt;&lt;title&gt;Diversity, stability and resilience of the human gut microbiota&lt;/title&gt;&lt;secondary-title&gt;Nature&lt;/secondary-title&gt;&lt;/titles&gt;&lt;periodical&gt;&lt;full-title&gt;Nature&lt;/full-title&gt;&lt;/periodical&gt;&lt;pages&gt;220&lt;/pages&gt;&lt;volume&gt;489&lt;/volume&gt;&lt;dates&gt;&lt;year&gt;2012&lt;/year&gt;&lt;pub-dates&gt;&lt;date&gt;09/12/online&lt;/date&gt;&lt;/pub-dates&gt;&lt;/dates&gt;&lt;publisher&gt;Nature Publishing Group, a division of Macmillan Publishers Limited. All Rights Reserved.&lt;/publisher&gt;&lt;urls&gt;&lt;related-urls&gt;&lt;url&gt;http://dx.doi.org/10.1038/nature11550&lt;/url&gt;&lt;/related-urls&gt;&lt;/urls&gt;&lt;electronic-resource-num&gt;10.1038/nature11550&lt;/electronic-resource-num&gt;&lt;/record&gt;&lt;/Cite&gt;&lt;/EndNote&gt;</w:instrText>
      </w:r>
      <w:r w:rsidRPr="00426E49">
        <w:rPr>
          <w:rFonts w:ascii="Times New Roman" w:hAnsi="Times New Roman" w:cs="Times New Roman"/>
          <w:sz w:val="24"/>
          <w:szCs w:val="24"/>
          <w:lang w:val="en-US"/>
        </w:rPr>
        <w:fldChar w:fldCharType="separate"/>
      </w:r>
      <w:r w:rsidR="00340F3C" w:rsidRPr="00426E49">
        <w:rPr>
          <w:rFonts w:ascii="Times New Roman" w:hAnsi="Times New Roman" w:cs="Times New Roman"/>
          <w:noProof/>
          <w:sz w:val="24"/>
          <w:szCs w:val="24"/>
          <w:lang w:val="en-US"/>
        </w:rPr>
        <w:t>[49]</w:t>
      </w:r>
      <w:r w:rsidRPr="00426E49">
        <w:rPr>
          <w:rFonts w:ascii="Times New Roman" w:hAnsi="Times New Roman" w:cs="Times New Roman"/>
          <w:sz w:val="24"/>
          <w:szCs w:val="24"/>
          <w:lang w:val="en-US"/>
        </w:rPr>
        <w:fldChar w:fldCharType="end"/>
      </w:r>
      <w:r w:rsidRPr="00426E49">
        <w:rPr>
          <w:rFonts w:ascii="Times New Roman" w:hAnsi="Times New Roman" w:cs="Times New Roman"/>
          <w:sz w:val="24"/>
          <w:szCs w:val="24"/>
          <w:lang w:val="en-US"/>
        </w:rPr>
        <w:t xml:space="preserve">. Still the stress effect was not large enough to exceed the impact of the </w:t>
      </w:r>
      <w:r w:rsidR="003329CC" w:rsidRPr="00426E49">
        <w:rPr>
          <w:rFonts w:ascii="Times New Roman" w:hAnsi="Times New Roman" w:cs="Times New Roman"/>
          <w:sz w:val="24"/>
          <w:szCs w:val="24"/>
          <w:lang w:val="en-US"/>
        </w:rPr>
        <w:t>nursing</w:t>
      </w:r>
      <w:r w:rsidRPr="00426E49">
        <w:rPr>
          <w:rFonts w:ascii="Times New Roman" w:hAnsi="Times New Roman" w:cs="Times New Roman"/>
          <w:sz w:val="24"/>
          <w:szCs w:val="24"/>
          <w:lang w:val="en-US"/>
        </w:rPr>
        <w:t xml:space="preserve"> mother. </w:t>
      </w:r>
      <w:r w:rsidR="0066632D" w:rsidRPr="00426E49">
        <w:rPr>
          <w:rFonts w:ascii="Times New Roman" w:hAnsi="Times New Roman" w:cs="Times New Roman"/>
          <w:sz w:val="24"/>
          <w:szCs w:val="24"/>
          <w:lang w:val="en-US"/>
        </w:rPr>
        <w:t xml:space="preserve">Just the </w:t>
      </w:r>
      <w:r w:rsidR="007B6EF6" w:rsidRPr="00426E49">
        <w:rPr>
          <w:rFonts w:ascii="Times New Roman" w:hAnsi="Times New Roman" w:cs="Times New Roman"/>
          <w:sz w:val="24"/>
          <w:szCs w:val="24"/>
          <w:lang w:val="en-US"/>
        </w:rPr>
        <w:t>significant difference in abundance within the</w:t>
      </w:r>
      <w:r w:rsidR="0066632D" w:rsidRPr="00426E49">
        <w:rPr>
          <w:rFonts w:ascii="Times New Roman" w:hAnsi="Times New Roman" w:cs="Times New Roman"/>
          <w:sz w:val="24"/>
          <w:szCs w:val="24"/>
          <w:lang w:val="en-US"/>
        </w:rPr>
        <w:t xml:space="preserve"> family </w:t>
      </w:r>
      <w:r w:rsidR="0066632D" w:rsidRPr="00426E49">
        <w:rPr>
          <w:rFonts w:ascii="Times New Roman" w:hAnsi="Times New Roman" w:cs="Times New Roman"/>
          <w:i/>
          <w:sz w:val="24"/>
          <w:szCs w:val="24"/>
          <w:lang w:val="en-US"/>
        </w:rPr>
        <w:t>Coriobacteriaceae</w:t>
      </w:r>
      <w:r w:rsidR="0066632D" w:rsidRPr="00426E49">
        <w:rPr>
          <w:rFonts w:ascii="Times New Roman" w:hAnsi="Times New Roman" w:cs="Times New Roman"/>
          <w:sz w:val="24"/>
          <w:szCs w:val="24"/>
          <w:lang w:val="en-US"/>
        </w:rPr>
        <w:t xml:space="preserve"> </w:t>
      </w:r>
      <w:r w:rsidR="0033686E" w:rsidRPr="00426E49">
        <w:rPr>
          <w:rFonts w:ascii="Times New Roman" w:hAnsi="Times New Roman" w:cs="Times New Roman"/>
          <w:sz w:val="24"/>
          <w:szCs w:val="24"/>
          <w:lang w:val="en-US"/>
        </w:rPr>
        <w:t>could be considered to</w:t>
      </w:r>
      <w:r w:rsidR="0066632D" w:rsidRPr="00426E49">
        <w:rPr>
          <w:rFonts w:ascii="Times New Roman" w:hAnsi="Times New Roman" w:cs="Times New Roman"/>
          <w:sz w:val="24"/>
          <w:szCs w:val="24"/>
          <w:lang w:val="en-US"/>
        </w:rPr>
        <w:t xml:space="preserve"> be caused by a stress effect, rather than being caused by the impact of the lean </w:t>
      </w:r>
      <w:r w:rsidR="003329CC" w:rsidRPr="00426E49">
        <w:rPr>
          <w:rFonts w:ascii="Times New Roman" w:hAnsi="Times New Roman" w:cs="Times New Roman"/>
          <w:sz w:val="24"/>
          <w:szCs w:val="24"/>
          <w:lang w:val="en-US"/>
        </w:rPr>
        <w:t>nursing</w:t>
      </w:r>
      <w:r w:rsidR="0066632D" w:rsidRPr="00426E49">
        <w:rPr>
          <w:rFonts w:ascii="Times New Roman" w:hAnsi="Times New Roman" w:cs="Times New Roman"/>
          <w:sz w:val="24"/>
          <w:szCs w:val="24"/>
          <w:lang w:val="en-US"/>
        </w:rPr>
        <w:t xml:space="preserve"> mother, as there is an increase of this family within the controlLean samples. </w:t>
      </w:r>
    </w:p>
    <w:p w14:paraId="3B7D4CB1" w14:textId="77777777" w:rsidR="005525AA" w:rsidRPr="00426E49" w:rsidRDefault="005525AA" w:rsidP="00295EEB">
      <w:pPr>
        <w:pStyle w:val="KeinLeerraum"/>
        <w:spacing w:line="480" w:lineRule="auto"/>
        <w:jc w:val="both"/>
        <w:rPr>
          <w:rFonts w:ascii="Times New Roman" w:hAnsi="Times New Roman" w:cs="Times New Roman"/>
          <w:sz w:val="24"/>
          <w:szCs w:val="24"/>
          <w:lang w:val="en-US"/>
        </w:rPr>
      </w:pPr>
    </w:p>
    <w:p w14:paraId="33C36656" w14:textId="00AE871B" w:rsidR="005525AA" w:rsidRPr="00426E49" w:rsidRDefault="00CD35D4" w:rsidP="00295EEB">
      <w:pPr>
        <w:pStyle w:val="KeinLeerraum"/>
        <w:spacing w:line="480" w:lineRule="auto"/>
        <w:jc w:val="both"/>
        <w:rPr>
          <w:rFonts w:ascii="Times New Roman" w:hAnsi="Times New Roman" w:cs="Times New Roman"/>
          <w:sz w:val="24"/>
          <w:szCs w:val="24"/>
          <w:lang w:val="en-US"/>
        </w:rPr>
      </w:pPr>
      <w:r w:rsidRPr="00426E49">
        <w:rPr>
          <w:rFonts w:ascii="Times New Roman" w:hAnsi="Times New Roman" w:cs="Times New Roman"/>
          <w:sz w:val="24"/>
          <w:szCs w:val="24"/>
          <w:lang w:val="en-US"/>
        </w:rPr>
        <w:t xml:space="preserve">Overall, our study demonstrates the importance of the </w:t>
      </w:r>
      <w:r w:rsidR="003329CC" w:rsidRPr="00426E49">
        <w:rPr>
          <w:rFonts w:ascii="Times New Roman" w:hAnsi="Times New Roman" w:cs="Times New Roman"/>
          <w:sz w:val="24"/>
          <w:szCs w:val="24"/>
          <w:lang w:val="en-US"/>
        </w:rPr>
        <w:t>nursing</w:t>
      </w:r>
      <w:r w:rsidRPr="00426E49">
        <w:rPr>
          <w:rFonts w:ascii="Times New Roman" w:hAnsi="Times New Roman" w:cs="Times New Roman"/>
          <w:sz w:val="24"/>
          <w:szCs w:val="24"/>
          <w:lang w:val="en-US"/>
        </w:rPr>
        <w:t xml:space="preserve"> mother for modulating the gut microbiome of the offspring after birth. </w:t>
      </w:r>
      <w:r w:rsidR="000A6C96" w:rsidRPr="00426E49">
        <w:rPr>
          <w:rFonts w:ascii="Times New Roman" w:hAnsi="Times New Roman" w:cs="Times New Roman"/>
          <w:sz w:val="24"/>
          <w:szCs w:val="24"/>
          <w:lang w:val="en-US"/>
        </w:rPr>
        <w:t>To investigate, i</w:t>
      </w:r>
      <w:r w:rsidRPr="00426E49">
        <w:rPr>
          <w:rFonts w:ascii="Times New Roman" w:hAnsi="Times New Roman" w:cs="Times New Roman"/>
          <w:sz w:val="24"/>
          <w:szCs w:val="24"/>
          <w:lang w:val="en-US"/>
        </w:rPr>
        <w:t>f the described effects can be considered as important for the overall development of the mice and also trigger the health status of the animals at</w:t>
      </w:r>
      <w:r w:rsidR="00C3378F" w:rsidRPr="00426E49">
        <w:rPr>
          <w:rFonts w:ascii="Times New Roman" w:hAnsi="Times New Roman" w:cs="Times New Roman"/>
          <w:sz w:val="24"/>
          <w:szCs w:val="24"/>
          <w:lang w:val="en-US"/>
        </w:rPr>
        <w:t xml:space="preserve"> later stages of</w:t>
      </w:r>
      <w:r w:rsidRPr="00426E49">
        <w:rPr>
          <w:rFonts w:ascii="Times New Roman" w:hAnsi="Times New Roman" w:cs="Times New Roman"/>
          <w:sz w:val="24"/>
          <w:szCs w:val="24"/>
          <w:lang w:val="en-US"/>
        </w:rPr>
        <w:t xml:space="preserve"> </w:t>
      </w:r>
      <w:r w:rsidR="000A6C96" w:rsidRPr="00426E49">
        <w:rPr>
          <w:rFonts w:ascii="Times New Roman" w:hAnsi="Times New Roman" w:cs="Times New Roman"/>
          <w:sz w:val="24"/>
          <w:szCs w:val="24"/>
          <w:lang w:val="en-US"/>
        </w:rPr>
        <w:t>development</w:t>
      </w:r>
      <w:r w:rsidRPr="00426E49">
        <w:rPr>
          <w:rFonts w:ascii="Times New Roman" w:hAnsi="Times New Roman" w:cs="Times New Roman"/>
          <w:sz w:val="24"/>
          <w:szCs w:val="24"/>
          <w:lang w:val="en-US"/>
        </w:rPr>
        <w:t xml:space="preserve">, further studies must </w:t>
      </w:r>
      <w:r w:rsidR="000A6C96" w:rsidRPr="00426E49">
        <w:rPr>
          <w:rFonts w:ascii="Times New Roman" w:hAnsi="Times New Roman" w:cs="Times New Roman"/>
          <w:sz w:val="24"/>
          <w:szCs w:val="24"/>
          <w:lang w:val="en-US"/>
        </w:rPr>
        <w:t>prove</w:t>
      </w:r>
      <w:r w:rsidR="00125DE7" w:rsidRPr="00426E49">
        <w:rPr>
          <w:rFonts w:ascii="Times New Roman" w:hAnsi="Times New Roman" w:cs="Times New Roman"/>
          <w:sz w:val="24"/>
          <w:szCs w:val="24"/>
          <w:lang w:val="en-US"/>
        </w:rPr>
        <w:t>,</w:t>
      </w:r>
      <w:r w:rsidR="000A6C96" w:rsidRPr="00426E49">
        <w:rPr>
          <w:rFonts w:ascii="Times New Roman" w:hAnsi="Times New Roman" w:cs="Times New Roman"/>
          <w:sz w:val="24"/>
          <w:szCs w:val="24"/>
          <w:lang w:val="en-US"/>
        </w:rPr>
        <w:t xml:space="preserve"> if the changes in the gut microbiome induced by the </w:t>
      </w:r>
      <w:r w:rsidR="003329CC" w:rsidRPr="00426E49">
        <w:rPr>
          <w:rFonts w:ascii="Times New Roman" w:hAnsi="Times New Roman" w:cs="Times New Roman"/>
          <w:sz w:val="24"/>
          <w:szCs w:val="24"/>
          <w:lang w:val="en-US"/>
        </w:rPr>
        <w:t>nursing</w:t>
      </w:r>
      <w:r w:rsidR="000A6C96" w:rsidRPr="00426E49">
        <w:rPr>
          <w:rFonts w:ascii="Times New Roman" w:hAnsi="Times New Roman" w:cs="Times New Roman"/>
          <w:sz w:val="24"/>
          <w:szCs w:val="24"/>
          <w:lang w:val="en-US"/>
        </w:rPr>
        <w:t xml:space="preserve"> mother at early development of the mice just reflect the </w:t>
      </w:r>
      <w:r w:rsidR="000A6C96" w:rsidRPr="00426E49">
        <w:rPr>
          <w:rFonts w:ascii="Times New Roman" w:hAnsi="Times New Roman" w:cs="Times New Roman"/>
          <w:sz w:val="24"/>
          <w:szCs w:val="24"/>
          <w:lang w:val="en-US"/>
        </w:rPr>
        <w:lastRenderedPageBreak/>
        <w:t xml:space="preserve">moment of sampling or can be also followed at later stages of the development. </w:t>
      </w:r>
      <w:r w:rsidR="00A7686C" w:rsidRPr="00426E49">
        <w:rPr>
          <w:rFonts w:ascii="Times New Roman" w:hAnsi="Times New Roman" w:cs="Times New Roman"/>
          <w:sz w:val="24"/>
          <w:szCs w:val="24"/>
          <w:lang w:val="en-US"/>
        </w:rPr>
        <w:t xml:space="preserve">It also remains to be clarified if the microbiome acquired from the respective nursing mother has a long-term effect on the body-weight status of the mice. </w:t>
      </w:r>
      <w:r w:rsidR="000A6C96" w:rsidRPr="00426E49">
        <w:rPr>
          <w:rFonts w:ascii="Times New Roman" w:hAnsi="Times New Roman" w:cs="Times New Roman"/>
          <w:sz w:val="24"/>
          <w:szCs w:val="24"/>
          <w:lang w:val="en-US"/>
        </w:rPr>
        <w:t xml:space="preserve">Furthermore, also functional implications of shifts in the gut microbiome of the offspring induced by the </w:t>
      </w:r>
      <w:r w:rsidR="003329CC" w:rsidRPr="00426E49">
        <w:rPr>
          <w:rFonts w:ascii="Times New Roman" w:hAnsi="Times New Roman" w:cs="Times New Roman"/>
          <w:sz w:val="24"/>
          <w:szCs w:val="24"/>
          <w:lang w:val="en-US"/>
        </w:rPr>
        <w:t>nursing</w:t>
      </w:r>
      <w:r w:rsidR="00E32DA4" w:rsidRPr="00426E49">
        <w:rPr>
          <w:rFonts w:ascii="Times New Roman" w:hAnsi="Times New Roman" w:cs="Times New Roman"/>
          <w:sz w:val="24"/>
          <w:szCs w:val="24"/>
          <w:lang w:val="en-US"/>
        </w:rPr>
        <w:t xml:space="preserve"> mother </w:t>
      </w:r>
      <w:r w:rsidR="00A90921" w:rsidRPr="00426E49">
        <w:rPr>
          <w:rFonts w:ascii="Times New Roman" w:hAnsi="Times New Roman" w:cs="Times New Roman"/>
          <w:sz w:val="24"/>
          <w:szCs w:val="24"/>
          <w:lang w:val="en-US"/>
        </w:rPr>
        <w:t xml:space="preserve">remain </w:t>
      </w:r>
      <w:r w:rsidR="000A6C96" w:rsidRPr="00426E49">
        <w:rPr>
          <w:rFonts w:ascii="Times New Roman" w:hAnsi="Times New Roman" w:cs="Times New Roman"/>
          <w:sz w:val="24"/>
          <w:szCs w:val="24"/>
          <w:lang w:val="en-US"/>
        </w:rPr>
        <w:t>to be considered</w:t>
      </w:r>
      <w:r w:rsidR="00125DE7" w:rsidRPr="00426E49">
        <w:rPr>
          <w:rFonts w:ascii="Times New Roman" w:hAnsi="Times New Roman" w:cs="Times New Roman"/>
          <w:sz w:val="24"/>
          <w:szCs w:val="24"/>
          <w:lang w:val="en-US"/>
        </w:rPr>
        <w:t>.</w:t>
      </w:r>
    </w:p>
    <w:p w14:paraId="17DB90B8" w14:textId="77777777" w:rsidR="00751155" w:rsidRPr="00426E49" w:rsidRDefault="00751155" w:rsidP="00295EEB">
      <w:pPr>
        <w:spacing w:after="200" w:line="480" w:lineRule="auto"/>
        <w:jc w:val="both"/>
      </w:pPr>
    </w:p>
    <w:p w14:paraId="0D32CEBA" w14:textId="77777777" w:rsidR="00340F3C" w:rsidRPr="00426E49" w:rsidRDefault="00340F3C" w:rsidP="00295EEB">
      <w:pPr>
        <w:spacing w:after="200" w:line="480" w:lineRule="auto"/>
        <w:jc w:val="both"/>
      </w:pPr>
    </w:p>
    <w:p w14:paraId="4ACD059E" w14:textId="77777777" w:rsidR="003A5F42" w:rsidRPr="00426E49" w:rsidRDefault="003A5F42" w:rsidP="00295EEB">
      <w:pPr>
        <w:spacing w:line="480" w:lineRule="auto"/>
        <w:rPr>
          <w:b/>
        </w:rPr>
      </w:pPr>
      <w:r w:rsidRPr="00426E49">
        <w:rPr>
          <w:b/>
        </w:rPr>
        <w:t>Declarations</w:t>
      </w:r>
    </w:p>
    <w:p w14:paraId="5D236C1C" w14:textId="77777777" w:rsidR="003A5F42" w:rsidRPr="00426E49" w:rsidRDefault="003A5F42" w:rsidP="00295EEB">
      <w:pPr>
        <w:spacing w:line="480" w:lineRule="auto"/>
        <w:rPr>
          <w:b/>
        </w:rPr>
      </w:pPr>
    </w:p>
    <w:p w14:paraId="365D4D4D" w14:textId="77777777" w:rsidR="003A5F42" w:rsidRPr="00426E49" w:rsidRDefault="003A5F42" w:rsidP="00295EEB">
      <w:pPr>
        <w:spacing w:line="480" w:lineRule="auto"/>
        <w:rPr>
          <w:b/>
        </w:rPr>
      </w:pPr>
      <w:r w:rsidRPr="00426E49">
        <w:rPr>
          <w:b/>
        </w:rPr>
        <w:t>Ethics approval and consent to participate</w:t>
      </w:r>
    </w:p>
    <w:p w14:paraId="08ABDC19" w14:textId="0472603E" w:rsidR="0037331F" w:rsidRPr="00426E49" w:rsidRDefault="0037331F" w:rsidP="00CD35D4">
      <w:pPr>
        <w:spacing w:line="480" w:lineRule="auto"/>
        <w:jc w:val="both"/>
      </w:pPr>
      <w:r w:rsidRPr="00426E49">
        <w:t xml:space="preserve">All applicable national guidelines for the care and use of animals, </w:t>
      </w:r>
      <w:r w:rsidRPr="00426E49">
        <w:rPr>
          <w:spacing w:val="2"/>
        </w:rPr>
        <w:t xml:space="preserve">which are all in compliance with the EU regulations, </w:t>
      </w:r>
      <w:r w:rsidRPr="00426E49">
        <w:t>were followed.</w:t>
      </w:r>
    </w:p>
    <w:p w14:paraId="01AD28EE" w14:textId="77777777" w:rsidR="003A5F42" w:rsidRPr="00426E49" w:rsidRDefault="003A5F42" w:rsidP="00295EEB">
      <w:pPr>
        <w:spacing w:line="480" w:lineRule="auto"/>
        <w:rPr>
          <w:b/>
        </w:rPr>
      </w:pPr>
    </w:p>
    <w:p w14:paraId="119E79BC" w14:textId="77777777" w:rsidR="003A5F42" w:rsidRPr="00426E49" w:rsidRDefault="003A5F42" w:rsidP="00295EEB">
      <w:pPr>
        <w:spacing w:line="480" w:lineRule="auto"/>
        <w:rPr>
          <w:b/>
        </w:rPr>
      </w:pPr>
      <w:r w:rsidRPr="00426E49">
        <w:rPr>
          <w:b/>
        </w:rPr>
        <w:t>Availability of data and materials</w:t>
      </w:r>
    </w:p>
    <w:p w14:paraId="07B0DF31" w14:textId="77777777" w:rsidR="003A5F42" w:rsidRPr="00426E49" w:rsidRDefault="003A5F42" w:rsidP="00295EEB">
      <w:pPr>
        <w:spacing w:line="480" w:lineRule="auto"/>
      </w:pPr>
      <w:r w:rsidRPr="00426E49">
        <w:t>The sequence data was submitted to NCBI via the Sequence Read Archive (SRA) and is available under accession number SRP107967.</w:t>
      </w:r>
    </w:p>
    <w:p w14:paraId="48E68843" w14:textId="77777777" w:rsidR="003A5F42" w:rsidRPr="00426E49" w:rsidRDefault="003A5F42" w:rsidP="00295EEB">
      <w:pPr>
        <w:spacing w:line="480" w:lineRule="auto"/>
        <w:rPr>
          <w:b/>
        </w:rPr>
      </w:pPr>
    </w:p>
    <w:p w14:paraId="276F0FA1" w14:textId="77777777" w:rsidR="003A5F42" w:rsidRPr="00426E49" w:rsidRDefault="003A5F42" w:rsidP="00295EEB">
      <w:pPr>
        <w:spacing w:line="480" w:lineRule="auto"/>
        <w:rPr>
          <w:b/>
        </w:rPr>
      </w:pPr>
      <w:r w:rsidRPr="00426E49">
        <w:rPr>
          <w:b/>
        </w:rPr>
        <w:t>Conflict of Interest:</w:t>
      </w:r>
    </w:p>
    <w:p w14:paraId="6AB74922" w14:textId="77777777" w:rsidR="003A5F42" w:rsidRPr="00426E49" w:rsidRDefault="003A5F42" w:rsidP="00295EEB">
      <w:pPr>
        <w:spacing w:line="480" w:lineRule="auto"/>
      </w:pPr>
      <w:r w:rsidRPr="00426E49">
        <w:t>The authors declare that they have no conflict of interest.</w:t>
      </w:r>
    </w:p>
    <w:p w14:paraId="14473051" w14:textId="77777777" w:rsidR="003A5F42" w:rsidRPr="00426E49" w:rsidRDefault="003A5F42" w:rsidP="00295EEB">
      <w:pPr>
        <w:spacing w:line="480" w:lineRule="auto"/>
        <w:rPr>
          <w:b/>
        </w:rPr>
      </w:pPr>
    </w:p>
    <w:p w14:paraId="147D9FA8" w14:textId="77777777" w:rsidR="003A5F42" w:rsidRPr="00426E49" w:rsidRDefault="003A5F42" w:rsidP="00295EEB">
      <w:pPr>
        <w:spacing w:line="480" w:lineRule="auto"/>
        <w:rPr>
          <w:b/>
        </w:rPr>
      </w:pPr>
      <w:r w:rsidRPr="00426E49">
        <w:rPr>
          <w:b/>
        </w:rPr>
        <w:t>Authors' contributions</w:t>
      </w:r>
    </w:p>
    <w:p w14:paraId="32629EA3" w14:textId="77777777" w:rsidR="003A5F42" w:rsidRPr="00426E49" w:rsidRDefault="003A5F42" w:rsidP="00295EEB">
      <w:pPr>
        <w:spacing w:line="480" w:lineRule="auto"/>
      </w:pPr>
      <w:r w:rsidRPr="00426E49">
        <w:t xml:space="preserve">ZP, BS, VM, AS and MS designed the study. NST performed lab work and sequencing. GV and MK established the bioinformatics pipeline based on the open source software package QIIME and helped with analysis. NST and AS generated and analyzed the sequence data. NST, MS, SP, </w:t>
      </w:r>
      <w:r w:rsidRPr="00426E49">
        <w:lastRenderedPageBreak/>
        <w:t>BF and AS conceptualized and wrote the manuscript. All authors contributed to revisions and approved the final manuscript.</w:t>
      </w:r>
    </w:p>
    <w:p w14:paraId="13EB12A4" w14:textId="77777777" w:rsidR="003A5F42" w:rsidRPr="00426E49" w:rsidRDefault="003A5F42" w:rsidP="00295EEB">
      <w:pPr>
        <w:spacing w:line="480" w:lineRule="auto"/>
        <w:rPr>
          <w:b/>
        </w:rPr>
      </w:pPr>
    </w:p>
    <w:p w14:paraId="0D00710A" w14:textId="77777777" w:rsidR="003A5F42" w:rsidRPr="00426E49" w:rsidRDefault="003A5F42" w:rsidP="00295EEB">
      <w:pPr>
        <w:spacing w:line="480" w:lineRule="auto"/>
        <w:rPr>
          <w:b/>
        </w:rPr>
      </w:pPr>
      <w:r w:rsidRPr="00426E49">
        <w:rPr>
          <w:b/>
        </w:rPr>
        <w:t>List of abbreviations</w:t>
      </w:r>
    </w:p>
    <w:p w14:paraId="64FD3EAF" w14:textId="77777777" w:rsidR="003A5F42" w:rsidRPr="00426E49" w:rsidRDefault="003A5F42" w:rsidP="00295EEB">
      <w:pPr>
        <w:spacing w:line="480" w:lineRule="auto"/>
      </w:pPr>
      <w:r w:rsidRPr="00426E49">
        <w:t>OTU: operational taxonomic unit</w:t>
      </w:r>
    </w:p>
    <w:p w14:paraId="625AA64D" w14:textId="6150B48F" w:rsidR="003A5F42" w:rsidRPr="00426E49" w:rsidRDefault="003A5F42" w:rsidP="00295EEB">
      <w:pPr>
        <w:spacing w:line="480" w:lineRule="auto"/>
      </w:pPr>
      <w:r w:rsidRPr="00426E49">
        <w:t xml:space="preserve">leanNM: lean </w:t>
      </w:r>
      <w:r w:rsidR="003329CC" w:rsidRPr="00426E49">
        <w:t>nursing</w:t>
      </w:r>
      <w:r w:rsidRPr="00426E49">
        <w:t xml:space="preserve"> mother </w:t>
      </w:r>
    </w:p>
    <w:p w14:paraId="4AAAB2EF" w14:textId="57D185E3" w:rsidR="003A5F42" w:rsidRPr="00426E49" w:rsidRDefault="003A5F42" w:rsidP="00295EEB">
      <w:pPr>
        <w:spacing w:line="480" w:lineRule="auto"/>
      </w:pPr>
      <w:r w:rsidRPr="00426E49">
        <w:t xml:space="preserve">obeseNM: obese </w:t>
      </w:r>
      <w:r w:rsidR="003329CC" w:rsidRPr="00426E49">
        <w:t>nursing</w:t>
      </w:r>
      <w:r w:rsidRPr="00426E49">
        <w:t xml:space="preserve"> mother </w:t>
      </w:r>
    </w:p>
    <w:p w14:paraId="119F684C" w14:textId="77777777" w:rsidR="003A5F42" w:rsidRPr="00426E49" w:rsidRDefault="003A5F42" w:rsidP="00295EEB">
      <w:pPr>
        <w:spacing w:line="480" w:lineRule="auto"/>
      </w:pPr>
      <w:r w:rsidRPr="00426E49">
        <w:t>leanBM: lean birth mother</w:t>
      </w:r>
    </w:p>
    <w:p w14:paraId="2B70ED8C" w14:textId="77777777" w:rsidR="003A5F42" w:rsidRPr="00426E49" w:rsidRDefault="003A5F42" w:rsidP="00295EEB">
      <w:pPr>
        <w:spacing w:line="480" w:lineRule="auto"/>
      </w:pPr>
      <w:r w:rsidRPr="00426E49">
        <w:t>obeseBM: obese birth mother</w:t>
      </w:r>
    </w:p>
    <w:p w14:paraId="094D30CB" w14:textId="77777777" w:rsidR="007F380D" w:rsidRPr="00426E49" w:rsidRDefault="007F380D" w:rsidP="00295EEB">
      <w:pPr>
        <w:spacing w:line="480" w:lineRule="auto"/>
      </w:pPr>
    </w:p>
    <w:p w14:paraId="718E7F34" w14:textId="77777777" w:rsidR="00E1317B" w:rsidRPr="00426E49" w:rsidRDefault="004A3A67" w:rsidP="00295EEB">
      <w:pPr>
        <w:autoSpaceDE w:val="0"/>
        <w:autoSpaceDN w:val="0"/>
        <w:adjustRightInd w:val="0"/>
        <w:spacing w:line="480" w:lineRule="auto"/>
        <w:rPr>
          <w:b/>
          <w:bCs/>
        </w:rPr>
      </w:pPr>
      <w:r w:rsidRPr="00426E49">
        <w:rPr>
          <w:b/>
          <w:bCs/>
        </w:rPr>
        <w:t>References</w:t>
      </w:r>
    </w:p>
    <w:p w14:paraId="02B2DD77" w14:textId="77777777" w:rsidR="00EA4D2F" w:rsidRPr="00426E49" w:rsidRDefault="00EA4D2F" w:rsidP="00295EEB">
      <w:pPr>
        <w:spacing w:line="480" w:lineRule="auto"/>
        <w:jc w:val="both"/>
      </w:pPr>
    </w:p>
    <w:p w14:paraId="02D4C166" w14:textId="4A338DFF" w:rsidR="00340F3C" w:rsidRPr="00426E49" w:rsidRDefault="00767096" w:rsidP="00340F3C">
      <w:pPr>
        <w:pStyle w:val="EndNoteBibliography"/>
      </w:pPr>
      <w:r w:rsidRPr="00426E49">
        <w:fldChar w:fldCharType="begin"/>
      </w:r>
      <w:r w:rsidR="00EA4D2F" w:rsidRPr="00426E49">
        <w:instrText xml:space="preserve"> ADDIN EN.REFLIST </w:instrText>
      </w:r>
      <w:r w:rsidRPr="00426E49">
        <w:fldChar w:fldCharType="separate"/>
      </w:r>
      <w:r w:rsidR="00340F3C" w:rsidRPr="00426E49">
        <w:t>1. Turnbaugh PJ, Ley RE, Mahowald MA, Magrini V, Mardis ER, Gordon JI (2006) An obesity-associated gut microbiome with increased capacity for energy harvest. Nature 444 (7122):1027-1131. doi:</w:t>
      </w:r>
      <w:hyperlink r:id="rId9" w:history="1">
        <w:r w:rsidR="00340F3C" w:rsidRPr="00426E49">
          <w:rPr>
            <w:rStyle w:val="Hyperlink"/>
            <w:color w:val="auto"/>
          </w:rPr>
          <w:t>http://www.nature.com/nature/journal/v444/n7122/suppinfo/nature05414_S1.html</w:t>
        </w:r>
      </w:hyperlink>
    </w:p>
    <w:p w14:paraId="3AF3E34C" w14:textId="77777777" w:rsidR="00340F3C" w:rsidRPr="00426E49" w:rsidRDefault="00340F3C" w:rsidP="00340F3C">
      <w:pPr>
        <w:pStyle w:val="EndNoteBibliography"/>
      </w:pPr>
      <w:r w:rsidRPr="00426E49">
        <w:t>2. Pedersen HK, Gudmundsdottir V, Nielsen HB, Hyotylainen T, Nielsen T, Jensen BAH, Forslund K, Hildebrand F, Prifti E, Falony G, Le Chatelier E, Levenez F, Doré J, Mattila I, Plichta DR, Pöhö P, Hellgren LI, Arumugam M, Sunagawa S, Vieira-Silva S, Jørgensen T, Holm JB, Trošt K, Consortium M, Kristiansen K, Brix S, Raes J, Wang J, Hansen T, Bork P, Brunak S, Oresic M, Ehrlich SD, Pedersen O (2016) Human gut microbes impact host serum metabolome and insulin sensitivity. Nature 535 (7612):376-381. doi:10.1038/nature18646</w:t>
      </w:r>
    </w:p>
    <w:p w14:paraId="3E31726D" w14:textId="33F9B41B" w:rsidR="00340F3C" w:rsidRPr="00426E49" w:rsidRDefault="008628D5" w:rsidP="00340F3C">
      <w:pPr>
        <w:pStyle w:val="EndNoteBibliography"/>
      </w:pPr>
      <w:hyperlink r:id="rId10" w:anchor="supplementary-information" w:history="1">
        <w:r w:rsidR="00340F3C" w:rsidRPr="00426E49">
          <w:rPr>
            <w:rStyle w:val="Hyperlink"/>
            <w:color w:val="auto"/>
          </w:rPr>
          <w:t>http://www.nature.com/nature/journal/v535/n7612/abs/nature18646.html#supplementary-information</w:t>
        </w:r>
      </w:hyperlink>
    </w:p>
    <w:p w14:paraId="0DFE5E7E" w14:textId="77777777" w:rsidR="00340F3C" w:rsidRPr="00426E49" w:rsidRDefault="00340F3C" w:rsidP="00340F3C">
      <w:pPr>
        <w:pStyle w:val="EndNoteBibliography"/>
      </w:pPr>
      <w:r w:rsidRPr="00426E49">
        <w:t>3. Ley RE (2010) Obesity and the human microbiome. Current Opinion in Gastroenterology 26 (1):5-11. doi:10.1097/MOG.0b013e328333d751</w:t>
      </w:r>
    </w:p>
    <w:p w14:paraId="33B03873" w14:textId="77777777" w:rsidR="00340F3C" w:rsidRPr="00426E49" w:rsidRDefault="00340F3C" w:rsidP="00340F3C">
      <w:pPr>
        <w:pStyle w:val="EndNoteBibliography"/>
      </w:pPr>
      <w:r w:rsidRPr="00426E49">
        <w:t>4. Daniel H, Gholami AM, Berry D, Desmarchelier C, Hahne H, Loh G, Mondot S, Lepage P, Rothballer M, Walker A, Böhm C, Wenning M, Wagner M, Blaut M, Schmitt-Kopplin P, Kuster B, Haller D, Clavel T (2014) High-fat diet alters gut microbiota physiology in mice. The ISME Journal 8 (2):295-308. doi:10.1038/ismej.2013.155</w:t>
      </w:r>
    </w:p>
    <w:p w14:paraId="57F3CE70" w14:textId="77777777" w:rsidR="00340F3C" w:rsidRPr="00426E49" w:rsidRDefault="00340F3C" w:rsidP="00340F3C">
      <w:pPr>
        <w:pStyle w:val="EndNoteBibliography"/>
      </w:pPr>
      <w:r w:rsidRPr="00426E49">
        <w:t>5. Campbell SC, Wisniewski PJ, Noji M, McGuinness LR, Häggblom MM, Lightfoot SA, Joseph LB, Kerkhof LJ (2016) The Effect of Diet and Exercise on Intestinal Integrity and Microbial Diversity in Mice. PLOS ONE 11 (3):e0150502. doi:10.1371/journal.pone.0150502</w:t>
      </w:r>
    </w:p>
    <w:p w14:paraId="7CDE0167" w14:textId="77777777" w:rsidR="00340F3C" w:rsidRPr="00426E49" w:rsidRDefault="00340F3C" w:rsidP="00340F3C">
      <w:pPr>
        <w:pStyle w:val="EndNoteBibliography"/>
      </w:pPr>
      <w:r w:rsidRPr="00426E49">
        <w:t xml:space="preserve">6. Goodrich Julia K, Waters Jillian L, Poole Angela C, Sutter Jessica L, Koren O, Blekhman R, Beaumont M, Van Treuren W, Knight R, Bell Jordana T, Spector Timothy D, Clark Andrew G, </w:t>
      </w:r>
      <w:r w:rsidRPr="00426E49">
        <w:lastRenderedPageBreak/>
        <w:t>Ley Ruth E (2014) Human Genetics Shape the Gut Microbiome. Cell 159 (4):789-799. doi:10.1016/j.cell.2014.09.053</w:t>
      </w:r>
    </w:p>
    <w:p w14:paraId="6BA17964" w14:textId="20D2601A" w:rsidR="00340F3C" w:rsidRPr="00426E49" w:rsidRDefault="00340F3C" w:rsidP="00340F3C">
      <w:pPr>
        <w:pStyle w:val="EndNoteBibliography"/>
      </w:pPr>
      <w:r w:rsidRPr="00426E49">
        <w:t>7. Million M, Maraninchi M, Henry M, Armougom F, Richet H, Carrieri P, Valero R, Raccah D, Vialettes B, Raoult D (2012) Obesity-associated gut microbiota is enriched in Lactobacillus reuteri and depleted in Bifidobacterium animalis and Methanobrevibacter smithii. Int J Obes 36 (6):817-825. doi:</w:t>
      </w:r>
      <w:hyperlink r:id="rId11" w:history="1">
        <w:r w:rsidRPr="00426E49">
          <w:rPr>
            <w:rStyle w:val="Hyperlink"/>
            <w:color w:val="auto"/>
          </w:rPr>
          <w:t>http://www.nature.com/ijo/journal/v36/n6/suppinfo/ijo2011153s1.html</w:t>
        </w:r>
      </w:hyperlink>
    </w:p>
    <w:p w14:paraId="422F3C29" w14:textId="77777777" w:rsidR="00340F3C" w:rsidRPr="00426E49" w:rsidRDefault="00340F3C" w:rsidP="00340F3C">
      <w:pPr>
        <w:pStyle w:val="EndNoteBibliography"/>
      </w:pPr>
      <w:r w:rsidRPr="00426E49">
        <w:t>8. Rothschild D, Weissbrod O, Barkan E, Kurilshikov A, Korem T, Zeevi D, Costea PI, Godneva A, Kalka IN, Bar N, Shilo S, Lador D, Vila AV, Zmora N, Pevsner-Fischer M, Israeli D, Kosower N, Malka G, Wolf BC, Avnit-Sagi T, Lotan-Pompan M, Weinberger A, Halpern Z, Carmi S, Fu J, Wijmenga C, Zhernakova A, Elinav E, Segal E (2018) Environment dominates over host genetics in shaping human gut microbiota. Nature 555:210. doi:10.1038/nature25973</w:t>
      </w:r>
    </w:p>
    <w:p w14:paraId="5C424A2F" w14:textId="315FA12E" w:rsidR="00340F3C" w:rsidRPr="00426E49" w:rsidRDefault="008628D5" w:rsidP="00340F3C">
      <w:pPr>
        <w:pStyle w:val="EndNoteBibliography"/>
      </w:pPr>
      <w:hyperlink r:id="rId12" w:anchor="supplementary-information" w:history="1">
        <w:r w:rsidR="00340F3C" w:rsidRPr="00426E49">
          <w:rPr>
            <w:rStyle w:val="Hyperlink"/>
            <w:color w:val="auto"/>
          </w:rPr>
          <w:t>https://www.nature.com/articles/nature25973#supplementary-information</w:t>
        </w:r>
      </w:hyperlink>
    </w:p>
    <w:p w14:paraId="6C9CEF63" w14:textId="540A0064" w:rsidR="00340F3C" w:rsidRPr="00426E49" w:rsidRDefault="00340F3C" w:rsidP="00340F3C">
      <w:pPr>
        <w:pStyle w:val="EndNoteBibliography"/>
      </w:pPr>
      <w:r w:rsidRPr="00426E49">
        <w:t>9. Yatsunenko T, Rey FE, Manary MJ, Trehan I, Dominguez-Bello MG, Contreras M, Magris M, Hidalgo G, Baldassano RN, Anokhin AP, Heath AC, Warner B, Reeder J, Kuczynski J, Caporaso JG, Lozupone CA, Lauber C, Clemente JC, Knights D, Knight R, Gordon JI (2012) Human gut microbiome viewed across age and geography. Nature 486 (7402):222-227. doi:</w:t>
      </w:r>
      <w:hyperlink r:id="rId13" w:anchor="supplementary-information" w:history="1">
        <w:r w:rsidRPr="00426E49">
          <w:rPr>
            <w:rStyle w:val="Hyperlink"/>
            <w:color w:val="auto"/>
          </w:rPr>
          <w:t>http://www.nature.com/nature/journal/v486/n7402/abs/nature11053.html#supplementary-information</w:t>
        </w:r>
      </w:hyperlink>
    </w:p>
    <w:p w14:paraId="453A2234" w14:textId="77777777" w:rsidR="00340F3C" w:rsidRPr="00426E49" w:rsidRDefault="00340F3C" w:rsidP="00340F3C">
      <w:pPr>
        <w:pStyle w:val="EndNoteBibliography"/>
      </w:pPr>
      <w:r w:rsidRPr="00426E49">
        <w:t>10. McKnite AM, Perez-Munoz ME, Lu L, Williams EG, Brewer S, Andreux PA, Bastiaansen JWM, Wang X, Kachman SD, Auwerx J, Williams RW, Benson AK, Peterson DA, Ciobanu DC (2012) Murine Gut Microbiota Is Defined by Host Genetics and Modulates Variation of Metabolic Traits. PLOS ONE 7 (6):e39191. doi:10.1371/journal.pone.0039191</w:t>
      </w:r>
    </w:p>
    <w:p w14:paraId="34A30E07" w14:textId="77777777" w:rsidR="00340F3C" w:rsidRPr="00426E49" w:rsidRDefault="00340F3C" w:rsidP="00340F3C">
      <w:pPr>
        <w:pStyle w:val="EndNoteBibliography"/>
      </w:pPr>
      <w:r w:rsidRPr="00426E49">
        <w:t>11. Dominguez-Bello MG, Costello EK, Contreras M, Magris M, Hidalgo G, Fierer N, Knight R (2010) Delivery mode shapes the acquisition and structure of the initial microbiota across multiple body habitats in newborns. Proceedings of the National Academy of Sciences 107 (26):11971-11975. doi:10.1073/pnas.1002601107</w:t>
      </w:r>
    </w:p>
    <w:p w14:paraId="439D40B9" w14:textId="4FD7E00F" w:rsidR="00340F3C" w:rsidRPr="00426E49" w:rsidRDefault="00340F3C" w:rsidP="00340F3C">
      <w:pPr>
        <w:pStyle w:val="EndNoteBibliography"/>
      </w:pPr>
      <w:r w:rsidRPr="00426E49">
        <w:t>12. Fernández L, Langa S, Martín V, Maldonado A, Jiménez E, Martín R, Rodríguez JM (2013) The human milk microbiota: Origin and potential roles in health and disease. Pharmacological Research 69 (1):1-10. doi:</w:t>
      </w:r>
      <w:hyperlink r:id="rId14" w:history="1">
        <w:r w:rsidRPr="00426E49">
          <w:rPr>
            <w:rStyle w:val="Hyperlink"/>
            <w:color w:val="auto"/>
          </w:rPr>
          <w:t>http://dx.doi.org/10.1016/j.phrs.2012.09.001</w:t>
        </w:r>
      </w:hyperlink>
    </w:p>
    <w:p w14:paraId="1D2FBCC7" w14:textId="77777777" w:rsidR="00340F3C" w:rsidRPr="00426E49" w:rsidRDefault="00340F3C" w:rsidP="00340F3C">
      <w:pPr>
        <w:pStyle w:val="EndNoteBibliography"/>
      </w:pPr>
      <w:r w:rsidRPr="00426E49">
        <w:t>13. Perez PF, Doré J, Leclerc M, Levenez F, Benyacoub J, Serrant P, Segura-Roggero I, Schiffrin EJ, Donnet-Hughes A (2007) Bacterial Imprinting of the Neonatal Immune System: Lessons From Maternal Cells? Pediatrics 119 (3):e724-e732. doi:10.1542/peds.2006-1649</w:t>
      </w:r>
    </w:p>
    <w:p w14:paraId="43CA3E59" w14:textId="77777777" w:rsidR="00340F3C" w:rsidRPr="00426E49" w:rsidRDefault="00340F3C" w:rsidP="00340F3C">
      <w:pPr>
        <w:pStyle w:val="EndNoteBibliography"/>
      </w:pPr>
      <w:r w:rsidRPr="00426E49">
        <w:t>14. Pantoja-Feliciano IG, Clemente JC, Costello EK, Perez ME, Blaser MJ, Knight R, Dominguez-Bello MG (2013) Biphasic assembly of the murine intestinal microbiota during early development. ISME J 7 (6):1112-1115. doi:10.1038/ismej.2013.15</w:t>
      </w:r>
    </w:p>
    <w:p w14:paraId="21281497" w14:textId="77777777" w:rsidR="00340F3C" w:rsidRPr="00426E49" w:rsidRDefault="00340F3C" w:rsidP="00340F3C">
      <w:pPr>
        <w:pStyle w:val="EndNoteBibliography"/>
      </w:pPr>
      <w:r w:rsidRPr="00426E49">
        <w:t>15. Sharp GL, Hill WG, Robertson A (1984) Effects of selection on growth, body composition and food intake in mice I. Responses in selected traits. Genetical Research 43 (1):75-92. doi:10.1017/S0016672300025738</w:t>
      </w:r>
    </w:p>
    <w:p w14:paraId="5A869BB8" w14:textId="77777777" w:rsidR="00340F3C" w:rsidRPr="00426E49" w:rsidRDefault="00340F3C" w:rsidP="00340F3C">
      <w:pPr>
        <w:pStyle w:val="EndNoteBibliography"/>
      </w:pPr>
      <w:r w:rsidRPr="00426E49">
        <w:t>16. Horvat S, Bünger L, Falconer VM, Mackay P, Law A, Bulfield G, Keightley PD (2000) Mapping of obesity QTLs in a cross between mouse lines divergently selected on fat content. Mammalian Genome 11 (1):2-7. doi:10.1007/s003350010002</w:t>
      </w:r>
    </w:p>
    <w:p w14:paraId="4C5526C8" w14:textId="77777777" w:rsidR="00340F3C" w:rsidRPr="00426E49" w:rsidRDefault="00340F3C" w:rsidP="00340F3C">
      <w:pPr>
        <w:pStyle w:val="EndNoteBibliography"/>
      </w:pPr>
      <w:r w:rsidRPr="00426E49">
        <w:t>17. Bünger L, Forsting J, McDonald KL, Horvat S, Duncan J, Hochscheid S, Baile CA, Hill WG, Speakman JR (2003) Long-term divergent selection on fatness in mice indicates a regulation system independent of leptin production and reception. The FASEB Journal 17 (1):85-87. doi:10.1096/fj.02-0111fje</w:t>
      </w:r>
    </w:p>
    <w:p w14:paraId="23049F4D" w14:textId="77777777" w:rsidR="00340F3C" w:rsidRPr="00426E49" w:rsidRDefault="00340F3C" w:rsidP="00340F3C">
      <w:pPr>
        <w:pStyle w:val="EndNoteBibliography"/>
      </w:pPr>
      <w:r w:rsidRPr="00426E49">
        <w:lastRenderedPageBreak/>
        <w:t>18. Klindworth A, Pruesse E, Schweer T, Peplies J, Quast C, Horn M, Glöckner FO (2012) Evaluation of general 16S ribosomal RNA gene PCR primers for classical and next-generation sequencing-based diversity studies. Nucleic Acids Research 41 (1):e1-e1. doi:10.1093/nar/gks808</w:t>
      </w:r>
    </w:p>
    <w:p w14:paraId="6D2BAEB7" w14:textId="0BFDF2E2" w:rsidR="00340F3C" w:rsidRPr="00426E49" w:rsidRDefault="00340F3C" w:rsidP="00340F3C">
      <w:pPr>
        <w:pStyle w:val="EndNoteBibliography"/>
      </w:pPr>
      <w:r w:rsidRPr="00426E49">
        <w:t>19. 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Knight R (2010) QIIME allows analysis of high-throughput community sequencing data. Nat Meth 7 (5):335-336. doi:</w:t>
      </w:r>
      <w:hyperlink r:id="rId15" w:history="1">
        <w:r w:rsidRPr="00426E49">
          <w:rPr>
            <w:rStyle w:val="Hyperlink"/>
            <w:color w:val="auto"/>
          </w:rPr>
          <w:t>http://www.nature.com/nmeth/journal/v7/n5/suppinfo/nmeth.f.303_S1.html</w:t>
        </w:r>
      </w:hyperlink>
    </w:p>
    <w:p w14:paraId="47DFD8D5" w14:textId="77777777" w:rsidR="00340F3C" w:rsidRPr="00426E49" w:rsidRDefault="00340F3C" w:rsidP="00340F3C">
      <w:pPr>
        <w:pStyle w:val="EndNoteBibliography"/>
      </w:pPr>
      <w:r w:rsidRPr="00426E49">
        <w:t>20. Magoč T, Salzberg SL (2011) FLASH: fast length adjustment of short reads to improve genome assemblies. Bioinformatics 27 (21):2957-2963. doi:10.1093/bioinformatics/btr507</w:t>
      </w:r>
    </w:p>
    <w:p w14:paraId="5E0A5540" w14:textId="77777777" w:rsidR="00340F3C" w:rsidRPr="00426E49" w:rsidRDefault="00340F3C" w:rsidP="00340F3C">
      <w:pPr>
        <w:pStyle w:val="EndNoteBibliography"/>
      </w:pPr>
      <w:r w:rsidRPr="00426E49">
        <w:t>21. Schmieder R, Edwards R (2011) Fast Identification and Removal of Sequence Contamination from Genomic and Metagenomic Datasets. PLOS ONE 6 (3):e17288. doi:10.1371/journal.pone.0017288</w:t>
      </w:r>
    </w:p>
    <w:p w14:paraId="161D25D0" w14:textId="77777777" w:rsidR="00340F3C" w:rsidRPr="00426E49" w:rsidRDefault="00340F3C" w:rsidP="00340F3C">
      <w:pPr>
        <w:pStyle w:val="EndNoteBibliography"/>
      </w:pPr>
      <w:r w:rsidRPr="00426E49">
        <w:t xml:space="preserve">22. Hansen MA, Oey H, Fernandez-Valverde S, Jung C-H, Mattick JS Biopieces: a bioinformatics toolset and framework. In: 19th International Conference on Genome Informatics, 2008. </w:t>
      </w:r>
    </w:p>
    <w:p w14:paraId="7AB2B123" w14:textId="77777777" w:rsidR="00340F3C" w:rsidRPr="00426E49" w:rsidRDefault="00340F3C" w:rsidP="00340F3C">
      <w:pPr>
        <w:pStyle w:val="EndNoteBibliography"/>
      </w:pPr>
      <w:r w:rsidRPr="00426E49">
        <w:t>23. Wang Q, Garrity GM, Tiedje JM, Cole JR (2007) Naïve Bayesian Classifier for Rapid Assignment of rRNA Sequences into the New Bacterial Taxonomy. Applied and Environmental Microbiology 73 (16):5261-5267. doi:10.1128/aem.00062-07</w:t>
      </w:r>
    </w:p>
    <w:p w14:paraId="7D1C1FBF" w14:textId="77777777" w:rsidR="00340F3C" w:rsidRPr="00426E49" w:rsidRDefault="00340F3C" w:rsidP="00340F3C">
      <w:pPr>
        <w:pStyle w:val="EndNoteBibliography"/>
      </w:pPr>
      <w:r w:rsidRPr="00426E49">
        <w:t>24. Tange O (2011) GNU Parallel - The Command-Line Power Tool. The USENIX Magazine 36 (1):42-47</w:t>
      </w:r>
    </w:p>
    <w:p w14:paraId="0F9B3DC3" w14:textId="1A832DA0" w:rsidR="00340F3C" w:rsidRPr="00426E49" w:rsidRDefault="00340F3C" w:rsidP="00340F3C">
      <w:pPr>
        <w:pStyle w:val="EndNoteBibliography"/>
      </w:pPr>
      <w:r w:rsidRPr="00426E49">
        <w:t>25. Altschul SF, Gish W, Miller W, Myers EW, Lipman DJ (1990) Basic local alignment search tool. Journal of Molecular Biology 215 (3):403-410. doi:</w:t>
      </w:r>
      <w:hyperlink r:id="rId16" w:history="1">
        <w:r w:rsidRPr="00426E49">
          <w:rPr>
            <w:rStyle w:val="Hyperlink"/>
            <w:color w:val="auto"/>
          </w:rPr>
          <w:t>https://doi.org/10.1016/S0022-2836(05)80360-2</w:t>
        </w:r>
      </w:hyperlink>
    </w:p>
    <w:p w14:paraId="15BCEE45" w14:textId="77777777" w:rsidR="00340F3C" w:rsidRPr="00426E49" w:rsidRDefault="00340F3C" w:rsidP="00340F3C">
      <w:pPr>
        <w:pStyle w:val="EndNoteBibliography"/>
      </w:pPr>
      <w:r w:rsidRPr="00426E49">
        <w:t>26. Morgulis A, Coulouris G, Raytselis Y, Madden TL, Agarwala R, Schäffer AA (2008) Database indexing for production MegaBLAST searches. Bioinformatics 24 (16):1757-1764. doi:10.1093/bioinformatics/btn322</w:t>
      </w:r>
    </w:p>
    <w:p w14:paraId="59496A7A" w14:textId="452F80E0" w:rsidR="00340F3C" w:rsidRPr="00426E49" w:rsidRDefault="00340F3C" w:rsidP="00340F3C">
      <w:pPr>
        <w:pStyle w:val="EndNoteBibliography"/>
      </w:pPr>
      <w:r w:rsidRPr="00426E49">
        <w:t xml:space="preserve">27. R Core Team (2014) R: A language and environment for statistical computing. R Foundation for Statistical Computing, Vienna, Austria URL </w:t>
      </w:r>
      <w:hyperlink r:id="rId17" w:history="1">
        <w:r w:rsidRPr="00426E49">
          <w:rPr>
            <w:rStyle w:val="Hyperlink"/>
            <w:color w:val="auto"/>
          </w:rPr>
          <w:t>http://wwwR-projectorg/</w:t>
        </w:r>
      </w:hyperlink>
    </w:p>
    <w:p w14:paraId="64096241" w14:textId="77777777" w:rsidR="00340F3C" w:rsidRPr="00426E49" w:rsidRDefault="00340F3C" w:rsidP="00340F3C">
      <w:pPr>
        <w:pStyle w:val="EndNoteBibliography"/>
      </w:pPr>
      <w:r w:rsidRPr="00426E49">
        <w:t>28. Lozupone C, Knight R (2005) UniFrac: a New Phylogenetic Method for Comparing Microbial Communities. Applied and Environmental Microbiology 71 (12):8228-8235. doi:10.1128/AEM.71.12.8228-8235.2005</w:t>
      </w:r>
    </w:p>
    <w:p w14:paraId="60D8AEBF" w14:textId="77777777" w:rsidR="00340F3C" w:rsidRPr="00426E49" w:rsidRDefault="00340F3C" w:rsidP="00340F3C">
      <w:pPr>
        <w:pStyle w:val="EndNoteBibliography"/>
      </w:pPr>
      <w:r w:rsidRPr="00426E49">
        <w:t>29. Lagkouvardos I, Fischer S, Kumar N, Clavel T (2017) Rhea: a transparent and modular R pipeline for microbial profiling based on 16S rRNA gene amplicons. PeerJ 5:e2836. doi:10.7717/peerj.2836</w:t>
      </w:r>
    </w:p>
    <w:p w14:paraId="786216D5" w14:textId="3A33CDDD" w:rsidR="00340F3C" w:rsidRPr="00426E49" w:rsidRDefault="00340F3C" w:rsidP="00340F3C">
      <w:pPr>
        <w:pStyle w:val="EndNoteBibliography"/>
      </w:pPr>
      <w:r w:rsidRPr="00426E49">
        <w:t>30. D’Argenio V, Salvatore F (2015) The role of the gut microbiome in the healthy adult status. Clinica Chimica Acta 451:97-102. doi:</w:t>
      </w:r>
      <w:hyperlink r:id="rId18" w:history="1">
        <w:r w:rsidRPr="00426E49">
          <w:rPr>
            <w:rStyle w:val="Hyperlink"/>
            <w:color w:val="auto"/>
          </w:rPr>
          <w:t>https://doi.org/10.1016/j.cca.2015.01.003</w:t>
        </w:r>
      </w:hyperlink>
    </w:p>
    <w:p w14:paraId="5C0A0E00" w14:textId="09901EE1" w:rsidR="00340F3C" w:rsidRPr="00426E49" w:rsidRDefault="00340F3C" w:rsidP="00340F3C">
      <w:pPr>
        <w:pStyle w:val="EndNoteBibliography"/>
      </w:pPr>
      <w:r w:rsidRPr="00426E49">
        <w:t xml:space="preserve">31. Bioinformatics and Evolutionary Genomics group GU Calculate and draw custom Venn diagrams. </w:t>
      </w:r>
      <w:hyperlink r:id="rId19" w:history="1">
        <w:r w:rsidRPr="00426E49">
          <w:rPr>
            <w:rStyle w:val="Hyperlink"/>
            <w:color w:val="auto"/>
          </w:rPr>
          <w:t>http://bioinformatics.psb.ugent.be/webtools/Venn/</w:t>
        </w:r>
      </w:hyperlink>
      <w:r w:rsidRPr="00426E49">
        <w:t>. June 2018</w:t>
      </w:r>
    </w:p>
    <w:p w14:paraId="637EFE0F" w14:textId="77777777" w:rsidR="00340F3C" w:rsidRPr="00426E49" w:rsidRDefault="00340F3C" w:rsidP="00340F3C">
      <w:pPr>
        <w:pStyle w:val="EndNoteBibliography"/>
      </w:pPr>
      <w:r w:rsidRPr="00426E49">
        <w:t>32. Turnbaugh PJ, Hamady M, Yatsunenko T, Cantarel BL, Duncan A, Ley RE (2009) A core gut microbiome in obese and lean twins. Nature 457. doi:10.1038/nature07540</w:t>
      </w:r>
    </w:p>
    <w:p w14:paraId="12BB8692" w14:textId="4B3E2256" w:rsidR="00340F3C" w:rsidRPr="00426E49" w:rsidRDefault="00340F3C" w:rsidP="00340F3C">
      <w:pPr>
        <w:pStyle w:val="EndNoteBibliography"/>
      </w:pPr>
      <w:r w:rsidRPr="00426E49">
        <w:t>33. Turnbaugh PJ, Bäckhed F, Fulton L, Gordon JI (2008) Diet-Induced Obesity Is Linked to Marked but Reversible Alterations in the Mouse Distal Gut Microbiome. Cell Host &amp; Microbe 3 (4):213-223. doi:</w:t>
      </w:r>
      <w:hyperlink r:id="rId20" w:history="1">
        <w:r w:rsidRPr="00426E49">
          <w:rPr>
            <w:rStyle w:val="Hyperlink"/>
            <w:color w:val="auto"/>
          </w:rPr>
          <w:t>https://doi.org/10.1016/j.chom.2008.02.015</w:t>
        </w:r>
      </w:hyperlink>
    </w:p>
    <w:p w14:paraId="73DE7BA4" w14:textId="77777777" w:rsidR="00340F3C" w:rsidRPr="00426E49" w:rsidRDefault="00340F3C" w:rsidP="00340F3C">
      <w:pPr>
        <w:pStyle w:val="EndNoteBibliography"/>
      </w:pPr>
      <w:r w:rsidRPr="00426E49">
        <w:lastRenderedPageBreak/>
        <w:t>34. Ley RE, Bäckhed F, Turnbaugh P, Lozupone CA, Knight RD, Gordon JI (2005) Obesity alters gut microbial ecology. Proceedings of the National Academy of Sciences of the United States of America 102 (31):11070-11075. doi:10.1073/pnas.0504978102</w:t>
      </w:r>
    </w:p>
    <w:p w14:paraId="1CAC047C" w14:textId="47917F9A" w:rsidR="00340F3C" w:rsidRPr="00426E49" w:rsidRDefault="00340F3C" w:rsidP="00340F3C">
      <w:pPr>
        <w:pStyle w:val="EndNoteBibliography"/>
      </w:pPr>
      <w:r w:rsidRPr="00426E49">
        <w:t>35. Ley RE, Turnbaugh PJ, Klein S, Gordon JI (2006) Microbial ecology: Human gut microbes associated with obesity. Nature 444 (7122):1022-1023. doi:</w:t>
      </w:r>
      <w:hyperlink r:id="rId21" w:history="1">
        <w:r w:rsidRPr="00426E49">
          <w:rPr>
            <w:rStyle w:val="Hyperlink"/>
            <w:color w:val="auto"/>
          </w:rPr>
          <w:t>http://www.nature.com/nature/journal/v444/n7122/suppinfo/4441022a_S1.html</w:t>
        </w:r>
      </w:hyperlink>
    </w:p>
    <w:p w14:paraId="6ABBCFC8" w14:textId="77777777" w:rsidR="00340F3C" w:rsidRPr="00426E49" w:rsidRDefault="00340F3C" w:rsidP="00340F3C">
      <w:pPr>
        <w:pStyle w:val="EndNoteBibliography"/>
      </w:pPr>
      <w:r w:rsidRPr="00426E49">
        <w:t>36. Xiao L, Feng Q, Liang S, Sonne SB, Xia Z, Qiu X, Li X, Long H, Zhang J, Zhang D, Liu C, Fang Z, Chou J, Glanville J, Hao Q, Kotowska D, Colding C, Licht TR, Wu D, Yu J, Sung JJY, Liang Q, Li J, Jia H, Lan Z, Tremaroli V, Dworzynski P, Nielsen HB, Backhed F, Dore J, Le Chatelier E, Ehrlich SD, Lin JC, Arumugam M, Wang J, Madsen L, Kristiansen K (2015) A catalog of the mouse gut metagenome. Nat Biotech 33 (10):1103-1108. doi:10.1038/nbt.3353</w:t>
      </w:r>
    </w:p>
    <w:p w14:paraId="40472F94" w14:textId="2A76BE80" w:rsidR="00340F3C" w:rsidRPr="00426E49" w:rsidRDefault="008628D5" w:rsidP="00340F3C">
      <w:pPr>
        <w:pStyle w:val="EndNoteBibliography"/>
      </w:pPr>
      <w:hyperlink r:id="rId22" w:anchor="supplementary-information" w:history="1">
        <w:r w:rsidR="00340F3C" w:rsidRPr="00426E49">
          <w:rPr>
            <w:rStyle w:val="Hyperlink"/>
            <w:color w:val="auto"/>
          </w:rPr>
          <w:t>http://www.nature.com/nbt/journal/v33/n10/abs/nbt.3353.html#supplementary-information</w:t>
        </w:r>
      </w:hyperlink>
    </w:p>
    <w:p w14:paraId="49FF3362" w14:textId="77777777" w:rsidR="00340F3C" w:rsidRPr="00426E49" w:rsidRDefault="00340F3C" w:rsidP="00340F3C">
      <w:pPr>
        <w:pStyle w:val="EndNoteBibliography"/>
      </w:pPr>
      <w:r w:rsidRPr="00426E49">
        <w:t>37. Daft JG, Ptacek T, Kumar R, Morrow C, Lorenz RG (2015) Cross-fostering immediately after birth induces a permanent microbiota shift that is shaped by the nursing mother. Microbiome 3:17. doi:10.1186/s40168-015-0080-y</w:t>
      </w:r>
    </w:p>
    <w:p w14:paraId="39B9309B" w14:textId="77777777" w:rsidR="00340F3C" w:rsidRPr="00426E49" w:rsidRDefault="00340F3C" w:rsidP="00340F3C">
      <w:pPr>
        <w:pStyle w:val="EndNoteBibliography"/>
      </w:pPr>
      <w:r w:rsidRPr="00426E49">
        <w:t xml:space="preserve">38. Kovatcheva-Datchary P, Nilsson A, Akrami R, Lee Ying S, De Vadder F, Arora T, Hallen A, Martens E, Björck I, Bäckhed F (2015) Dietary Fiber-Induced Improvement in Glucose Metabolism Is Associated with Increased Abundance of </w:t>
      </w:r>
      <w:r w:rsidRPr="00426E49">
        <w:rPr>
          <w:i/>
        </w:rPr>
        <w:t>Prevotella</w:t>
      </w:r>
      <w:r w:rsidRPr="00426E49">
        <w:t>. Cell Metabolism 22 (6):971-982. doi:10.1016/j.cmet.2015.10.001</w:t>
      </w:r>
    </w:p>
    <w:p w14:paraId="1BD955BE" w14:textId="77777777" w:rsidR="00340F3C" w:rsidRPr="00426E49" w:rsidRDefault="00340F3C" w:rsidP="00340F3C">
      <w:pPr>
        <w:pStyle w:val="EndNoteBibliography"/>
      </w:pPr>
      <w:r w:rsidRPr="00426E49">
        <w:t>39. Kanai T, Mikami Y, Hayashi A (2015) A breakthrough in probiotics: Clostridium butyricum regulates gut homeostasis and anti-inflammatory response in inflammatory bowel disease. Journal of Gastroenterology 50 (9):928-939. doi:10.1007/s00535-015-1084-x</w:t>
      </w:r>
    </w:p>
    <w:p w14:paraId="26BF28B9" w14:textId="77777777" w:rsidR="00340F3C" w:rsidRPr="00426E49" w:rsidRDefault="00340F3C" w:rsidP="00340F3C">
      <w:pPr>
        <w:pStyle w:val="EndNoteBibliography"/>
      </w:pPr>
      <w:r w:rsidRPr="00426E49">
        <w:t>40. Morgan XC, Tickle TL, Sokol H, Gevers D, Devaney KL, Ward DV, Reyes JA, Shah SA, LeLeiko N, Snapper SB, Bousvaros A, Korzenik J, Sands BE, Xavier RJ, Huttenhower C (2012) Dysfunction of the intestinal microbiome in inflammatory bowel disease and treatment. Genome Biology 13 (9):R79-R79. doi:10.1186/gb-2012-13-9-r79</w:t>
      </w:r>
    </w:p>
    <w:p w14:paraId="557B84BB" w14:textId="77777777" w:rsidR="00340F3C" w:rsidRPr="00426E49" w:rsidRDefault="00340F3C" w:rsidP="00340F3C">
      <w:pPr>
        <w:pStyle w:val="EndNoteBibliography"/>
      </w:pPr>
      <w:r w:rsidRPr="00426E49">
        <w:t>41. Goodrich JK, Davenport ER, Beaumont M, Jackson MA, Knight R, Ober C, Spector TD, Bell JT, Clark AG, Ley RE (2016) Genetic determinants of the gut microbiome in UK Twins. Cell host &amp; microbe 19 (5):731-743. doi:10.1016/j.chom.2016.04.017</w:t>
      </w:r>
    </w:p>
    <w:p w14:paraId="7212098C" w14:textId="77777777" w:rsidR="00340F3C" w:rsidRPr="00426E49" w:rsidRDefault="00340F3C" w:rsidP="00340F3C">
      <w:pPr>
        <w:pStyle w:val="EndNoteBibliography"/>
      </w:pPr>
      <w:r w:rsidRPr="00426E49">
        <w:t>42. Leamy LJ, Kelly SA, Nietfeldt J, Legge RM, Ma F, Hua K, Sinha R, Peterson DA, Walter J, Benson AK, Pomp D (2014) Host genetics and diet, but not immunoglobulin A expression, converge to shape compositional features of the gut microbiome in an advanced intercross population of mice. Genome Biology 15 (12):552. doi:10.1186/s13059-014-0552-6</w:t>
      </w:r>
    </w:p>
    <w:p w14:paraId="7F832CEB" w14:textId="77777777" w:rsidR="00340F3C" w:rsidRPr="00426E49" w:rsidRDefault="00340F3C" w:rsidP="00340F3C">
      <w:pPr>
        <w:pStyle w:val="EndNoteBibliography"/>
      </w:pPr>
      <w:r w:rsidRPr="00426E49">
        <w:t>43. Callahan BJ, McMurdie PJ, Holmes SP (2017) Exact sequence variants should replace operational taxonomic units in marker-gene data analysis. The Isme Journal 11:2639. doi:10.1038/ismej.2017.119</w:t>
      </w:r>
    </w:p>
    <w:p w14:paraId="1E56E68A" w14:textId="1207F3A8" w:rsidR="00340F3C" w:rsidRPr="00426E49" w:rsidRDefault="00340F3C" w:rsidP="00340F3C">
      <w:pPr>
        <w:pStyle w:val="EndNoteBibliography"/>
      </w:pPr>
      <w:r w:rsidRPr="00426E49">
        <w:t>44. Martín R, Langa S, Reviriego C, Jimínez E, Marín ML, Xaus J, Fernández L, Rodríguez JM (2003) Human milk is a source of lactic acid bacteria for the infant gut. The Journal of Pediatrics 143 (6):754-758. doi:</w:t>
      </w:r>
      <w:hyperlink r:id="rId23" w:history="1">
        <w:r w:rsidRPr="00426E49">
          <w:rPr>
            <w:rStyle w:val="Hyperlink"/>
            <w:color w:val="auto"/>
          </w:rPr>
          <w:t>https://doi.org/10.1016/j.jpeds.2003.09.028</w:t>
        </w:r>
      </w:hyperlink>
    </w:p>
    <w:p w14:paraId="24EF0B35" w14:textId="77777777" w:rsidR="00340F3C" w:rsidRPr="00426E49" w:rsidRDefault="00340F3C" w:rsidP="00340F3C">
      <w:pPr>
        <w:pStyle w:val="EndNoteBibliography"/>
      </w:pPr>
      <w:r w:rsidRPr="00426E49">
        <w:t>45. M.P. H, P.E.J. S (2003) Inhibition of Staphylococcus aureus by the commensal bacteria of human milk. Journal of Applied Microbiology 95 (3):471-478. doi:doi:10.1046/j.1365-2672.2003.02002.x</w:t>
      </w:r>
    </w:p>
    <w:p w14:paraId="495B6AC6" w14:textId="77777777" w:rsidR="00340F3C" w:rsidRPr="00426E49" w:rsidRDefault="00340F3C" w:rsidP="00340F3C">
      <w:pPr>
        <w:pStyle w:val="EndNoteBibliography"/>
      </w:pPr>
      <w:r w:rsidRPr="00426E49">
        <w:t>46. Marcobal A, Barboza M, Froehlich JW, Block DE, German JB, Lebrilla CB, Mills DA (2010) Consumption of Human Milk Oligosaccharides by Gut-Related Microbes. Journal of Agricultural and Food Chemistry 58 (9):5334-5340. doi:10.1021/jf9044205</w:t>
      </w:r>
    </w:p>
    <w:p w14:paraId="2C1E3117" w14:textId="77777777" w:rsidR="00340F3C" w:rsidRPr="00426E49" w:rsidRDefault="00340F3C" w:rsidP="00340F3C">
      <w:pPr>
        <w:pStyle w:val="EndNoteBibliography"/>
      </w:pPr>
      <w:r w:rsidRPr="00426E49">
        <w:lastRenderedPageBreak/>
        <w:t>47. Hildebrandt MA, Hoffman C, Sherrill-Mix SA, Keilbaugh SA, Hamady M, Chen Y-Y, Knight R, Ahima RS, Bushman F, Wu GD (2009) High Fat Diet Determines the Composition of the Murine Gut Microbiome Independently of Obesity. Gastroenterology 137 (5):1716-1724.e1711-1712. doi:10.1053/j.gastro.2009.08.042</w:t>
      </w:r>
    </w:p>
    <w:p w14:paraId="0FDB7BA3" w14:textId="77777777" w:rsidR="00340F3C" w:rsidRPr="00426E49" w:rsidRDefault="00340F3C" w:rsidP="00340F3C">
      <w:pPr>
        <w:pStyle w:val="EndNoteBibliography"/>
      </w:pPr>
      <w:r w:rsidRPr="00426E49">
        <w:t>48. Moon C, Baldridge MT, Wallace MA, D C-A, Burnham, Virgin HW, Stappenbeck TS (2015) Vertically transmitted fecal IgA levels distinguish extra-chromosomal phenotypic variation. Nature 521 (7550):90-93. doi:10.1038/nature14139</w:t>
      </w:r>
    </w:p>
    <w:p w14:paraId="3C94EA54" w14:textId="77777777" w:rsidR="00340F3C" w:rsidRPr="00426E49" w:rsidRDefault="00340F3C" w:rsidP="00340F3C">
      <w:pPr>
        <w:pStyle w:val="EndNoteBibliography"/>
      </w:pPr>
      <w:r w:rsidRPr="00426E49">
        <w:t>49. Lozupone CA, Stombaugh JI, Gordon JI, Jansson JK, Knight R (2012) Diversity, stability and resilience of the human gut microbiota. Nature 489:220. doi:10.1038/nature11550</w:t>
      </w:r>
    </w:p>
    <w:p w14:paraId="19D42E52" w14:textId="7222D010" w:rsidR="002D3D68" w:rsidRPr="00426E49" w:rsidRDefault="00767096" w:rsidP="00295EEB">
      <w:pPr>
        <w:spacing w:before="100" w:beforeAutospacing="1" w:after="100" w:afterAutospacing="1" w:line="480" w:lineRule="auto"/>
      </w:pPr>
      <w:r w:rsidRPr="00426E49">
        <w:fldChar w:fldCharType="end"/>
      </w:r>
    </w:p>
    <w:p w14:paraId="61F3D2ED" w14:textId="77777777" w:rsidR="002D3D68" w:rsidRPr="00426E49" w:rsidRDefault="002D3D68" w:rsidP="00295EEB">
      <w:pPr>
        <w:spacing w:before="100" w:beforeAutospacing="1" w:after="100" w:afterAutospacing="1" w:line="480" w:lineRule="auto"/>
      </w:pPr>
    </w:p>
    <w:p w14:paraId="0B9BD74B" w14:textId="77777777" w:rsidR="002D3D68" w:rsidRPr="00426E49" w:rsidRDefault="002D3D68" w:rsidP="00295EEB">
      <w:pPr>
        <w:spacing w:before="100" w:beforeAutospacing="1" w:after="100" w:afterAutospacing="1" w:line="480" w:lineRule="auto"/>
      </w:pPr>
    </w:p>
    <w:p w14:paraId="57B7A736" w14:textId="10477588" w:rsidR="007443CB" w:rsidRPr="00426E49" w:rsidRDefault="007443CB" w:rsidP="00295EEB">
      <w:pPr>
        <w:spacing w:before="100" w:beforeAutospacing="1" w:after="100" w:afterAutospacing="1" w:line="480" w:lineRule="auto"/>
        <w:rPr>
          <w:b/>
        </w:rPr>
      </w:pPr>
      <w:r w:rsidRPr="00426E49">
        <w:rPr>
          <w:b/>
        </w:rPr>
        <w:t>Figure Captions</w:t>
      </w:r>
    </w:p>
    <w:p w14:paraId="7E93C542" w14:textId="77777777" w:rsidR="007F380D" w:rsidRPr="00426E49" w:rsidRDefault="00FA0CBD" w:rsidP="00FA0CBD">
      <w:pPr>
        <w:pStyle w:val="KeinLeerraum"/>
        <w:spacing w:line="480" w:lineRule="auto"/>
        <w:jc w:val="both"/>
        <w:rPr>
          <w:rFonts w:ascii="Times New Roman" w:hAnsi="Times New Roman" w:cs="Times New Roman"/>
          <w:b/>
          <w:bCs/>
          <w:sz w:val="24"/>
          <w:szCs w:val="24"/>
          <w:lang w:val="en-US"/>
        </w:rPr>
      </w:pPr>
      <w:r w:rsidRPr="00426E49">
        <w:rPr>
          <w:rFonts w:ascii="Times New Roman" w:hAnsi="Times New Roman" w:cs="Times New Roman"/>
          <w:b/>
          <w:bCs/>
          <w:sz w:val="24"/>
          <w:szCs w:val="24"/>
          <w:lang w:val="en-US"/>
        </w:rPr>
        <w:t xml:space="preserve">Fig. 1 </w:t>
      </w:r>
    </w:p>
    <w:p w14:paraId="391F9A44" w14:textId="785D4265" w:rsidR="00FA0CBD" w:rsidRPr="00426E49" w:rsidRDefault="00FA0CBD" w:rsidP="00FA0CBD">
      <w:pPr>
        <w:pStyle w:val="KeinLeerraum"/>
        <w:spacing w:line="480" w:lineRule="auto"/>
        <w:jc w:val="both"/>
        <w:rPr>
          <w:rFonts w:ascii="Times New Roman" w:hAnsi="Times New Roman" w:cs="Times New Roman"/>
          <w:bCs/>
          <w:sz w:val="24"/>
          <w:szCs w:val="24"/>
          <w:lang w:val="en-US"/>
        </w:rPr>
      </w:pPr>
      <w:r w:rsidRPr="00426E49">
        <w:rPr>
          <w:rFonts w:ascii="Times New Roman" w:hAnsi="Times New Roman" w:cs="Times New Roman"/>
          <w:bCs/>
          <w:sz w:val="24"/>
          <w:szCs w:val="24"/>
          <w:lang w:val="en-US"/>
        </w:rPr>
        <w:t>Half of the litter was exchanged between genotypically lean and obese mouse mothers. Therefore the study design included mice which were switched to a genetically different mother for nursing (obeseBM/leanNM n=11; leanBM/obeseNM n=10); mice which stayed with their birth mother, but got siblings from another birth mother (leanBM/leanNM n=9, obeseBM/obeseNM n=13) and controls where the litter was not changed (obeseControl n=9, leanControl n=4). To identify the impact of the respective nursing mother the microbiota of the two controls was compared to the samples of mice which were switched to a different nursing mother</w:t>
      </w:r>
    </w:p>
    <w:p w14:paraId="329B9144" w14:textId="77777777" w:rsidR="00FA0CBD" w:rsidRPr="00426E49" w:rsidRDefault="00FA0CBD" w:rsidP="00295EEB">
      <w:pPr>
        <w:spacing w:line="480" w:lineRule="auto"/>
        <w:jc w:val="both"/>
        <w:rPr>
          <w:b/>
        </w:rPr>
      </w:pPr>
    </w:p>
    <w:p w14:paraId="49F9ED16" w14:textId="1A2E1A1B" w:rsidR="007443CB" w:rsidRPr="00426E49" w:rsidRDefault="007443CB" w:rsidP="00295EEB">
      <w:pPr>
        <w:spacing w:line="480" w:lineRule="auto"/>
        <w:jc w:val="both"/>
        <w:rPr>
          <w:b/>
        </w:rPr>
      </w:pPr>
      <w:r w:rsidRPr="00426E49">
        <w:rPr>
          <w:b/>
        </w:rPr>
        <w:t xml:space="preserve">Fig. </w:t>
      </w:r>
      <w:r w:rsidR="00FA0CBD" w:rsidRPr="00426E49">
        <w:rPr>
          <w:b/>
        </w:rPr>
        <w:t>2</w:t>
      </w:r>
    </w:p>
    <w:p w14:paraId="72D19B12" w14:textId="21AF70F8" w:rsidR="003F4152" w:rsidRPr="00426E49" w:rsidRDefault="007443CB" w:rsidP="00295EEB">
      <w:pPr>
        <w:spacing w:line="480" w:lineRule="auto"/>
        <w:jc w:val="both"/>
      </w:pPr>
      <w:r w:rsidRPr="00426E49">
        <w:lastRenderedPageBreak/>
        <w:t>α-</w:t>
      </w:r>
      <w:r w:rsidR="003F4152" w:rsidRPr="00426E49">
        <w:t>d</w:t>
      </w:r>
      <w:r w:rsidRPr="00426E49">
        <w:t>iversity measure</w:t>
      </w:r>
      <w:r w:rsidR="003F4152" w:rsidRPr="00426E49">
        <w:t>s</w:t>
      </w:r>
      <w:r w:rsidRPr="00426E49">
        <w:t xml:space="preserve"> of the </w:t>
      </w:r>
      <w:r w:rsidR="008E2970" w:rsidRPr="00426E49">
        <w:t>gut</w:t>
      </w:r>
      <w:r w:rsidR="003F4152" w:rsidRPr="00426E49">
        <w:t xml:space="preserve"> </w:t>
      </w:r>
      <w:r w:rsidRPr="00426E49">
        <w:t xml:space="preserve">microbiota. The boxplots are based on) OTU </w:t>
      </w:r>
      <w:r w:rsidR="003F4152" w:rsidRPr="00426E49">
        <w:t>t</w:t>
      </w:r>
      <w:r w:rsidRPr="00426E49">
        <w:t>able</w:t>
      </w:r>
      <w:r w:rsidR="003F4152" w:rsidRPr="00426E49">
        <w:t xml:space="preserve"> (subsampled to 27</w:t>
      </w:r>
      <w:r w:rsidR="001917FC" w:rsidRPr="00426E49">
        <w:t>,</w:t>
      </w:r>
      <w:r w:rsidR="003F4152" w:rsidRPr="00426E49">
        <w:t>282 reads per sample, 97% identity level)</w:t>
      </w:r>
      <w:r w:rsidRPr="00426E49">
        <w:t>. Depicted are the number of observed OTUs (a) and the Evenness (b) of the six sample groups controlObese (n=9), obeseBM/obeseNM (n=13), leanBM/obeseNM (n=10), obeseBM/leanNM (n=11), leanBM/leanNM (n=9) and controlLean (n=4).</w:t>
      </w:r>
      <w:r w:rsidR="006456C7" w:rsidRPr="00426E49">
        <w:t xml:space="preserve"> Sample groups are additionally indicated by color (red/orange shade: obese nursing mother; blue shade: lean nursing mother) and shape (dot: obese birth mother; triangle: lean birth mother).</w:t>
      </w:r>
    </w:p>
    <w:p w14:paraId="1409310C" w14:textId="2742907A" w:rsidR="007443CB" w:rsidRPr="00426E49" w:rsidRDefault="007443CB" w:rsidP="00295EEB">
      <w:pPr>
        <w:spacing w:line="480" w:lineRule="auto"/>
        <w:jc w:val="both"/>
      </w:pPr>
      <w:r w:rsidRPr="00426E49">
        <w:t xml:space="preserve">* refers to statistically significant </w:t>
      </w:r>
      <w:r w:rsidR="003F4152" w:rsidRPr="00426E49">
        <w:t>differences</w:t>
      </w:r>
      <w:r w:rsidR="008E2970" w:rsidRPr="00426E49">
        <w:t xml:space="preserve"> </w:t>
      </w:r>
      <w:r w:rsidR="003F4152" w:rsidRPr="00426E49">
        <w:t>(</w:t>
      </w:r>
      <w:r w:rsidRPr="00426E49">
        <w:t>p &lt; 0.05</w:t>
      </w:r>
      <w:r w:rsidR="003F4152" w:rsidRPr="00426E49">
        <w:t>)</w:t>
      </w:r>
      <w:r w:rsidRPr="00426E49">
        <w:t xml:space="preserve">. Significances were calculated by </w:t>
      </w:r>
      <w:r w:rsidR="006112D7" w:rsidRPr="00426E49">
        <w:t xml:space="preserve">a Wilcoxon rank-sum test </w:t>
      </w:r>
      <w:r w:rsidRPr="00426E49">
        <w:t>and were Bonferroni corrected</w:t>
      </w:r>
    </w:p>
    <w:p w14:paraId="4FE0B014" w14:textId="77777777" w:rsidR="007443CB" w:rsidRPr="00426E49" w:rsidRDefault="007443CB" w:rsidP="00295EEB">
      <w:pPr>
        <w:spacing w:line="480" w:lineRule="auto"/>
        <w:rPr>
          <w:b/>
        </w:rPr>
      </w:pPr>
    </w:p>
    <w:p w14:paraId="4F867B8A" w14:textId="2B00775D" w:rsidR="007443CB" w:rsidRPr="00426E49" w:rsidRDefault="007443CB" w:rsidP="00295EEB">
      <w:pPr>
        <w:spacing w:line="480" w:lineRule="auto"/>
        <w:rPr>
          <w:b/>
        </w:rPr>
      </w:pPr>
      <w:r w:rsidRPr="00426E49">
        <w:rPr>
          <w:b/>
        </w:rPr>
        <w:t xml:space="preserve">Fig. </w:t>
      </w:r>
      <w:r w:rsidR="00FA0CBD" w:rsidRPr="00426E49">
        <w:rPr>
          <w:b/>
        </w:rPr>
        <w:t>3</w:t>
      </w:r>
    </w:p>
    <w:p w14:paraId="753E46EE" w14:textId="67C26156" w:rsidR="007443CB" w:rsidRPr="00426E49" w:rsidRDefault="007443CB" w:rsidP="00295EEB">
      <w:pPr>
        <w:spacing w:line="480" w:lineRule="auto"/>
        <w:jc w:val="both"/>
      </w:pPr>
      <w:r w:rsidRPr="00426E49">
        <w:t xml:space="preserve">Clustering of the gut microbiome </w:t>
      </w:r>
      <w:r w:rsidR="003F4152" w:rsidRPr="00426E49">
        <w:t>(</w:t>
      </w:r>
      <w:r w:rsidRPr="00426E49">
        <w:t>β-diversity</w:t>
      </w:r>
      <w:r w:rsidR="003F4152" w:rsidRPr="00426E49">
        <w:t>)</w:t>
      </w:r>
      <w:r w:rsidRPr="00426E49">
        <w:t xml:space="preserve"> </w:t>
      </w:r>
      <w:r w:rsidR="003F4152" w:rsidRPr="00426E49">
        <w:t>with respect to</w:t>
      </w:r>
      <w:r w:rsidRPr="00426E49">
        <w:t xml:space="preserve"> the type of </w:t>
      </w:r>
      <w:r w:rsidR="003329CC" w:rsidRPr="00426E49">
        <w:t>nursing</w:t>
      </w:r>
      <w:r w:rsidRPr="00426E49">
        <w:t xml:space="preserve"> mother. The PCoA plot is based on Unweighted UniFrac distances of the microbial communities of the colon. The six sample groups controlObese (n=9), obeseBM/obeseNM (n=13), obeseBM/leanNM (n=11), leanNM/obeseBM (n=10), leanBM/leanNM (n=9) and controlLean (n=4) are distinguished by color (red/orange shade: obese </w:t>
      </w:r>
      <w:r w:rsidR="003329CC" w:rsidRPr="00426E49">
        <w:t>nursing</w:t>
      </w:r>
      <w:r w:rsidRPr="00426E49">
        <w:t xml:space="preserve"> mother; blue shade: lean </w:t>
      </w:r>
      <w:r w:rsidR="003329CC" w:rsidRPr="00426E49">
        <w:t>nursing</w:t>
      </w:r>
      <w:r w:rsidRPr="00426E49">
        <w:t xml:space="preserve"> mother) and shape (dot: obese birth mother; triangle: lean birth mother)</w:t>
      </w:r>
    </w:p>
    <w:p w14:paraId="0A0D181B" w14:textId="77777777" w:rsidR="007443CB" w:rsidRPr="00426E49" w:rsidRDefault="007443CB" w:rsidP="00295EEB">
      <w:pPr>
        <w:spacing w:line="480" w:lineRule="auto"/>
        <w:jc w:val="both"/>
        <w:rPr>
          <w:b/>
        </w:rPr>
      </w:pPr>
    </w:p>
    <w:p w14:paraId="240DC85E" w14:textId="0E35F449" w:rsidR="007443CB" w:rsidRPr="00426E49" w:rsidRDefault="007443CB" w:rsidP="00295EEB">
      <w:pPr>
        <w:spacing w:line="480" w:lineRule="auto"/>
        <w:jc w:val="both"/>
        <w:rPr>
          <w:b/>
        </w:rPr>
      </w:pPr>
      <w:r w:rsidRPr="00426E49">
        <w:rPr>
          <w:b/>
        </w:rPr>
        <w:t>Fig</w:t>
      </w:r>
      <w:r w:rsidR="00623830" w:rsidRPr="00426E49">
        <w:rPr>
          <w:b/>
        </w:rPr>
        <w:t>.</w:t>
      </w:r>
      <w:r w:rsidRPr="00426E49">
        <w:rPr>
          <w:b/>
        </w:rPr>
        <w:t xml:space="preserve"> </w:t>
      </w:r>
      <w:r w:rsidR="00FA0CBD" w:rsidRPr="00426E49">
        <w:rPr>
          <w:b/>
        </w:rPr>
        <w:t>4</w:t>
      </w:r>
    </w:p>
    <w:p w14:paraId="24043835" w14:textId="5EB91447" w:rsidR="007443CB" w:rsidRPr="00426E49" w:rsidRDefault="002E19E3" w:rsidP="00295EEB">
      <w:pPr>
        <w:spacing w:line="480" w:lineRule="auto"/>
        <w:jc w:val="both"/>
      </w:pPr>
      <w:r w:rsidRPr="00426E49">
        <w:t>H</w:t>
      </w:r>
      <w:r w:rsidR="007443CB" w:rsidRPr="00426E49">
        <w:t xml:space="preserve">eat map </w:t>
      </w:r>
      <w:r w:rsidRPr="00426E49">
        <w:t>of</w:t>
      </w:r>
      <w:r w:rsidR="007443CB" w:rsidRPr="00426E49">
        <w:t xml:space="preserve"> the log2 fold change of significant changes among the </w:t>
      </w:r>
      <w:r w:rsidR="003329CC" w:rsidRPr="00426E49">
        <w:t>groups</w:t>
      </w:r>
      <w:r w:rsidR="007443CB" w:rsidRPr="00426E49">
        <w:t xml:space="preserve"> based on the relative abundance of the bacterial families shown.</w:t>
      </w:r>
      <w:r w:rsidR="00DB63DD" w:rsidRPr="00426E49">
        <w:t xml:space="preserve"> </w:t>
      </w:r>
      <w:r w:rsidR="00E3755C" w:rsidRPr="00426E49">
        <w:t xml:space="preserve">The log2 fold changes were calculated as </w:t>
      </w:r>
      <m:oMath>
        <m:r>
          <w:rPr>
            <w:rFonts w:ascii="Cambria Math" w:hAnsi="Cambria Math"/>
          </w:rPr>
          <m:t xml:space="preserve">log2 </m:t>
        </m:r>
        <m:d>
          <m:dPr>
            <m:ctrlPr>
              <w:rPr>
                <w:rFonts w:ascii="Cambria Math" w:hAnsi="Cambria Math"/>
                <w:i/>
              </w:rPr>
            </m:ctrlPr>
          </m:dPr>
          <m:e>
            <m:f>
              <m:fPr>
                <m:ctrlPr>
                  <w:rPr>
                    <w:rFonts w:ascii="Cambria Math" w:hAnsi="Cambria Math"/>
                    <w:i/>
                  </w:rPr>
                </m:ctrlPr>
              </m:fPr>
              <m:num>
                <m:r>
                  <w:rPr>
                    <w:rFonts w:ascii="Cambria Math" w:hAnsi="Cambria Math"/>
                  </w:rPr>
                  <m:t>a+0.0001</m:t>
                </m:r>
              </m:num>
              <m:den>
                <m:r>
                  <w:rPr>
                    <w:rFonts w:ascii="Cambria Math" w:hAnsi="Cambria Math"/>
                  </w:rPr>
                  <m:t>b+0.0001</m:t>
                </m:r>
              </m:den>
            </m:f>
          </m:e>
        </m:d>
      </m:oMath>
      <w:r w:rsidR="00E3755C" w:rsidRPr="00426E49">
        <w:rPr>
          <w:rFonts w:eastAsiaTheme="minorEastAsia"/>
        </w:rPr>
        <w:t xml:space="preserve">. </w:t>
      </w:r>
      <w:r w:rsidR="007443CB" w:rsidRPr="00426E49">
        <w:t xml:space="preserve">White color means the change was not significant. On the bottom the </w:t>
      </w:r>
      <w:r w:rsidR="003329CC" w:rsidRPr="00426E49">
        <w:t>groups</w:t>
      </w:r>
      <w:r w:rsidR="007443CB" w:rsidRPr="00426E49">
        <w:t xml:space="preserve"> compared are stated. The column to the left shows the relative abundance of the bacterial </w:t>
      </w:r>
      <w:r w:rsidR="007443CB" w:rsidRPr="00426E49">
        <w:lastRenderedPageBreak/>
        <w:t xml:space="preserve">families described to the right. On top the sum of observed significant changes for the </w:t>
      </w:r>
      <w:r w:rsidR="003329CC" w:rsidRPr="00426E49">
        <w:t>groups</w:t>
      </w:r>
      <w:r w:rsidR="007443CB" w:rsidRPr="00426E49">
        <w:t xml:space="preserve"> compared is depicted</w:t>
      </w:r>
      <w:r w:rsidR="00E3755C" w:rsidRPr="00426E49">
        <w:t>. Sample groups are additionally indicated by color (red/orange shade: obese nursing mother; blue shade: lean nursing mother) and shape (dot: obese birth mother; triangle: lean birth mother). Significantly changing families influenced by the nursing mother are bold</w:t>
      </w:r>
    </w:p>
    <w:p w14:paraId="28BD93BF" w14:textId="77777777" w:rsidR="006456C7" w:rsidRPr="00426E49" w:rsidRDefault="006456C7" w:rsidP="00295EEB">
      <w:pPr>
        <w:spacing w:line="480" w:lineRule="auto"/>
        <w:jc w:val="both"/>
      </w:pPr>
    </w:p>
    <w:p w14:paraId="35C869B1" w14:textId="27E8C7C4" w:rsidR="007443CB" w:rsidRPr="00426E49" w:rsidRDefault="007443CB" w:rsidP="00295EEB">
      <w:pPr>
        <w:pStyle w:val="KeinLeerraum"/>
        <w:spacing w:line="480" w:lineRule="auto"/>
        <w:jc w:val="both"/>
        <w:rPr>
          <w:rFonts w:ascii="Times New Roman" w:hAnsi="Times New Roman" w:cs="Times New Roman"/>
          <w:b/>
          <w:sz w:val="24"/>
          <w:szCs w:val="24"/>
          <w:lang w:val="en-US"/>
        </w:rPr>
      </w:pPr>
      <w:r w:rsidRPr="00426E49">
        <w:rPr>
          <w:rFonts w:ascii="Times New Roman" w:hAnsi="Times New Roman" w:cs="Times New Roman"/>
          <w:b/>
          <w:sz w:val="24"/>
          <w:szCs w:val="24"/>
          <w:lang w:val="en-US"/>
        </w:rPr>
        <w:t xml:space="preserve">Fig. </w:t>
      </w:r>
      <w:r w:rsidR="00FA0CBD" w:rsidRPr="00426E49">
        <w:rPr>
          <w:rFonts w:ascii="Times New Roman" w:hAnsi="Times New Roman" w:cs="Times New Roman"/>
          <w:b/>
          <w:sz w:val="24"/>
          <w:szCs w:val="24"/>
          <w:lang w:val="en-US"/>
        </w:rPr>
        <w:t>5</w:t>
      </w:r>
    </w:p>
    <w:p w14:paraId="648B77A7" w14:textId="3C02A6E9" w:rsidR="007443CB" w:rsidRPr="00426E49" w:rsidRDefault="007443CB" w:rsidP="00295EEB">
      <w:pPr>
        <w:spacing w:line="480" w:lineRule="auto"/>
        <w:jc w:val="both"/>
      </w:pPr>
      <w:r w:rsidRPr="00426E49">
        <w:t>The Venn</w:t>
      </w:r>
      <w:r w:rsidR="002E19E3" w:rsidRPr="00426E49">
        <w:t xml:space="preserve"> d</w:t>
      </w:r>
      <w:r w:rsidRPr="00426E49">
        <w:t xml:space="preserve">iagrams show the percentage of OTUs present in 50% of the samples shared between the lean controls (controlLean, leanBM/leanNM) and the leanBM/obeseNM samples (left) and the obese controls (controlObese, obeseBM/leanNM) and the obeseBM/leanNM samples (right). The </w:t>
      </w:r>
      <w:r w:rsidR="008E2970" w:rsidRPr="00426E49">
        <w:t>difference</w:t>
      </w:r>
      <w:r w:rsidRPr="00426E49">
        <w:t xml:space="preserve"> of the percentage of core OTUs shared is a measure for the impact of the </w:t>
      </w:r>
      <w:r w:rsidR="003329CC" w:rsidRPr="00426E49">
        <w:t>nursing</w:t>
      </w:r>
      <w:r w:rsidRPr="00426E49">
        <w:t xml:space="preserve"> mother</w:t>
      </w:r>
    </w:p>
    <w:p w14:paraId="557A1F07" w14:textId="7D25A720" w:rsidR="007443CB" w:rsidRPr="00426E49" w:rsidRDefault="007443CB" w:rsidP="00295EEB">
      <w:pPr>
        <w:spacing w:line="480" w:lineRule="auto"/>
        <w:jc w:val="both"/>
      </w:pPr>
    </w:p>
    <w:sectPr w:rsidR="007443CB" w:rsidRPr="00426E49" w:rsidSect="003634DB">
      <w:footerReference w:type="default" r:id="rId24"/>
      <w:pgSz w:w="12240" w:h="15840" w:code="1"/>
      <w:pgMar w:top="1440" w:right="1469"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4E06EA" w15:done="0"/>
  <w15:commentEx w15:paraId="10617182" w15:paraIdParent="354E06EA" w15:done="0"/>
  <w15:commentEx w15:paraId="78F489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F49B9B" w16cid:durableId="1DD3F4E5"/>
  <w16cid:commentId w16cid:paraId="71484013" w16cid:durableId="1DD3F5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7AD700" w14:textId="77777777" w:rsidR="002A5C96" w:rsidRDefault="002A5C96" w:rsidP="00A2052A">
      <w:r>
        <w:separator/>
      </w:r>
    </w:p>
  </w:endnote>
  <w:endnote w:type="continuationSeparator" w:id="0">
    <w:p w14:paraId="7DFAC152" w14:textId="77777777" w:rsidR="002A5C96" w:rsidRDefault="002A5C96" w:rsidP="00A2052A">
      <w:r>
        <w:continuationSeparator/>
      </w:r>
    </w:p>
  </w:endnote>
  <w:endnote w:type="continuationNotice" w:id="1">
    <w:p w14:paraId="3A0A98E3" w14:textId="77777777" w:rsidR="002A5C96" w:rsidRDefault="002A5C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dvOT85fe19e1.B">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801798"/>
      <w:docPartObj>
        <w:docPartGallery w:val="Page Numbers (Bottom of Page)"/>
        <w:docPartUnique/>
      </w:docPartObj>
    </w:sdtPr>
    <w:sdtEndPr/>
    <w:sdtContent>
      <w:p w14:paraId="4D570D26" w14:textId="107AD811" w:rsidR="0005325E" w:rsidRDefault="0005325E">
        <w:pPr>
          <w:pStyle w:val="Fuzeile"/>
          <w:jc w:val="center"/>
        </w:pPr>
        <w:r>
          <w:fldChar w:fldCharType="begin"/>
        </w:r>
        <w:r>
          <w:instrText>PAGE   \* MERGEFORMAT</w:instrText>
        </w:r>
        <w:r>
          <w:fldChar w:fldCharType="separate"/>
        </w:r>
        <w:r w:rsidR="008628D5" w:rsidRPr="008628D5">
          <w:rPr>
            <w:noProof/>
            <w:lang w:val="de-DE"/>
          </w:rPr>
          <w:t>1</w:t>
        </w:r>
        <w:r>
          <w:fldChar w:fldCharType="end"/>
        </w:r>
      </w:p>
    </w:sdtContent>
  </w:sdt>
  <w:p w14:paraId="1FA05C19" w14:textId="77777777" w:rsidR="0005325E" w:rsidRDefault="0005325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3BBD8" w14:textId="77777777" w:rsidR="002A5C96" w:rsidRDefault="002A5C96" w:rsidP="00A2052A">
      <w:r>
        <w:separator/>
      </w:r>
    </w:p>
  </w:footnote>
  <w:footnote w:type="continuationSeparator" w:id="0">
    <w:p w14:paraId="569A69AC" w14:textId="77777777" w:rsidR="002A5C96" w:rsidRDefault="002A5C96" w:rsidP="00A2052A">
      <w:r>
        <w:continuationSeparator/>
      </w:r>
    </w:p>
  </w:footnote>
  <w:footnote w:type="continuationNotice" w:id="1">
    <w:p w14:paraId="093E375B" w14:textId="77777777" w:rsidR="002A5C96" w:rsidRDefault="002A5C9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B6AB9"/>
    <w:multiLevelType w:val="hybridMultilevel"/>
    <w:tmpl w:val="6CAEB208"/>
    <w:lvl w:ilvl="0" w:tplc="DD6CFB7C">
      <w:start w:val="24"/>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A1E47D2"/>
    <w:multiLevelType w:val="hybridMultilevel"/>
    <w:tmpl w:val="1A8CE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959D4"/>
    <w:multiLevelType w:val="hybridMultilevel"/>
    <w:tmpl w:val="C7B28012"/>
    <w:lvl w:ilvl="0" w:tplc="D8E2142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46317E5"/>
    <w:multiLevelType w:val="hybridMultilevel"/>
    <w:tmpl w:val="365CF564"/>
    <w:lvl w:ilvl="0" w:tplc="F4C6F066">
      <w:start w:val="1"/>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DC63C8D"/>
    <w:multiLevelType w:val="hybridMultilevel"/>
    <w:tmpl w:val="66F4005A"/>
    <w:lvl w:ilvl="0" w:tplc="ABC05AA8">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3062B07"/>
    <w:multiLevelType w:val="hybridMultilevel"/>
    <w:tmpl w:val="781AFAD2"/>
    <w:lvl w:ilvl="0" w:tplc="B0AC3BB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242E51"/>
    <w:multiLevelType w:val="hybridMultilevel"/>
    <w:tmpl w:val="44362BC0"/>
    <w:lvl w:ilvl="0" w:tplc="ECA04F74">
      <w:start w:val="1"/>
      <w:numFmt w:val="bullet"/>
      <w:lvlText w:val="•"/>
      <w:lvlJc w:val="left"/>
      <w:pPr>
        <w:tabs>
          <w:tab w:val="num" w:pos="720"/>
        </w:tabs>
        <w:ind w:left="720" w:hanging="360"/>
      </w:pPr>
      <w:rPr>
        <w:rFonts w:ascii="Arial" w:hAnsi="Arial" w:hint="default"/>
      </w:rPr>
    </w:lvl>
    <w:lvl w:ilvl="1" w:tplc="8F56731A" w:tentative="1">
      <w:start w:val="1"/>
      <w:numFmt w:val="bullet"/>
      <w:lvlText w:val="•"/>
      <w:lvlJc w:val="left"/>
      <w:pPr>
        <w:tabs>
          <w:tab w:val="num" w:pos="1440"/>
        </w:tabs>
        <w:ind w:left="1440" w:hanging="360"/>
      </w:pPr>
      <w:rPr>
        <w:rFonts w:ascii="Arial" w:hAnsi="Arial" w:hint="default"/>
      </w:rPr>
    </w:lvl>
    <w:lvl w:ilvl="2" w:tplc="1E16723A" w:tentative="1">
      <w:start w:val="1"/>
      <w:numFmt w:val="bullet"/>
      <w:lvlText w:val="•"/>
      <w:lvlJc w:val="left"/>
      <w:pPr>
        <w:tabs>
          <w:tab w:val="num" w:pos="2160"/>
        </w:tabs>
        <w:ind w:left="2160" w:hanging="360"/>
      </w:pPr>
      <w:rPr>
        <w:rFonts w:ascii="Arial" w:hAnsi="Arial" w:hint="default"/>
      </w:rPr>
    </w:lvl>
    <w:lvl w:ilvl="3" w:tplc="7D4066B4" w:tentative="1">
      <w:start w:val="1"/>
      <w:numFmt w:val="bullet"/>
      <w:lvlText w:val="•"/>
      <w:lvlJc w:val="left"/>
      <w:pPr>
        <w:tabs>
          <w:tab w:val="num" w:pos="2880"/>
        </w:tabs>
        <w:ind w:left="2880" w:hanging="360"/>
      </w:pPr>
      <w:rPr>
        <w:rFonts w:ascii="Arial" w:hAnsi="Arial" w:hint="default"/>
      </w:rPr>
    </w:lvl>
    <w:lvl w:ilvl="4" w:tplc="9A482926" w:tentative="1">
      <w:start w:val="1"/>
      <w:numFmt w:val="bullet"/>
      <w:lvlText w:val="•"/>
      <w:lvlJc w:val="left"/>
      <w:pPr>
        <w:tabs>
          <w:tab w:val="num" w:pos="3600"/>
        </w:tabs>
        <w:ind w:left="3600" w:hanging="360"/>
      </w:pPr>
      <w:rPr>
        <w:rFonts w:ascii="Arial" w:hAnsi="Arial" w:hint="default"/>
      </w:rPr>
    </w:lvl>
    <w:lvl w:ilvl="5" w:tplc="DEAC1548" w:tentative="1">
      <w:start w:val="1"/>
      <w:numFmt w:val="bullet"/>
      <w:lvlText w:val="•"/>
      <w:lvlJc w:val="left"/>
      <w:pPr>
        <w:tabs>
          <w:tab w:val="num" w:pos="4320"/>
        </w:tabs>
        <w:ind w:left="4320" w:hanging="360"/>
      </w:pPr>
      <w:rPr>
        <w:rFonts w:ascii="Arial" w:hAnsi="Arial" w:hint="default"/>
      </w:rPr>
    </w:lvl>
    <w:lvl w:ilvl="6" w:tplc="BD96CDAE" w:tentative="1">
      <w:start w:val="1"/>
      <w:numFmt w:val="bullet"/>
      <w:lvlText w:val="•"/>
      <w:lvlJc w:val="left"/>
      <w:pPr>
        <w:tabs>
          <w:tab w:val="num" w:pos="5040"/>
        </w:tabs>
        <w:ind w:left="5040" w:hanging="360"/>
      </w:pPr>
      <w:rPr>
        <w:rFonts w:ascii="Arial" w:hAnsi="Arial" w:hint="default"/>
      </w:rPr>
    </w:lvl>
    <w:lvl w:ilvl="7" w:tplc="38A22292" w:tentative="1">
      <w:start w:val="1"/>
      <w:numFmt w:val="bullet"/>
      <w:lvlText w:val="•"/>
      <w:lvlJc w:val="left"/>
      <w:pPr>
        <w:tabs>
          <w:tab w:val="num" w:pos="5760"/>
        </w:tabs>
        <w:ind w:left="5760" w:hanging="360"/>
      </w:pPr>
      <w:rPr>
        <w:rFonts w:ascii="Arial" w:hAnsi="Arial" w:hint="default"/>
      </w:rPr>
    </w:lvl>
    <w:lvl w:ilvl="8" w:tplc="912E3B28" w:tentative="1">
      <w:start w:val="1"/>
      <w:numFmt w:val="bullet"/>
      <w:lvlText w:val="•"/>
      <w:lvlJc w:val="left"/>
      <w:pPr>
        <w:tabs>
          <w:tab w:val="num" w:pos="6480"/>
        </w:tabs>
        <w:ind w:left="6480" w:hanging="360"/>
      </w:pPr>
      <w:rPr>
        <w:rFonts w:ascii="Arial" w:hAnsi="Arial" w:hint="default"/>
      </w:rPr>
    </w:lvl>
  </w:abstractNum>
  <w:abstractNum w:abstractNumId="7">
    <w:nsid w:val="4FA06F8D"/>
    <w:multiLevelType w:val="hybridMultilevel"/>
    <w:tmpl w:val="8E50F976"/>
    <w:lvl w:ilvl="0" w:tplc="45F418F4">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5B4B0DF8"/>
    <w:multiLevelType w:val="hybridMultilevel"/>
    <w:tmpl w:val="4A2014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6BEF0E0E"/>
    <w:multiLevelType w:val="hybridMultilevel"/>
    <w:tmpl w:val="67FE04A8"/>
    <w:lvl w:ilvl="0" w:tplc="0AEC62E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719E0971"/>
    <w:multiLevelType w:val="hybridMultilevel"/>
    <w:tmpl w:val="8B9C5EC2"/>
    <w:lvl w:ilvl="0" w:tplc="86BA10EC">
      <w:numFmt w:val="bullet"/>
      <w:lvlText w:val=""/>
      <w:lvlJc w:val="left"/>
      <w:pPr>
        <w:ind w:left="720" w:hanging="360"/>
      </w:pPr>
      <w:rPr>
        <w:rFonts w:ascii="Wingdings" w:eastAsiaTheme="minorHAnsi" w:hAnsi="Wingdings" w:cs="AdvOT85fe19e1.B"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71A64A30"/>
    <w:multiLevelType w:val="hybridMultilevel"/>
    <w:tmpl w:val="7D2463C2"/>
    <w:lvl w:ilvl="0" w:tplc="BAC252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177C90"/>
    <w:multiLevelType w:val="hybridMultilevel"/>
    <w:tmpl w:val="C2467674"/>
    <w:lvl w:ilvl="0" w:tplc="ACD8484A">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7DA2F81"/>
    <w:multiLevelType w:val="multilevel"/>
    <w:tmpl w:val="3CCE1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0"/>
  </w:num>
  <w:num w:numId="3">
    <w:abstractNumId w:val="2"/>
  </w:num>
  <w:num w:numId="4">
    <w:abstractNumId w:val="13"/>
  </w:num>
  <w:num w:numId="5">
    <w:abstractNumId w:val="0"/>
  </w:num>
  <w:num w:numId="6">
    <w:abstractNumId w:val="7"/>
  </w:num>
  <w:num w:numId="7">
    <w:abstractNumId w:val="8"/>
  </w:num>
  <w:num w:numId="8">
    <w:abstractNumId w:val="6"/>
  </w:num>
  <w:num w:numId="9">
    <w:abstractNumId w:val="3"/>
  </w:num>
  <w:num w:numId="10">
    <w:abstractNumId w:val="9"/>
  </w:num>
  <w:num w:numId="11">
    <w:abstractNumId w:val="12"/>
  </w:num>
  <w:num w:numId="12">
    <w:abstractNumId w:val="11"/>
  </w:num>
  <w:num w:numId="13">
    <w:abstractNumId w:val="1"/>
  </w:num>
  <w:num w:numId="14">
    <w:abstractNumId w:val="5"/>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feiffer, Stefan, Dr.">
    <w15:presenceInfo w15:providerId="AD" w15:userId="S-1-5-21-1994607763-2853643634-3575791220-30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0r90rnvf9fhexvzyxprs9vr5pvrfa2zxw&quot;&gt;Human Microbiome&lt;record-ids&gt;&lt;item&gt;10&lt;/item&gt;&lt;item&gt;12&lt;/item&gt;&lt;item&gt;13&lt;/item&gt;&lt;item&gt;56&lt;/item&gt;&lt;item&gt;61&lt;/item&gt;&lt;item&gt;65&lt;/item&gt;&lt;item&gt;66&lt;/item&gt;&lt;item&gt;67&lt;/item&gt;&lt;item&gt;71&lt;/item&gt;&lt;item&gt;75&lt;/item&gt;&lt;item&gt;77&lt;/item&gt;&lt;item&gt;78&lt;/item&gt;&lt;item&gt;80&lt;/item&gt;&lt;item&gt;81&lt;/item&gt;&lt;item&gt;82&lt;/item&gt;&lt;item&gt;83&lt;/item&gt;&lt;item&gt;84&lt;/item&gt;&lt;item&gt;89&lt;/item&gt;&lt;item&gt;90&lt;/item&gt;&lt;item&gt;94&lt;/item&gt;&lt;item&gt;95&lt;/item&gt;&lt;item&gt;109&lt;/item&gt;&lt;item&gt;110&lt;/item&gt;&lt;item&gt;112&lt;/item&gt;&lt;item&gt;115&lt;/item&gt;&lt;item&gt;121&lt;/item&gt;&lt;item&gt;136&lt;/item&gt;&lt;item&gt;205&lt;/item&gt;&lt;item&gt;218&lt;/item&gt;&lt;item&gt;219&lt;/item&gt;&lt;item&gt;221&lt;/item&gt;&lt;item&gt;278&lt;/item&gt;&lt;item&gt;290&lt;/item&gt;&lt;item&gt;301&lt;/item&gt;&lt;item&gt;313&lt;/item&gt;&lt;item&gt;314&lt;/item&gt;&lt;item&gt;315&lt;/item&gt;&lt;item&gt;320&lt;/item&gt;&lt;item&gt;321&lt;/item&gt;&lt;item&gt;322&lt;/item&gt;&lt;item&gt;323&lt;/item&gt;&lt;item&gt;326&lt;/item&gt;&lt;item&gt;327&lt;/item&gt;&lt;item&gt;352&lt;/item&gt;&lt;item&gt;353&lt;/item&gt;&lt;item&gt;354&lt;/item&gt;&lt;item&gt;355&lt;/item&gt;&lt;item&gt;392&lt;/item&gt;&lt;item&gt;393&lt;/item&gt;&lt;item&gt;395&lt;/item&gt;&lt;/record-ids&gt;&lt;/item&gt;&lt;/Libraries&gt;"/>
  </w:docVars>
  <w:rsids>
    <w:rsidRoot w:val="0076265A"/>
    <w:rsid w:val="0000035B"/>
    <w:rsid w:val="000003E4"/>
    <w:rsid w:val="00000AEC"/>
    <w:rsid w:val="00002215"/>
    <w:rsid w:val="0000289A"/>
    <w:rsid w:val="00002C16"/>
    <w:rsid w:val="00005571"/>
    <w:rsid w:val="00005A93"/>
    <w:rsid w:val="00005B08"/>
    <w:rsid w:val="00005F01"/>
    <w:rsid w:val="00007987"/>
    <w:rsid w:val="00010E1D"/>
    <w:rsid w:val="00011525"/>
    <w:rsid w:val="00012B28"/>
    <w:rsid w:val="000132A4"/>
    <w:rsid w:val="000134F9"/>
    <w:rsid w:val="0001473A"/>
    <w:rsid w:val="00014B2F"/>
    <w:rsid w:val="000150A5"/>
    <w:rsid w:val="000152E5"/>
    <w:rsid w:val="00015BED"/>
    <w:rsid w:val="00015C96"/>
    <w:rsid w:val="00015E01"/>
    <w:rsid w:val="00017298"/>
    <w:rsid w:val="000173C4"/>
    <w:rsid w:val="00020027"/>
    <w:rsid w:val="00021970"/>
    <w:rsid w:val="000220A8"/>
    <w:rsid w:val="000224E6"/>
    <w:rsid w:val="00022D2B"/>
    <w:rsid w:val="00023291"/>
    <w:rsid w:val="00023D84"/>
    <w:rsid w:val="00023DD8"/>
    <w:rsid w:val="00025001"/>
    <w:rsid w:val="00025498"/>
    <w:rsid w:val="000257E1"/>
    <w:rsid w:val="00025ED8"/>
    <w:rsid w:val="000260B0"/>
    <w:rsid w:val="00026911"/>
    <w:rsid w:val="00026DE9"/>
    <w:rsid w:val="00026E49"/>
    <w:rsid w:val="00027D98"/>
    <w:rsid w:val="000310A4"/>
    <w:rsid w:val="00031B0C"/>
    <w:rsid w:val="00032227"/>
    <w:rsid w:val="00032467"/>
    <w:rsid w:val="00032FC2"/>
    <w:rsid w:val="00033AC9"/>
    <w:rsid w:val="00033CF4"/>
    <w:rsid w:val="00034811"/>
    <w:rsid w:val="00035620"/>
    <w:rsid w:val="000368D3"/>
    <w:rsid w:val="00036984"/>
    <w:rsid w:val="00037EE1"/>
    <w:rsid w:val="00040BF7"/>
    <w:rsid w:val="00041DA9"/>
    <w:rsid w:val="000424D9"/>
    <w:rsid w:val="00042652"/>
    <w:rsid w:val="00042715"/>
    <w:rsid w:val="000431BB"/>
    <w:rsid w:val="00043AB4"/>
    <w:rsid w:val="000452A3"/>
    <w:rsid w:val="0004579E"/>
    <w:rsid w:val="00045FE1"/>
    <w:rsid w:val="00046DF4"/>
    <w:rsid w:val="000507B3"/>
    <w:rsid w:val="00051119"/>
    <w:rsid w:val="00051A86"/>
    <w:rsid w:val="000525EB"/>
    <w:rsid w:val="000526F3"/>
    <w:rsid w:val="0005282D"/>
    <w:rsid w:val="0005325E"/>
    <w:rsid w:val="00053B0A"/>
    <w:rsid w:val="000547F4"/>
    <w:rsid w:val="00054B3A"/>
    <w:rsid w:val="0005536B"/>
    <w:rsid w:val="0005601F"/>
    <w:rsid w:val="00056835"/>
    <w:rsid w:val="00057426"/>
    <w:rsid w:val="000576F3"/>
    <w:rsid w:val="00061ECB"/>
    <w:rsid w:val="00062C59"/>
    <w:rsid w:val="0006335F"/>
    <w:rsid w:val="00064331"/>
    <w:rsid w:val="0006618D"/>
    <w:rsid w:val="00066C8B"/>
    <w:rsid w:val="000712A1"/>
    <w:rsid w:val="00071ADE"/>
    <w:rsid w:val="00071D96"/>
    <w:rsid w:val="00072C29"/>
    <w:rsid w:val="000738B5"/>
    <w:rsid w:val="000741C5"/>
    <w:rsid w:val="00074585"/>
    <w:rsid w:val="0007459D"/>
    <w:rsid w:val="000747EC"/>
    <w:rsid w:val="00076EF2"/>
    <w:rsid w:val="00080489"/>
    <w:rsid w:val="00080ED5"/>
    <w:rsid w:val="00081DF1"/>
    <w:rsid w:val="0008217C"/>
    <w:rsid w:val="00082C10"/>
    <w:rsid w:val="00082F6B"/>
    <w:rsid w:val="00083405"/>
    <w:rsid w:val="00084C70"/>
    <w:rsid w:val="000854D6"/>
    <w:rsid w:val="00085C0C"/>
    <w:rsid w:val="0008602C"/>
    <w:rsid w:val="00087096"/>
    <w:rsid w:val="00087A93"/>
    <w:rsid w:val="00090247"/>
    <w:rsid w:val="000913E6"/>
    <w:rsid w:val="000916A8"/>
    <w:rsid w:val="000918E1"/>
    <w:rsid w:val="0009224A"/>
    <w:rsid w:val="00092853"/>
    <w:rsid w:val="00093854"/>
    <w:rsid w:val="0009437E"/>
    <w:rsid w:val="00094531"/>
    <w:rsid w:val="00094C81"/>
    <w:rsid w:val="00094DF4"/>
    <w:rsid w:val="00094EB1"/>
    <w:rsid w:val="000953BF"/>
    <w:rsid w:val="00095D55"/>
    <w:rsid w:val="000961CE"/>
    <w:rsid w:val="00096FFA"/>
    <w:rsid w:val="000A0850"/>
    <w:rsid w:val="000A09D9"/>
    <w:rsid w:val="000A1153"/>
    <w:rsid w:val="000A2092"/>
    <w:rsid w:val="000A20B4"/>
    <w:rsid w:val="000A229B"/>
    <w:rsid w:val="000A24B8"/>
    <w:rsid w:val="000A2AE0"/>
    <w:rsid w:val="000A3879"/>
    <w:rsid w:val="000A39AE"/>
    <w:rsid w:val="000A6094"/>
    <w:rsid w:val="000A60DD"/>
    <w:rsid w:val="000A6A39"/>
    <w:rsid w:val="000A6C64"/>
    <w:rsid w:val="000A6C96"/>
    <w:rsid w:val="000A6D45"/>
    <w:rsid w:val="000B044D"/>
    <w:rsid w:val="000B07E8"/>
    <w:rsid w:val="000B07F5"/>
    <w:rsid w:val="000B1938"/>
    <w:rsid w:val="000B31C0"/>
    <w:rsid w:val="000B49A1"/>
    <w:rsid w:val="000B4C55"/>
    <w:rsid w:val="000B4CC5"/>
    <w:rsid w:val="000B4CE4"/>
    <w:rsid w:val="000B4EC4"/>
    <w:rsid w:val="000B5985"/>
    <w:rsid w:val="000B6215"/>
    <w:rsid w:val="000B6E3C"/>
    <w:rsid w:val="000B71BC"/>
    <w:rsid w:val="000B7257"/>
    <w:rsid w:val="000C143A"/>
    <w:rsid w:val="000C28B9"/>
    <w:rsid w:val="000C28C6"/>
    <w:rsid w:val="000C30E1"/>
    <w:rsid w:val="000C3E98"/>
    <w:rsid w:val="000C3F4E"/>
    <w:rsid w:val="000C4AFA"/>
    <w:rsid w:val="000C557D"/>
    <w:rsid w:val="000C55A5"/>
    <w:rsid w:val="000C5DA7"/>
    <w:rsid w:val="000C6074"/>
    <w:rsid w:val="000C64DB"/>
    <w:rsid w:val="000C662C"/>
    <w:rsid w:val="000D1171"/>
    <w:rsid w:val="000D1737"/>
    <w:rsid w:val="000D19AD"/>
    <w:rsid w:val="000D3EB2"/>
    <w:rsid w:val="000D4BD9"/>
    <w:rsid w:val="000D6D38"/>
    <w:rsid w:val="000E1464"/>
    <w:rsid w:val="000E18D1"/>
    <w:rsid w:val="000E2AC9"/>
    <w:rsid w:val="000E2BD7"/>
    <w:rsid w:val="000E322F"/>
    <w:rsid w:val="000E3510"/>
    <w:rsid w:val="000E36D2"/>
    <w:rsid w:val="000E5C8A"/>
    <w:rsid w:val="000E7E85"/>
    <w:rsid w:val="000E7FEE"/>
    <w:rsid w:val="000F0663"/>
    <w:rsid w:val="000F0FCC"/>
    <w:rsid w:val="000F12D1"/>
    <w:rsid w:val="000F2011"/>
    <w:rsid w:val="000F28D0"/>
    <w:rsid w:val="000F2C43"/>
    <w:rsid w:val="000F2FCA"/>
    <w:rsid w:val="000F34E2"/>
    <w:rsid w:val="000F41CF"/>
    <w:rsid w:val="000F4D14"/>
    <w:rsid w:val="000F66D7"/>
    <w:rsid w:val="000F7580"/>
    <w:rsid w:val="000F7A21"/>
    <w:rsid w:val="001017BC"/>
    <w:rsid w:val="001032FE"/>
    <w:rsid w:val="00103559"/>
    <w:rsid w:val="00103A08"/>
    <w:rsid w:val="001044D4"/>
    <w:rsid w:val="0010464C"/>
    <w:rsid w:val="001055A6"/>
    <w:rsid w:val="00105B91"/>
    <w:rsid w:val="001063D5"/>
    <w:rsid w:val="001073C2"/>
    <w:rsid w:val="0011106E"/>
    <w:rsid w:val="00112A08"/>
    <w:rsid w:val="0011327E"/>
    <w:rsid w:val="00113E9D"/>
    <w:rsid w:val="00115742"/>
    <w:rsid w:val="00115CD5"/>
    <w:rsid w:val="00115D54"/>
    <w:rsid w:val="00116C3D"/>
    <w:rsid w:val="00117260"/>
    <w:rsid w:val="00120494"/>
    <w:rsid w:val="0012203E"/>
    <w:rsid w:val="00122794"/>
    <w:rsid w:val="00122B27"/>
    <w:rsid w:val="0012386F"/>
    <w:rsid w:val="001239EA"/>
    <w:rsid w:val="00123C22"/>
    <w:rsid w:val="0012407D"/>
    <w:rsid w:val="0012414C"/>
    <w:rsid w:val="001249CD"/>
    <w:rsid w:val="00124D6D"/>
    <w:rsid w:val="00125DE7"/>
    <w:rsid w:val="001301F1"/>
    <w:rsid w:val="00131DBC"/>
    <w:rsid w:val="001343A5"/>
    <w:rsid w:val="001365D8"/>
    <w:rsid w:val="00141738"/>
    <w:rsid w:val="00141DEB"/>
    <w:rsid w:val="00142A3D"/>
    <w:rsid w:val="0014368B"/>
    <w:rsid w:val="00143D61"/>
    <w:rsid w:val="00144516"/>
    <w:rsid w:val="001449B1"/>
    <w:rsid w:val="00145CE1"/>
    <w:rsid w:val="00146325"/>
    <w:rsid w:val="00146F35"/>
    <w:rsid w:val="001476F9"/>
    <w:rsid w:val="001477D6"/>
    <w:rsid w:val="001479D9"/>
    <w:rsid w:val="00147BDD"/>
    <w:rsid w:val="00150665"/>
    <w:rsid w:val="0015087F"/>
    <w:rsid w:val="001510D5"/>
    <w:rsid w:val="00151F07"/>
    <w:rsid w:val="00153629"/>
    <w:rsid w:val="00155A48"/>
    <w:rsid w:val="00155F21"/>
    <w:rsid w:val="0015644D"/>
    <w:rsid w:val="00156E39"/>
    <w:rsid w:val="00157382"/>
    <w:rsid w:val="001576EB"/>
    <w:rsid w:val="00160F02"/>
    <w:rsid w:val="00161550"/>
    <w:rsid w:val="001637DD"/>
    <w:rsid w:val="00163C4C"/>
    <w:rsid w:val="00164047"/>
    <w:rsid w:val="001649DE"/>
    <w:rsid w:val="00165641"/>
    <w:rsid w:val="001658AB"/>
    <w:rsid w:val="00166700"/>
    <w:rsid w:val="00167843"/>
    <w:rsid w:val="00167878"/>
    <w:rsid w:val="00167E1E"/>
    <w:rsid w:val="00170A47"/>
    <w:rsid w:val="00170DF5"/>
    <w:rsid w:val="00170E84"/>
    <w:rsid w:val="00171A6E"/>
    <w:rsid w:val="001725AA"/>
    <w:rsid w:val="00172D63"/>
    <w:rsid w:val="0017325B"/>
    <w:rsid w:val="00174002"/>
    <w:rsid w:val="00174903"/>
    <w:rsid w:val="00174A79"/>
    <w:rsid w:val="00174DBB"/>
    <w:rsid w:val="00177DD8"/>
    <w:rsid w:val="001821CA"/>
    <w:rsid w:val="00183654"/>
    <w:rsid w:val="00183B60"/>
    <w:rsid w:val="00186427"/>
    <w:rsid w:val="00186DBE"/>
    <w:rsid w:val="00187B53"/>
    <w:rsid w:val="00187C51"/>
    <w:rsid w:val="0019179D"/>
    <w:rsid w:val="001917FC"/>
    <w:rsid w:val="00191EFA"/>
    <w:rsid w:val="001921ED"/>
    <w:rsid w:val="0019294B"/>
    <w:rsid w:val="00192CA9"/>
    <w:rsid w:val="00193D25"/>
    <w:rsid w:val="001945D0"/>
    <w:rsid w:val="001960F3"/>
    <w:rsid w:val="001A0C81"/>
    <w:rsid w:val="001A1DBD"/>
    <w:rsid w:val="001A29C9"/>
    <w:rsid w:val="001A3931"/>
    <w:rsid w:val="001A5771"/>
    <w:rsid w:val="001A5D57"/>
    <w:rsid w:val="001A6C2A"/>
    <w:rsid w:val="001A6EF5"/>
    <w:rsid w:val="001A7495"/>
    <w:rsid w:val="001A79A4"/>
    <w:rsid w:val="001B0247"/>
    <w:rsid w:val="001B0E15"/>
    <w:rsid w:val="001B0E62"/>
    <w:rsid w:val="001B106B"/>
    <w:rsid w:val="001B269D"/>
    <w:rsid w:val="001B2BF8"/>
    <w:rsid w:val="001B350E"/>
    <w:rsid w:val="001B4213"/>
    <w:rsid w:val="001B439D"/>
    <w:rsid w:val="001B518A"/>
    <w:rsid w:val="001B6124"/>
    <w:rsid w:val="001B6D2D"/>
    <w:rsid w:val="001B7116"/>
    <w:rsid w:val="001B731C"/>
    <w:rsid w:val="001C0687"/>
    <w:rsid w:val="001C0A5A"/>
    <w:rsid w:val="001C1AF0"/>
    <w:rsid w:val="001C259B"/>
    <w:rsid w:val="001C3939"/>
    <w:rsid w:val="001C50E3"/>
    <w:rsid w:val="001C5E8C"/>
    <w:rsid w:val="001D007E"/>
    <w:rsid w:val="001D01C3"/>
    <w:rsid w:val="001D0284"/>
    <w:rsid w:val="001D063D"/>
    <w:rsid w:val="001D1659"/>
    <w:rsid w:val="001D19AA"/>
    <w:rsid w:val="001D1B8B"/>
    <w:rsid w:val="001D2A5C"/>
    <w:rsid w:val="001D4269"/>
    <w:rsid w:val="001D6766"/>
    <w:rsid w:val="001E03DC"/>
    <w:rsid w:val="001E0913"/>
    <w:rsid w:val="001E1AC4"/>
    <w:rsid w:val="001E3348"/>
    <w:rsid w:val="001E3BA5"/>
    <w:rsid w:val="001E4A4B"/>
    <w:rsid w:val="001E5506"/>
    <w:rsid w:val="001E567A"/>
    <w:rsid w:val="001E5ED6"/>
    <w:rsid w:val="001E76BF"/>
    <w:rsid w:val="001E7AC1"/>
    <w:rsid w:val="001E7B18"/>
    <w:rsid w:val="001E7F73"/>
    <w:rsid w:val="001F095D"/>
    <w:rsid w:val="001F1852"/>
    <w:rsid w:val="001F25A4"/>
    <w:rsid w:val="001F2A90"/>
    <w:rsid w:val="001F3B33"/>
    <w:rsid w:val="001F4607"/>
    <w:rsid w:val="001F4A19"/>
    <w:rsid w:val="001F4BC7"/>
    <w:rsid w:val="001F6A52"/>
    <w:rsid w:val="001F7D61"/>
    <w:rsid w:val="0020007A"/>
    <w:rsid w:val="00200F50"/>
    <w:rsid w:val="00201084"/>
    <w:rsid w:val="00201922"/>
    <w:rsid w:val="00202C5C"/>
    <w:rsid w:val="002034CB"/>
    <w:rsid w:val="0020486C"/>
    <w:rsid w:val="00205421"/>
    <w:rsid w:val="002054BF"/>
    <w:rsid w:val="00205B73"/>
    <w:rsid w:val="002075FA"/>
    <w:rsid w:val="00207A85"/>
    <w:rsid w:val="00210E70"/>
    <w:rsid w:val="002111F5"/>
    <w:rsid w:val="002114D8"/>
    <w:rsid w:val="0021327F"/>
    <w:rsid w:val="00213421"/>
    <w:rsid w:val="00214CA1"/>
    <w:rsid w:val="0021537C"/>
    <w:rsid w:val="00216508"/>
    <w:rsid w:val="00221DDF"/>
    <w:rsid w:val="002224B9"/>
    <w:rsid w:val="002234ED"/>
    <w:rsid w:val="00224AEF"/>
    <w:rsid w:val="0022633C"/>
    <w:rsid w:val="00227368"/>
    <w:rsid w:val="00227484"/>
    <w:rsid w:val="00227BB6"/>
    <w:rsid w:val="00227C78"/>
    <w:rsid w:val="002302D3"/>
    <w:rsid w:val="00230F0A"/>
    <w:rsid w:val="00231093"/>
    <w:rsid w:val="002314F1"/>
    <w:rsid w:val="0023213F"/>
    <w:rsid w:val="002329CB"/>
    <w:rsid w:val="00232CC4"/>
    <w:rsid w:val="00233101"/>
    <w:rsid w:val="002342B6"/>
    <w:rsid w:val="0023469D"/>
    <w:rsid w:val="00234DF1"/>
    <w:rsid w:val="00237260"/>
    <w:rsid w:val="0024047B"/>
    <w:rsid w:val="00240832"/>
    <w:rsid w:val="00240C85"/>
    <w:rsid w:val="00240CB9"/>
    <w:rsid w:val="00240D68"/>
    <w:rsid w:val="0024155A"/>
    <w:rsid w:val="00241582"/>
    <w:rsid w:val="0024216C"/>
    <w:rsid w:val="00242B0B"/>
    <w:rsid w:val="00243048"/>
    <w:rsid w:val="00243073"/>
    <w:rsid w:val="00243AA0"/>
    <w:rsid w:val="00243F6E"/>
    <w:rsid w:val="002440E2"/>
    <w:rsid w:val="00244273"/>
    <w:rsid w:val="002443A5"/>
    <w:rsid w:val="00244782"/>
    <w:rsid w:val="00245126"/>
    <w:rsid w:val="002453B9"/>
    <w:rsid w:val="0024626C"/>
    <w:rsid w:val="0024653D"/>
    <w:rsid w:val="00246EBA"/>
    <w:rsid w:val="00247042"/>
    <w:rsid w:val="00247596"/>
    <w:rsid w:val="002500EE"/>
    <w:rsid w:val="00250AF1"/>
    <w:rsid w:val="0025181A"/>
    <w:rsid w:val="002519BF"/>
    <w:rsid w:val="00251E16"/>
    <w:rsid w:val="0025273A"/>
    <w:rsid w:val="00252D4B"/>
    <w:rsid w:val="00253216"/>
    <w:rsid w:val="00253835"/>
    <w:rsid w:val="0026050D"/>
    <w:rsid w:val="00260C1C"/>
    <w:rsid w:val="00261AD9"/>
    <w:rsid w:val="00262D01"/>
    <w:rsid w:val="00262EF6"/>
    <w:rsid w:val="0026473C"/>
    <w:rsid w:val="0026524A"/>
    <w:rsid w:val="00265553"/>
    <w:rsid w:val="00266644"/>
    <w:rsid w:val="002666D4"/>
    <w:rsid w:val="00270058"/>
    <w:rsid w:val="00270696"/>
    <w:rsid w:val="00270E41"/>
    <w:rsid w:val="0027182B"/>
    <w:rsid w:val="002724B4"/>
    <w:rsid w:val="00275591"/>
    <w:rsid w:val="00277176"/>
    <w:rsid w:val="0028037D"/>
    <w:rsid w:val="0028051E"/>
    <w:rsid w:val="00280BA3"/>
    <w:rsid w:val="00281A23"/>
    <w:rsid w:val="00282207"/>
    <w:rsid w:val="00282F36"/>
    <w:rsid w:val="00283E07"/>
    <w:rsid w:val="00283F68"/>
    <w:rsid w:val="00285943"/>
    <w:rsid w:val="00286941"/>
    <w:rsid w:val="00287CF1"/>
    <w:rsid w:val="002915EB"/>
    <w:rsid w:val="00291604"/>
    <w:rsid w:val="0029213A"/>
    <w:rsid w:val="00292590"/>
    <w:rsid w:val="0029377F"/>
    <w:rsid w:val="00293DB4"/>
    <w:rsid w:val="00294C22"/>
    <w:rsid w:val="002953F4"/>
    <w:rsid w:val="00295CDE"/>
    <w:rsid w:val="00295EEB"/>
    <w:rsid w:val="00296249"/>
    <w:rsid w:val="002968BA"/>
    <w:rsid w:val="00297A14"/>
    <w:rsid w:val="002A06D6"/>
    <w:rsid w:val="002A0A6D"/>
    <w:rsid w:val="002A0D5A"/>
    <w:rsid w:val="002A2F2D"/>
    <w:rsid w:val="002A5C96"/>
    <w:rsid w:val="002A65F5"/>
    <w:rsid w:val="002B0166"/>
    <w:rsid w:val="002B022B"/>
    <w:rsid w:val="002B156F"/>
    <w:rsid w:val="002B165A"/>
    <w:rsid w:val="002B1798"/>
    <w:rsid w:val="002B1A68"/>
    <w:rsid w:val="002B2127"/>
    <w:rsid w:val="002B3316"/>
    <w:rsid w:val="002B3C05"/>
    <w:rsid w:val="002B3CBD"/>
    <w:rsid w:val="002B4CFF"/>
    <w:rsid w:val="002B609B"/>
    <w:rsid w:val="002B624A"/>
    <w:rsid w:val="002B63BF"/>
    <w:rsid w:val="002B6EC9"/>
    <w:rsid w:val="002B77BA"/>
    <w:rsid w:val="002B7E52"/>
    <w:rsid w:val="002C1203"/>
    <w:rsid w:val="002C1ABC"/>
    <w:rsid w:val="002C1E73"/>
    <w:rsid w:val="002C30EE"/>
    <w:rsid w:val="002C3138"/>
    <w:rsid w:val="002C387A"/>
    <w:rsid w:val="002C5694"/>
    <w:rsid w:val="002C6092"/>
    <w:rsid w:val="002C6631"/>
    <w:rsid w:val="002C6BA1"/>
    <w:rsid w:val="002C73C5"/>
    <w:rsid w:val="002C73DC"/>
    <w:rsid w:val="002D0AE2"/>
    <w:rsid w:val="002D1E97"/>
    <w:rsid w:val="002D244C"/>
    <w:rsid w:val="002D3900"/>
    <w:rsid w:val="002D39D0"/>
    <w:rsid w:val="002D3D68"/>
    <w:rsid w:val="002D5395"/>
    <w:rsid w:val="002D60B0"/>
    <w:rsid w:val="002D67FA"/>
    <w:rsid w:val="002D6F9E"/>
    <w:rsid w:val="002E0EF4"/>
    <w:rsid w:val="002E12CB"/>
    <w:rsid w:val="002E140B"/>
    <w:rsid w:val="002E19A9"/>
    <w:rsid w:val="002E19E3"/>
    <w:rsid w:val="002E1F06"/>
    <w:rsid w:val="002E2CF8"/>
    <w:rsid w:val="002E3D96"/>
    <w:rsid w:val="002E43BA"/>
    <w:rsid w:val="002E44BA"/>
    <w:rsid w:val="002E466C"/>
    <w:rsid w:val="002E4826"/>
    <w:rsid w:val="002E5556"/>
    <w:rsid w:val="002E5562"/>
    <w:rsid w:val="002E55BE"/>
    <w:rsid w:val="002E5FB7"/>
    <w:rsid w:val="002E651E"/>
    <w:rsid w:val="002E7B2B"/>
    <w:rsid w:val="002E7B5D"/>
    <w:rsid w:val="002F027C"/>
    <w:rsid w:val="002F0465"/>
    <w:rsid w:val="002F050C"/>
    <w:rsid w:val="002F089D"/>
    <w:rsid w:val="002F1768"/>
    <w:rsid w:val="002F1D1A"/>
    <w:rsid w:val="002F28E6"/>
    <w:rsid w:val="002F2D54"/>
    <w:rsid w:val="002F2E00"/>
    <w:rsid w:val="002F3A00"/>
    <w:rsid w:val="002F4148"/>
    <w:rsid w:val="002F5824"/>
    <w:rsid w:val="002F7E5C"/>
    <w:rsid w:val="00300372"/>
    <w:rsid w:val="003005EA"/>
    <w:rsid w:val="00300765"/>
    <w:rsid w:val="0030078E"/>
    <w:rsid w:val="00300C6F"/>
    <w:rsid w:val="00300F64"/>
    <w:rsid w:val="003020C8"/>
    <w:rsid w:val="003022F1"/>
    <w:rsid w:val="0030278C"/>
    <w:rsid w:val="003032DF"/>
    <w:rsid w:val="00303539"/>
    <w:rsid w:val="003037E0"/>
    <w:rsid w:val="003046A0"/>
    <w:rsid w:val="0030497B"/>
    <w:rsid w:val="00304E5D"/>
    <w:rsid w:val="003068B0"/>
    <w:rsid w:val="00306FF5"/>
    <w:rsid w:val="00307EA7"/>
    <w:rsid w:val="003107E7"/>
    <w:rsid w:val="003137AD"/>
    <w:rsid w:val="00313D63"/>
    <w:rsid w:val="003140F0"/>
    <w:rsid w:val="00314EA1"/>
    <w:rsid w:val="00315D60"/>
    <w:rsid w:val="00316C58"/>
    <w:rsid w:val="003175F0"/>
    <w:rsid w:val="00317C03"/>
    <w:rsid w:val="0032076E"/>
    <w:rsid w:val="00320B5C"/>
    <w:rsid w:val="0032100B"/>
    <w:rsid w:val="00321E63"/>
    <w:rsid w:val="00322864"/>
    <w:rsid w:val="0032366D"/>
    <w:rsid w:val="00323D83"/>
    <w:rsid w:val="003243E4"/>
    <w:rsid w:val="0032443D"/>
    <w:rsid w:val="003246BF"/>
    <w:rsid w:val="00325018"/>
    <w:rsid w:val="00325568"/>
    <w:rsid w:val="0032562E"/>
    <w:rsid w:val="003262F7"/>
    <w:rsid w:val="00326A29"/>
    <w:rsid w:val="00326E97"/>
    <w:rsid w:val="00327237"/>
    <w:rsid w:val="00327249"/>
    <w:rsid w:val="0032781E"/>
    <w:rsid w:val="00330336"/>
    <w:rsid w:val="0033051C"/>
    <w:rsid w:val="0033106F"/>
    <w:rsid w:val="0033128A"/>
    <w:rsid w:val="0033185D"/>
    <w:rsid w:val="00332003"/>
    <w:rsid w:val="0033228D"/>
    <w:rsid w:val="003322CD"/>
    <w:rsid w:val="0033231B"/>
    <w:rsid w:val="003329CC"/>
    <w:rsid w:val="003342ED"/>
    <w:rsid w:val="003349E7"/>
    <w:rsid w:val="00334A2B"/>
    <w:rsid w:val="0033574B"/>
    <w:rsid w:val="003363E1"/>
    <w:rsid w:val="0033686E"/>
    <w:rsid w:val="00336A1A"/>
    <w:rsid w:val="0033753B"/>
    <w:rsid w:val="00337BA0"/>
    <w:rsid w:val="00340F3C"/>
    <w:rsid w:val="003414A7"/>
    <w:rsid w:val="003419FA"/>
    <w:rsid w:val="0034275D"/>
    <w:rsid w:val="00344008"/>
    <w:rsid w:val="00346273"/>
    <w:rsid w:val="003468B7"/>
    <w:rsid w:val="00346CDE"/>
    <w:rsid w:val="00346E4F"/>
    <w:rsid w:val="00347763"/>
    <w:rsid w:val="00347ECA"/>
    <w:rsid w:val="0035107E"/>
    <w:rsid w:val="00351D00"/>
    <w:rsid w:val="00351F04"/>
    <w:rsid w:val="00353E9D"/>
    <w:rsid w:val="00353F5E"/>
    <w:rsid w:val="00354CA8"/>
    <w:rsid w:val="00355ACB"/>
    <w:rsid w:val="00356611"/>
    <w:rsid w:val="00356AE1"/>
    <w:rsid w:val="00356B8F"/>
    <w:rsid w:val="00360D4B"/>
    <w:rsid w:val="00360DCE"/>
    <w:rsid w:val="00361A48"/>
    <w:rsid w:val="003623A5"/>
    <w:rsid w:val="003623E8"/>
    <w:rsid w:val="00362533"/>
    <w:rsid w:val="003634DB"/>
    <w:rsid w:val="003639B4"/>
    <w:rsid w:val="00363F30"/>
    <w:rsid w:val="00364516"/>
    <w:rsid w:val="00364A86"/>
    <w:rsid w:val="00365323"/>
    <w:rsid w:val="003656A8"/>
    <w:rsid w:val="00365A11"/>
    <w:rsid w:val="00366121"/>
    <w:rsid w:val="00367C75"/>
    <w:rsid w:val="00367F81"/>
    <w:rsid w:val="00370BEE"/>
    <w:rsid w:val="00370D4A"/>
    <w:rsid w:val="003714B4"/>
    <w:rsid w:val="00371724"/>
    <w:rsid w:val="003717BA"/>
    <w:rsid w:val="00371917"/>
    <w:rsid w:val="00371BCE"/>
    <w:rsid w:val="003726E7"/>
    <w:rsid w:val="00372F55"/>
    <w:rsid w:val="0037331F"/>
    <w:rsid w:val="003738B4"/>
    <w:rsid w:val="00373A1C"/>
    <w:rsid w:val="0037429E"/>
    <w:rsid w:val="003743E7"/>
    <w:rsid w:val="0037501B"/>
    <w:rsid w:val="003755C1"/>
    <w:rsid w:val="003759DC"/>
    <w:rsid w:val="00375F7D"/>
    <w:rsid w:val="003771F6"/>
    <w:rsid w:val="00377249"/>
    <w:rsid w:val="003809D4"/>
    <w:rsid w:val="0038140C"/>
    <w:rsid w:val="00381A44"/>
    <w:rsid w:val="00381E2F"/>
    <w:rsid w:val="003823EB"/>
    <w:rsid w:val="00382D9F"/>
    <w:rsid w:val="00384F44"/>
    <w:rsid w:val="0038541C"/>
    <w:rsid w:val="003856DC"/>
    <w:rsid w:val="00393C29"/>
    <w:rsid w:val="00394B6D"/>
    <w:rsid w:val="00394F3C"/>
    <w:rsid w:val="00395ABD"/>
    <w:rsid w:val="00395AE8"/>
    <w:rsid w:val="00396ED8"/>
    <w:rsid w:val="00397DCA"/>
    <w:rsid w:val="003A07A9"/>
    <w:rsid w:val="003A194D"/>
    <w:rsid w:val="003A2753"/>
    <w:rsid w:val="003A2C7A"/>
    <w:rsid w:val="003A3366"/>
    <w:rsid w:val="003A34FE"/>
    <w:rsid w:val="003A39C2"/>
    <w:rsid w:val="003A484E"/>
    <w:rsid w:val="003A5133"/>
    <w:rsid w:val="003A5276"/>
    <w:rsid w:val="003A5F42"/>
    <w:rsid w:val="003A5F72"/>
    <w:rsid w:val="003A6EA1"/>
    <w:rsid w:val="003B05C3"/>
    <w:rsid w:val="003B172D"/>
    <w:rsid w:val="003B195A"/>
    <w:rsid w:val="003B2553"/>
    <w:rsid w:val="003B2566"/>
    <w:rsid w:val="003B26FE"/>
    <w:rsid w:val="003B2A72"/>
    <w:rsid w:val="003B3648"/>
    <w:rsid w:val="003B38C1"/>
    <w:rsid w:val="003B436A"/>
    <w:rsid w:val="003B516A"/>
    <w:rsid w:val="003B5693"/>
    <w:rsid w:val="003B729B"/>
    <w:rsid w:val="003B7341"/>
    <w:rsid w:val="003C02F6"/>
    <w:rsid w:val="003C0579"/>
    <w:rsid w:val="003C0A9A"/>
    <w:rsid w:val="003C1301"/>
    <w:rsid w:val="003C24A5"/>
    <w:rsid w:val="003C29BE"/>
    <w:rsid w:val="003C2A0C"/>
    <w:rsid w:val="003C37CB"/>
    <w:rsid w:val="003C3CF5"/>
    <w:rsid w:val="003C3F0F"/>
    <w:rsid w:val="003C4A46"/>
    <w:rsid w:val="003C54B2"/>
    <w:rsid w:val="003D18B9"/>
    <w:rsid w:val="003D1C26"/>
    <w:rsid w:val="003D1D80"/>
    <w:rsid w:val="003D249E"/>
    <w:rsid w:val="003D26E6"/>
    <w:rsid w:val="003D2A9D"/>
    <w:rsid w:val="003D2FF4"/>
    <w:rsid w:val="003D30F4"/>
    <w:rsid w:val="003D368A"/>
    <w:rsid w:val="003D3768"/>
    <w:rsid w:val="003D37E1"/>
    <w:rsid w:val="003D523A"/>
    <w:rsid w:val="003D6326"/>
    <w:rsid w:val="003D780E"/>
    <w:rsid w:val="003D7CFC"/>
    <w:rsid w:val="003D7F9E"/>
    <w:rsid w:val="003E049F"/>
    <w:rsid w:val="003E1C3A"/>
    <w:rsid w:val="003E1EDD"/>
    <w:rsid w:val="003E2478"/>
    <w:rsid w:val="003E3AEE"/>
    <w:rsid w:val="003E4248"/>
    <w:rsid w:val="003E4F80"/>
    <w:rsid w:val="003E53E4"/>
    <w:rsid w:val="003E57DF"/>
    <w:rsid w:val="003E6730"/>
    <w:rsid w:val="003E6BC0"/>
    <w:rsid w:val="003E753E"/>
    <w:rsid w:val="003F000E"/>
    <w:rsid w:val="003F176F"/>
    <w:rsid w:val="003F336B"/>
    <w:rsid w:val="003F3792"/>
    <w:rsid w:val="003F4152"/>
    <w:rsid w:val="003F4511"/>
    <w:rsid w:val="003F4E02"/>
    <w:rsid w:val="003F5A04"/>
    <w:rsid w:val="003F5B0D"/>
    <w:rsid w:val="003F60B7"/>
    <w:rsid w:val="003F60C5"/>
    <w:rsid w:val="003F6787"/>
    <w:rsid w:val="003F6AB4"/>
    <w:rsid w:val="0040020C"/>
    <w:rsid w:val="00400AB4"/>
    <w:rsid w:val="0040111D"/>
    <w:rsid w:val="0040189A"/>
    <w:rsid w:val="00401BB9"/>
    <w:rsid w:val="00401F06"/>
    <w:rsid w:val="004028CD"/>
    <w:rsid w:val="00402F09"/>
    <w:rsid w:val="00403280"/>
    <w:rsid w:val="004033BA"/>
    <w:rsid w:val="004055FB"/>
    <w:rsid w:val="00405B54"/>
    <w:rsid w:val="00410B50"/>
    <w:rsid w:val="00411613"/>
    <w:rsid w:val="004116FE"/>
    <w:rsid w:val="004119CD"/>
    <w:rsid w:val="00413304"/>
    <w:rsid w:val="00413685"/>
    <w:rsid w:val="0041373D"/>
    <w:rsid w:val="00414794"/>
    <w:rsid w:val="00414AFE"/>
    <w:rsid w:val="004150E2"/>
    <w:rsid w:val="00415E5B"/>
    <w:rsid w:val="0041675B"/>
    <w:rsid w:val="00416998"/>
    <w:rsid w:val="00417011"/>
    <w:rsid w:val="0041791E"/>
    <w:rsid w:val="00420721"/>
    <w:rsid w:val="004220BA"/>
    <w:rsid w:val="0042263A"/>
    <w:rsid w:val="00422F4B"/>
    <w:rsid w:val="0042390B"/>
    <w:rsid w:val="00424629"/>
    <w:rsid w:val="00424B25"/>
    <w:rsid w:val="00425361"/>
    <w:rsid w:val="00426AD1"/>
    <w:rsid w:val="00426BC1"/>
    <w:rsid w:val="00426DC3"/>
    <w:rsid w:val="00426E49"/>
    <w:rsid w:val="004272B6"/>
    <w:rsid w:val="00427C4D"/>
    <w:rsid w:val="0043046F"/>
    <w:rsid w:val="00430563"/>
    <w:rsid w:val="0043074C"/>
    <w:rsid w:val="00432027"/>
    <w:rsid w:val="004327E9"/>
    <w:rsid w:val="00432ECF"/>
    <w:rsid w:val="004330EB"/>
    <w:rsid w:val="00433541"/>
    <w:rsid w:val="00433B49"/>
    <w:rsid w:val="00433ECD"/>
    <w:rsid w:val="004340FA"/>
    <w:rsid w:val="00434473"/>
    <w:rsid w:val="00434638"/>
    <w:rsid w:val="00435ABD"/>
    <w:rsid w:val="0043606F"/>
    <w:rsid w:val="004360C3"/>
    <w:rsid w:val="00436196"/>
    <w:rsid w:val="00436251"/>
    <w:rsid w:val="00436C3C"/>
    <w:rsid w:val="00436F6B"/>
    <w:rsid w:val="00440BA8"/>
    <w:rsid w:val="00440BC6"/>
    <w:rsid w:val="00441095"/>
    <w:rsid w:val="00441675"/>
    <w:rsid w:val="004417F7"/>
    <w:rsid w:val="0044263B"/>
    <w:rsid w:val="00442D97"/>
    <w:rsid w:val="00443465"/>
    <w:rsid w:val="00443543"/>
    <w:rsid w:val="00443FDF"/>
    <w:rsid w:val="00444D5D"/>
    <w:rsid w:val="00445CFC"/>
    <w:rsid w:val="00446079"/>
    <w:rsid w:val="00446086"/>
    <w:rsid w:val="00446826"/>
    <w:rsid w:val="00446EFB"/>
    <w:rsid w:val="00447017"/>
    <w:rsid w:val="0044706B"/>
    <w:rsid w:val="00447986"/>
    <w:rsid w:val="00451961"/>
    <w:rsid w:val="004526E7"/>
    <w:rsid w:val="00454220"/>
    <w:rsid w:val="00455CEB"/>
    <w:rsid w:val="00455E72"/>
    <w:rsid w:val="0045630F"/>
    <w:rsid w:val="00456DE9"/>
    <w:rsid w:val="00456EAF"/>
    <w:rsid w:val="00457616"/>
    <w:rsid w:val="004602B8"/>
    <w:rsid w:val="0046048C"/>
    <w:rsid w:val="00460BCE"/>
    <w:rsid w:val="004617A8"/>
    <w:rsid w:val="00461804"/>
    <w:rsid w:val="00461C24"/>
    <w:rsid w:val="0046224A"/>
    <w:rsid w:val="00462C51"/>
    <w:rsid w:val="00463003"/>
    <w:rsid w:val="004661FF"/>
    <w:rsid w:val="004670AE"/>
    <w:rsid w:val="00467437"/>
    <w:rsid w:val="004678BB"/>
    <w:rsid w:val="00470DC0"/>
    <w:rsid w:val="0047129B"/>
    <w:rsid w:val="004716B2"/>
    <w:rsid w:val="004716C6"/>
    <w:rsid w:val="00471987"/>
    <w:rsid w:val="00471A76"/>
    <w:rsid w:val="00471B93"/>
    <w:rsid w:val="00471F84"/>
    <w:rsid w:val="004724CE"/>
    <w:rsid w:val="00472793"/>
    <w:rsid w:val="00473924"/>
    <w:rsid w:val="0047420F"/>
    <w:rsid w:val="004746EC"/>
    <w:rsid w:val="004748C2"/>
    <w:rsid w:val="00475223"/>
    <w:rsid w:val="0047597A"/>
    <w:rsid w:val="00476022"/>
    <w:rsid w:val="00476C72"/>
    <w:rsid w:val="00477CE0"/>
    <w:rsid w:val="00477E18"/>
    <w:rsid w:val="0048085A"/>
    <w:rsid w:val="00480D2F"/>
    <w:rsid w:val="00481131"/>
    <w:rsid w:val="004812A4"/>
    <w:rsid w:val="00481FB0"/>
    <w:rsid w:val="004837B6"/>
    <w:rsid w:val="004864AD"/>
    <w:rsid w:val="004865E5"/>
    <w:rsid w:val="00487026"/>
    <w:rsid w:val="0048769E"/>
    <w:rsid w:val="00490CCD"/>
    <w:rsid w:val="0049127C"/>
    <w:rsid w:val="00491FAD"/>
    <w:rsid w:val="0049206B"/>
    <w:rsid w:val="00493617"/>
    <w:rsid w:val="004962B3"/>
    <w:rsid w:val="00497E70"/>
    <w:rsid w:val="004A046D"/>
    <w:rsid w:val="004A0508"/>
    <w:rsid w:val="004A130C"/>
    <w:rsid w:val="004A13FF"/>
    <w:rsid w:val="004A1DF4"/>
    <w:rsid w:val="004A2FEE"/>
    <w:rsid w:val="004A320B"/>
    <w:rsid w:val="004A3717"/>
    <w:rsid w:val="004A3A67"/>
    <w:rsid w:val="004A3DFA"/>
    <w:rsid w:val="004A4191"/>
    <w:rsid w:val="004A53EA"/>
    <w:rsid w:val="004A5871"/>
    <w:rsid w:val="004A5942"/>
    <w:rsid w:val="004A6304"/>
    <w:rsid w:val="004A7841"/>
    <w:rsid w:val="004B0BF9"/>
    <w:rsid w:val="004B224E"/>
    <w:rsid w:val="004B2A29"/>
    <w:rsid w:val="004B31B9"/>
    <w:rsid w:val="004B4150"/>
    <w:rsid w:val="004B57D4"/>
    <w:rsid w:val="004B687F"/>
    <w:rsid w:val="004B6CED"/>
    <w:rsid w:val="004B701D"/>
    <w:rsid w:val="004C131B"/>
    <w:rsid w:val="004C1439"/>
    <w:rsid w:val="004C1C8E"/>
    <w:rsid w:val="004C2093"/>
    <w:rsid w:val="004C285F"/>
    <w:rsid w:val="004C2DD3"/>
    <w:rsid w:val="004C2E93"/>
    <w:rsid w:val="004C2E9D"/>
    <w:rsid w:val="004C3129"/>
    <w:rsid w:val="004C3364"/>
    <w:rsid w:val="004C4060"/>
    <w:rsid w:val="004C498D"/>
    <w:rsid w:val="004C5401"/>
    <w:rsid w:val="004C5553"/>
    <w:rsid w:val="004C579C"/>
    <w:rsid w:val="004C5BE2"/>
    <w:rsid w:val="004C6289"/>
    <w:rsid w:val="004C696F"/>
    <w:rsid w:val="004C7170"/>
    <w:rsid w:val="004C7185"/>
    <w:rsid w:val="004D01A1"/>
    <w:rsid w:val="004D0F07"/>
    <w:rsid w:val="004D147F"/>
    <w:rsid w:val="004D154F"/>
    <w:rsid w:val="004D2D7C"/>
    <w:rsid w:val="004D2D8A"/>
    <w:rsid w:val="004D2F3C"/>
    <w:rsid w:val="004D3D79"/>
    <w:rsid w:val="004D5061"/>
    <w:rsid w:val="004D533C"/>
    <w:rsid w:val="004D53AF"/>
    <w:rsid w:val="004D6464"/>
    <w:rsid w:val="004D663B"/>
    <w:rsid w:val="004D664F"/>
    <w:rsid w:val="004D6A68"/>
    <w:rsid w:val="004E16DC"/>
    <w:rsid w:val="004E1D1F"/>
    <w:rsid w:val="004E1D60"/>
    <w:rsid w:val="004E2445"/>
    <w:rsid w:val="004E3EF4"/>
    <w:rsid w:val="004E3F85"/>
    <w:rsid w:val="004E47B5"/>
    <w:rsid w:val="004E4B22"/>
    <w:rsid w:val="004E4D64"/>
    <w:rsid w:val="004E5386"/>
    <w:rsid w:val="004E65E0"/>
    <w:rsid w:val="004E7FDA"/>
    <w:rsid w:val="004F1412"/>
    <w:rsid w:val="004F1577"/>
    <w:rsid w:val="004F24F2"/>
    <w:rsid w:val="004F31AE"/>
    <w:rsid w:val="004F32BC"/>
    <w:rsid w:val="004F431F"/>
    <w:rsid w:val="004F4824"/>
    <w:rsid w:val="004F5108"/>
    <w:rsid w:val="004F5E4B"/>
    <w:rsid w:val="004F6542"/>
    <w:rsid w:val="004F6D2C"/>
    <w:rsid w:val="004F70FD"/>
    <w:rsid w:val="004F7122"/>
    <w:rsid w:val="004F7864"/>
    <w:rsid w:val="004F7954"/>
    <w:rsid w:val="004F7E7F"/>
    <w:rsid w:val="0050160F"/>
    <w:rsid w:val="005027D9"/>
    <w:rsid w:val="00502864"/>
    <w:rsid w:val="00503F0A"/>
    <w:rsid w:val="00504320"/>
    <w:rsid w:val="00504B30"/>
    <w:rsid w:val="00505032"/>
    <w:rsid w:val="00506656"/>
    <w:rsid w:val="00506DBC"/>
    <w:rsid w:val="0051020F"/>
    <w:rsid w:val="0051110C"/>
    <w:rsid w:val="00511617"/>
    <w:rsid w:val="0051580D"/>
    <w:rsid w:val="00515ADD"/>
    <w:rsid w:val="005162BF"/>
    <w:rsid w:val="005166D7"/>
    <w:rsid w:val="00516738"/>
    <w:rsid w:val="005169F9"/>
    <w:rsid w:val="00516D92"/>
    <w:rsid w:val="0052035F"/>
    <w:rsid w:val="00520DB8"/>
    <w:rsid w:val="00521744"/>
    <w:rsid w:val="005226A1"/>
    <w:rsid w:val="00522EC8"/>
    <w:rsid w:val="00526EF4"/>
    <w:rsid w:val="00527242"/>
    <w:rsid w:val="00527748"/>
    <w:rsid w:val="00527B13"/>
    <w:rsid w:val="00530529"/>
    <w:rsid w:val="00530A80"/>
    <w:rsid w:val="00530E93"/>
    <w:rsid w:val="0053174D"/>
    <w:rsid w:val="00531C4A"/>
    <w:rsid w:val="00531E6A"/>
    <w:rsid w:val="00532099"/>
    <w:rsid w:val="00532DCD"/>
    <w:rsid w:val="005344BF"/>
    <w:rsid w:val="005346F3"/>
    <w:rsid w:val="00534888"/>
    <w:rsid w:val="00534BCE"/>
    <w:rsid w:val="00535510"/>
    <w:rsid w:val="00535E9E"/>
    <w:rsid w:val="0053787E"/>
    <w:rsid w:val="00537982"/>
    <w:rsid w:val="00540697"/>
    <w:rsid w:val="0054156F"/>
    <w:rsid w:val="00541795"/>
    <w:rsid w:val="00541955"/>
    <w:rsid w:val="0054326A"/>
    <w:rsid w:val="00543F93"/>
    <w:rsid w:val="005442A5"/>
    <w:rsid w:val="00544680"/>
    <w:rsid w:val="0054491F"/>
    <w:rsid w:val="005455C2"/>
    <w:rsid w:val="005459DF"/>
    <w:rsid w:val="00545AF8"/>
    <w:rsid w:val="0054624C"/>
    <w:rsid w:val="00546335"/>
    <w:rsid w:val="005479DD"/>
    <w:rsid w:val="00550437"/>
    <w:rsid w:val="00550485"/>
    <w:rsid w:val="0055053D"/>
    <w:rsid w:val="00550966"/>
    <w:rsid w:val="005525AA"/>
    <w:rsid w:val="00553E52"/>
    <w:rsid w:val="00555ECD"/>
    <w:rsid w:val="005560F7"/>
    <w:rsid w:val="00556624"/>
    <w:rsid w:val="00556ED5"/>
    <w:rsid w:val="00557316"/>
    <w:rsid w:val="00557E95"/>
    <w:rsid w:val="00560B22"/>
    <w:rsid w:val="00560DDE"/>
    <w:rsid w:val="00561110"/>
    <w:rsid w:val="00561CE2"/>
    <w:rsid w:val="00562352"/>
    <w:rsid w:val="005630C2"/>
    <w:rsid w:val="005634C1"/>
    <w:rsid w:val="00563FFC"/>
    <w:rsid w:val="00564DA1"/>
    <w:rsid w:val="00565F90"/>
    <w:rsid w:val="00566EE5"/>
    <w:rsid w:val="00566EF7"/>
    <w:rsid w:val="00566F91"/>
    <w:rsid w:val="005677B2"/>
    <w:rsid w:val="00567F60"/>
    <w:rsid w:val="00570AD2"/>
    <w:rsid w:val="00571807"/>
    <w:rsid w:val="005719DC"/>
    <w:rsid w:val="00571CC1"/>
    <w:rsid w:val="00571E79"/>
    <w:rsid w:val="0057247E"/>
    <w:rsid w:val="005726B4"/>
    <w:rsid w:val="0057417E"/>
    <w:rsid w:val="0058029C"/>
    <w:rsid w:val="00581956"/>
    <w:rsid w:val="00581C1C"/>
    <w:rsid w:val="00582A5C"/>
    <w:rsid w:val="00582A8F"/>
    <w:rsid w:val="00583FA3"/>
    <w:rsid w:val="00583FF5"/>
    <w:rsid w:val="00584161"/>
    <w:rsid w:val="005845A8"/>
    <w:rsid w:val="00585228"/>
    <w:rsid w:val="00585F02"/>
    <w:rsid w:val="005864A0"/>
    <w:rsid w:val="005873D2"/>
    <w:rsid w:val="00591BAA"/>
    <w:rsid w:val="00593CC4"/>
    <w:rsid w:val="00593CD7"/>
    <w:rsid w:val="005941FD"/>
    <w:rsid w:val="00595382"/>
    <w:rsid w:val="005953EA"/>
    <w:rsid w:val="00595AB4"/>
    <w:rsid w:val="00596C2A"/>
    <w:rsid w:val="00597600"/>
    <w:rsid w:val="0059799C"/>
    <w:rsid w:val="00597F46"/>
    <w:rsid w:val="00597FDA"/>
    <w:rsid w:val="005A059E"/>
    <w:rsid w:val="005A1291"/>
    <w:rsid w:val="005A1C7F"/>
    <w:rsid w:val="005A27D0"/>
    <w:rsid w:val="005A2CF3"/>
    <w:rsid w:val="005A386E"/>
    <w:rsid w:val="005A48DF"/>
    <w:rsid w:val="005A5131"/>
    <w:rsid w:val="005A5903"/>
    <w:rsid w:val="005A59C3"/>
    <w:rsid w:val="005A61A4"/>
    <w:rsid w:val="005A6C9A"/>
    <w:rsid w:val="005A727B"/>
    <w:rsid w:val="005A748A"/>
    <w:rsid w:val="005A7C00"/>
    <w:rsid w:val="005B1EFC"/>
    <w:rsid w:val="005B2DA6"/>
    <w:rsid w:val="005B2EFF"/>
    <w:rsid w:val="005B56E6"/>
    <w:rsid w:val="005B6B02"/>
    <w:rsid w:val="005B6B3F"/>
    <w:rsid w:val="005B6F6A"/>
    <w:rsid w:val="005B7EE2"/>
    <w:rsid w:val="005C11F2"/>
    <w:rsid w:val="005C273B"/>
    <w:rsid w:val="005C28E0"/>
    <w:rsid w:val="005C323B"/>
    <w:rsid w:val="005C4B88"/>
    <w:rsid w:val="005C5710"/>
    <w:rsid w:val="005C7023"/>
    <w:rsid w:val="005C7866"/>
    <w:rsid w:val="005C7906"/>
    <w:rsid w:val="005D11A2"/>
    <w:rsid w:val="005D297B"/>
    <w:rsid w:val="005D38E9"/>
    <w:rsid w:val="005D3A6B"/>
    <w:rsid w:val="005D4083"/>
    <w:rsid w:val="005D4D48"/>
    <w:rsid w:val="005D4EDA"/>
    <w:rsid w:val="005D579D"/>
    <w:rsid w:val="005D6A30"/>
    <w:rsid w:val="005E0FCF"/>
    <w:rsid w:val="005E1414"/>
    <w:rsid w:val="005E1A1F"/>
    <w:rsid w:val="005E25E6"/>
    <w:rsid w:val="005E2AEE"/>
    <w:rsid w:val="005E5F9B"/>
    <w:rsid w:val="005E763F"/>
    <w:rsid w:val="005F0EBE"/>
    <w:rsid w:val="005F1390"/>
    <w:rsid w:val="005F267E"/>
    <w:rsid w:val="005F2FFE"/>
    <w:rsid w:val="005F39E5"/>
    <w:rsid w:val="005F4793"/>
    <w:rsid w:val="005F55ED"/>
    <w:rsid w:val="005F5962"/>
    <w:rsid w:val="005F5974"/>
    <w:rsid w:val="005F5BF4"/>
    <w:rsid w:val="005F5F98"/>
    <w:rsid w:val="005F611F"/>
    <w:rsid w:val="005F7144"/>
    <w:rsid w:val="005F7DE3"/>
    <w:rsid w:val="00600551"/>
    <w:rsid w:val="00600DA7"/>
    <w:rsid w:val="00601473"/>
    <w:rsid w:val="00602A1D"/>
    <w:rsid w:val="00603367"/>
    <w:rsid w:val="0060347E"/>
    <w:rsid w:val="00604765"/>
    <w:rsid w:val="00605ADB"/>
    <w:rsid w:val="006061C5"/>
    <w:rsid w:val="00606783"/>
    <w:rsid w:val="0060703E"/>
    <w:rsid w:val="006112D7"/>
    <w:rsid w:val="006120C3"/>
    <w:rsid w:val="006120EA"/>
    <w:rsid w:val="00612CAD"/>
    <w:rsid w:val="0061361D"/>
    <w:rsid w:val="006144C8"/>
    <w:rsid w:val="0061467C"/>
    <w:rsid w:val="00614DF0"/>
    <w:rsid w:val="00615D9C"/>
    <w:rsid w:val="0061732A"/>
    <w:rsid w:val="006175D8"/>
    <w:rsid w:val="00617ED5"/>
    <w:rsid w:val="0062052A"/>
    <w:rsid w:val="00620B6B"/>
    <w:rsid w:val="00621496"/>
    <w:rsid w:val="0062161D"/>
    <w:rsid w:val="00621B5A"/>
    <w:rsid w:val="00621CA0"/>
    <w:rsid w:val="00621DA2"/>
    <w:rsid w:val="006233E2"/>
    <w:rsid w:val="00623830"/>
    <w:rsid w:val="006238A7"/>
    <w:rsid w:val="006238A9"/>
    <w:rsid w:val="00625D16"/>
    <w:rsid w:val="0062618D"/>
    <w:rsid w:val="006312EA"/>
    <w:rsid w:val="00631A1D"/>
    <w:rsid w:val="00631FE4"/>
    <w:rsid w:val="006333BE"/>
    <w:rsid w:val="00634F81"/>
    <w:rsid w:val="006350C6"/>
    <w:rsid w:val="00635D11"/>
    <w:rsid w:val="0063628D"/>
    <w:rsid w:val="00636316"/>
    <w:rsid w:val="00636BCD"/>
    <w:rsid w:val="00637692"/>
    <w:rsid w:val="00640A16"/>
    <w:rsid w:val="00640B7F"/>
    <w:rsid w:val="00640DB2"/>
    <w:rsid w:val="00643CD9"/>
    <w:rsid w:val="006448B2"/>
    <w:rsid w:val="006456C7"/>
    <w:rsid w:val="00646A31"/>
    <w:rsid w:val="00647483"/>
    <w:rsid w:val="00647816"/>
    <w:rsid w:val="006513E5"/>
    <w:rsid w:val="0065170D"/>
    <w:rsid w:val="00651E43"/>
    <w:rsid w:val="00651E97"/>
    <w:rsid w:val="00652F2F"/>
    <w:rsid w:val="006536BE"/>
    <w:rsid w:val="006539BD"/>
    <w:rsid w:val="00654717"/>
    <w:rsid w:val="00656384"/>
    <w:rsid w:val="00656B45"/>
    <w:rsid w:val="00657935"/>
    <w:rsid w:val="00657FD0"/>
    <w:rsid w:val="00660484"/>
    <w:rsid w:val="00662218"/>
    <w:rsid w:val="00662794"/>
    <w:rsid w:val="00662F17"/>
    <w:rsid w:val="00663BED"/>
    <w:rsid w:val="00664315"/>
    <w:rsid w:val="00664DC0"/>
    <w:rsid w:val="00664E80"/>
    <w:rsid w:val="006650D5"/>
    <w:rsid w:val="00665397"/>
    <w:rsid w:val="0066632D"/>
    <w:rsid w:val="0066668E"/>
    <w:rsid w:val="006666C5"/>
    <w:rsid w:val="00666AA8"/>
    <w:rsid w:val="006675E0"/>
    <w:rsid w:val="00667C37"/>
    <w:rsid w:val="006701E9"/>
    <w:rsid w:val="006705D9"/>
    <w:rsid w:val="00670CF1"/>
    <w:rsid w:val="006711D5"/>
    <w:rsid w:val="0067202D"/>
    <w:rsid w:val="00672ADC"/>
    <w:rsid w:val="00673487"/>
    <w:rsid w:val="00673D43"/>
    <w:rsid w:val="00674BF4"/>
    <w:rsid w:val="006750B4"/>
    <w:rsid w:val="006758D1"/>
    <w:rsid w:val="00676016"/>
    <w:rsid w:val="00676C5E"/>
    <w:rsid w:val="00676FB2"/>
    <w:rsid w:val="00677DFC"/>
    <w:rsid w:val="00680615"/>
    <w:rsid w:val="0068144E"/>
    <w:rsid w:val="006823CA"/>
    <w:rsid w:val="0068321E"/>
    <w:rsid w:val="00683933"/>
    <w:rsid w:val="0068528E"/>
    <w:rsid w:val="00685AF9"/>
    <w:rsid w:val="00686477"/>
    <w:rsid w:val="006864C6"/>
    <w:rsid w:val="00687126"/>
    <w:rsid w:val="0068733C"/>
    <w:rsid w:val="006878EF"/>
    <w:rsid w:val="00690034"/>
    <w:rsid w:val="006913C4"/>
    <w:rsid w:val="00691A1D"/>
    <w:rsid w:val="00691FDE"/>
    <w:rsid w:val="00692432"/>
    <w:rsid w:val="00693253"/>
    <w:rsid w:val="006934E2"/>
    <w:rsid w:val="00693723"/>
    <w:rsid w:val="0069375D"/>
    <w:rsid w:val="00694AFB"/>
    <w:rsid w:val="00695B7F"/>
    <w:rsid w:val="00695B96"/>
    <w:rsid w:val="0069649B"/>
    <w:rsid w:val="006971D5"/>
    <w:rsid w:val="006A017D"/>
    <w:rsid w:val="006A017F"/>
    <w:rsid w:val="006A186D"/>
    <w:rsid w:val="006A2158"/>
    <w:rsid w:val="006A2535"/>
    <w:rsid w:val="006A339E"/>
    <w:rsid w:val="006A3FDF"/>
    <w:rsid w:val="006A48DB"/>
    <w:rsid w:val="006A4E4C"/>
    <w:rsid w:val="006A675F"/>
    <w:rsid w:val="006A692C"/>
    <w:rsid w:val="006A6BED"/>
    <w:rsid w:val="006A716E"/>
    <w:rsid w:val="006A74E9"/>
    <w:rsid w:val="006A79F5"/>
    <w:rsid w:val="006B0339"/>
    <w:rsid w:val="006B0CF0"/>
    <w:rsid w:val="006B10D1"/>
    <w:rsid w:val="006B1B97"/>
    <w:rsid w:val="006B1FF9"/>
    <w:rsid w:val="006B4E94"/>
    <w:rsid w:val="006B4FE3"/>
    <w:rsid w:val="006B591C"/>
    <w:rsid w:val="006B607D"/>
    <w:rsid w:val="006B62FC"/>
    <w:rsid w:val="006B635D"/>
    <w:rsid w:val="006B691C"/>
    <w:rsid w:val="006B7A42"/>
    <w:rsid w:val="006B7B49"/>
    <w:rsid w:val="006C2468"/>
    <w:rsid w:val="006C278A"/>
    <w:rsid w:val="006C2F69"/>
    <w:rsid w:val="006C37CF"/>
    <w:rsid w:val="006C3C08"/>
    <w:rsid w:val="006C50F3"/>
    <w:rsid w:val="006C537F"/>
    <w:rsid w:val="006C58D4"/>
    <w:rsid w:val="006C5B41"/>
    <w:rsid w:val="006C5C05"/>
    <w:rsid w:val="006C6C7F"/>
    <w:rsid w:val="006C6F35"/>
    <w:rsid w:val="006C6FE5"/>
    <w:rsid w:val="006D00DC"/>
    <w:rsid w:val="006D0C95"/>
    <w:rsid w:val="006D13D6"/>
    <w:rsid w:val="006D1740"/>
    <w:rsid w:val="006D22F2"/>
    <w:rsid w:val="006D349A"/>
    <w:rsid w:val="006D525D"/>
    <w:rsid w:val="006D5EBF"/>
    <w:rsid w:val="006D6044"/>
    <w:rsid w:val="006D60BD"/>
    <w:rsid w:val="006E0100"/>
    <w:rsid w:val="006E1461"/>
    <w:rsid w:val="006E1895"/>
    <w:rsid w:val="006E1A98"/>
    <w:rsid w:val="006E1E29"/>
    <w:rsid w:val="006E2D40"/>
    <w:rsid w:val="006E3458"/>
    <w:rsid w:val="006E3CA2"/>
    <w:rsid w:val="006E3D83"/>
    <w:rsid w:val="006E4536"/>
    <w:rsid w:val="006E4A6B"/>
    <w:rsid w:val="006E4C4E"/>
    <w:rsid w:val="006E5051"/>
    <w:rsid w:val="006E5278"/>
    <w:rsid w:val="006E59D3"/>
    <w:rsid w:val="006E61EB"/>
    <w:rsid w:val="006E7236"/>
    <w:rsid w:val="006F102B"/>
    <w:rsid w:val="006F4321"/>
    <w:rsid w:val="006F450E"/>
    <w:rsid w:val="006F4984"/>
    <w:rsid w:val="006F4B7B"/>
    <w:rsid w:val="006F513C"/>
    <w:rsid w:val="006F5B3B"/>
    <w:rsid w:val="006F5EEB"/>
    <w:rsid w:val="006F6256"/>
    <w:rsid w:val="006F65BD"/>
    <w:rsid w:val="006F7E37"/>
    <w:rsid w:val="006F7E9B"/>
    <w:rsid w:val="007013A6"/>
    <w:rsid w:val="00702020"/>
    <w:rsid w:val="00704009"/>
    <w:rsid w:val="00706143"/>
    <w:rsid w:val="007069D0"/>
    <w:rsid w:val="00707E6B"/>
    <w:rsid w:val="00710C0B"/>
    <w:rsid w:val="0071313D"/>
    <w:rsid w:val="00713156"/>
    <w:rsid w:val="0071391C"/>
    <w:rsid w:val="00713C0C"/>
    <w:rsid w:val="00714BF9"/>
    <w:rsid w:val="00714D5B"/>
    <w:rsid w:val="00714FF6"/>
    <w:rsid w:val="0071541B"/>
    <w:rsid w:val="00715F47"/>
    <w:rsid w:val="0071625C"/>
    <w:rsid w:val="007162D8"/>
    <w:rsid w:val="00717329"/>
    <w:rsid w:val="007175D5"/>
    <w:rsid w:val="00720818"/>
    <w:rsid w:val="007215CF"/>
    <w:rsid w:val="0072164D"/>
    <w:rsid w:val="00721D92"/>
    <w:rsid w:val="00722079"/>
    <w:rsid w:val="0072210B"/>
    <w:rsid w:val="007235B4"/>
    <w:rsid w:val="00723FD9"/>
    <w:rsid w:val="007242CF"/>
    <w:rsid w:val="007248D5"/>
    <w:rsid w:val="00724C4D"/>
    <w:rsid w:val="00724FB3"/>
    <w:rsid w:val="00726403"/>
    <w:rsid w:val="007303AD"/>
    <w:rsid w:val="00730DD2"/>
    <w:rsid w:val="00731870"/>
    <w:rsid w:val="00732F95"/>
    <w:rsid w:val="00735B1D"/>
    <w:rsid w:val="00735DA1"/>
    <w:rsid w:val="00736206"/>
    <w:rsid w:val="0073747E"/>
    <w:rsid w:val="007379B2"/>
    <w:rsid w:val="00737AB9"/>
    <w:rsid w:val="00740209"/>
    <w:rsid w:val="0074054A"/>
    <w:rsid w:val="007410EE"/>
    <w:rsid w:val="00741311"/>
    <w:rsid w:val="007413D7"/>
    <w:rsid w:val="00742786"/>
    <w:rsid w:val="00742E41"/>
    <w:rsid w:val="00743268"/>
    <w:rsid w:val="007443CB"/>
    <w:rsid w:val="007445BC"/>
    <w:rsid w:val="00745359"/>
    <w:rsid w:val="00745C19"/>
    <w:rsid w:val="007476C8"/>
    <w:rsid w:val="007501C4"/>
    <w:rsid w:val="0075071E"/>
    <w:rsid w:val="00751155"/>
    <w:rsid w:val="00751C8A"/>
    <w:rsid w:val="00752B7E"/>
    <w:rsid w:val="00753531"/>
    <w:rsid w:val="00753628"/>
    <w:rsid w:val="0075369C"/>
    <w:rsid w:val="00753A92"/>
    <w:rsid w:val="00753E74"/>
    <w:rsid w:val="00754170"/>
    <w:rsid w:val="00754D2F"/>
    <w:rsid w:val="0075566E"/>
    <w:rsid w:val="00756D94"/>
    <w:rsid w:val="00757368"/>
    <w:rsid w:val="00757423"/>
    <w:rsid w:val="0075770F"/>
    <w:rsid w:val="00757F45"/>
    <w:rsid w:val="0076087D"/>
    <w:rsid w:val="00761450"/>
    <w:rsid w:val="007622AB"/>
    <w:rsid w:val="0076265A"/>
    <w:rsid w:val="00762B36"/>
    <w:rsid w:val="00762E0B"/>
    <w:rsid w:val="00765258"/>
    <w:rsid w:val="00765728"/>
    <w:rsid w:val="00765EEF"/>
    <w:rsid w:val="00767096"/>
    <w:rsid w:val="007678CA"/>
    <w:rsid w:val="00767B61"/>
    <w:rsid w:val="00767F70"/>
    <w:rsid w:val="00770AD7"/>
    <w:rsid w:val="00772252"/>
    <w:rsid w:val="0077274C"/>
    <w:rsid w:val="00773202"/>
    <w:rsid w:val="00773668"/>
    <w:rsid w:val="00774528"/>
    <w:rsid w:val="007748EF"/>
    <w:rsid w:val="00776144"/>
    <w:rsid w:val="0077631E"/>
    <w:rsid w:val="00780723"/>
    <w:rsid w:val="0078196C"/>
    <w:rsid w:val="00781F80"/>
    <w:rsid w:val="007827E2"/>
    <w:rsid w:val="00782833"/>
    <w:rsid w:val="00782906"/>
    <w:rsid w:val="00782CC4"/>
    <w:rsid w:val="00782DD2"/>
    <w:rsid w:val="0078322A"/>
    <w:rsid w:val="007835D2"/>
    <w:rsid w:val="00784452"/>
    <w:rsid w:val="00784B7B"/>
    <w:rsid w:val="007874BC"/>
    <w:rsid w:val="00790A51"/>
    <w:rsid w:val="00792512"/>
    <w:rsid w:val="00792B38"/>
    <w:rsid w:val="0079416B"/>
    <w:rsid w:val="007942A5"/>
    <w:rsid w:val="007947CC"/>
    <w:rsid w:val="00794D1B"/>
    <w:rsid w:val="007952AA"/>
    <w:rsid w:val="00795445"/>
    <w:rsid w:val="00795447"/>
    <w:rsid w:val="00795A89"/>
    <w:rsid w:val="00795C25"/>
    <w:rsid w:val="0079662B"/>
    <w:rsid w:val="00797160"/>
    <w:rsid w:val="00797465"/>
    <w:rsid w:val="007977DF"/>
    <w:rsid w:val="00797DF9"/>
    <w:rsid w:val="007A0F1A"/>
    <w:rsid w:val="007A1506"/>
    <w:rsid w:val="007A3CD7"/>
    <w:rsid w:val="007A4300"/>
    <w:rsid w:val="007A48E8"/>
    <w:rsid w:val="007A4C48"/>
    <w:rsid w:val="007A5899"/>
    <w:rsid w:val="007A5E5D"/>
    <w:rsid w:val="007A6BE5"/>
    <w:rsid w:val="007A6CC2"/>
    <w:rsid w:val="007B03DF"/>
    <w:rsid w:val="007B0624"/>
    <w:rsid w:val="007B0DC2"/>
    <w:rsid w:val="007B2C9C"/>
    <w:rsid w:val="007B3387"/>
    <w:rsid w:val="007B3CD3"/>
    <w:rsid w:val="007B417B"/>
    <w:rsid w:val="007B4911"/>
    <w:rsid w:val="007B4DA5"/>
    <w:rsid w:val="007B6451"/>
    <w:rsid w:val="007B6708"/>
    <w:rsid w:val="007B6EF6"/>
    <w:rsid w:val="007C0045"/>
    <w:rsid w:val="007C0ABF"/>
    <w:rsid w:val="007C0F6A"/>
    <w:rsid w:val="007C1562"/>
    <w:rsid w:val="007C194E"/>
    <w:rsid w:val="007C2A34"/>
    <w:rsid w:val="007C2B7E"/>
    <w:rsid w:val="007C3286"/>
    <w:rsid w:val="007C388B"/>
    <w:rsid w:val="007C40E3"/>
    <w:rsid w:val="007C571C"/>
    <w:rsid w:val="007C6324"/>
    <w:rsid w:val="007D0255"/>
    <w:rsid w:val="007D02AD"/>
    <w:rsid w:val="007D03BA"/>
    <w:rsid w:val="007D0FA8"/>
    <w:rsid w:val="007D15EC"/>
    <w:rsid w:val="007D1BEE"/>
    <w:rsid w:val="007D29F1"/>
    <w:rsid w:val="007D33A0"/>
    <w:rsid w:val="007D3BAB"/>
    <w:rsid w:val="007D3D18"/>
    <w:rsid w:val="007D3D22"/>
    <w:rsid w:val="007D4D67"/>
    <w:rsid w:val="007D5264"/>
    <w:rsid w:val="007D5CEA"/>
    <w:rsid w:val="007D60EF"/>
    <w:rsid w:val="007D72BF"/>
    <w:rsid w:val="007E0D0E"/>
    <w:rsid w:val="007E205F"/>
    <w:rsid w:val="007E2D5F"/>
    <w:rsid w:val="007E2F64"/>
    <w:rsid w:val="007E3392"/>
    <w:rsid w:val="007E3401"/>
    <w:rsid w:val="007E47B8"/>
    <w:rsid w:val="007E5058"/>
    <w:rsid w:val="007E6281"/>
    <w:rsid w:val="007E6399"/>
    <w:rsid w:val="007E6521"/>
    <w:rsid w:val="007E691C"/>
    <w:rsid w:val="007E6BFB"/>
    <w:rsid w:val="007E6D31"/>
    <w:rsid w:val="007E79A8"/>
    <w:rsid w:val="007E7BA8"/>
    <w:rsid w:val="007F17DD"/>
    <w:rsid w:val="007F2414"/>
    <w:rsid w:val="007F2FA8"/>
    <w:rsid w:val="007F34C0"/>
    <w:rsid w:val="007F380D"/>
    <w:rsid w:val="007F3FE3"/>
    <w:rsid w:val="007F4234"/>
    <w:rsid w:val="007F430D"/>
    <w:rsid w:val="007F47B4"/>
    <w:rsid w:val="007F498B"/>
    <w:rsid w:val="007F65CB"/>
    <w:rsid w:val="007F6E13"/>
    <w:rsid w:val="0080004F"/>
    <w:rsid w:val="00801981"/>
    <w:rsid w:val="00802A76"/>
    <w:rsid w:val="00802D44"/>
    <w:rsid w:val="00804C85"/>
    <w:rsid w:val="008056ED"/>
    <w:rsid w:val="00805D88"/>
    <w:rsid w:val="008072DA"/>
    <w:rsid w:val="00807834"/>
    <w:rsid w:val="00807C44"/>
    <w:rsid w:val="008108A2"/>
    <w:rsid w:val="00811055"/>
    <w:rsid w:val="00811205"/>
    <w:rsid w:val="00811692"/>
    <w:rsid w:val="008119C0"/>
    <w:rsid w:val="00811A53"/>
    <w:rsid w:val="00812356"/>
    <w:rsid w:val="00812BD5"/>
    <w:rsid w:val="008131C9"/>
    <w:rsid w:val="0081445A"/>
    <w:rsid w:val="0081542F"/>
    <w:rsid w:val="0081637B"/>
    <w:rsid w:val="0081697D"/>
    <w:rsid w:val="00823949"/>
    <w:rsid w:val="00823A79"/>
    <w:rsid w:val="008240A7"/>
    <w:rsid w:val="00825F34"/>
    <w:rsid w:val="0082654A"/>
    <w:rsid w:val="0082678B"/>
    <w:rsid w:val="00826BF9"/>
    <w:rsid w:val="00826DAF"/>
    <w:rsid w:val="008271C0"/>
    <w:rsid w:val="0082722A"/>
    <w:rsid w:val="008272B2"/>
    <w:rsid w:val="00827E69"/>
    <w:rsid w:val="00830E70"/>
    <w:rsid w:val="00830FC9"/>
    <w:rsid w:val="00831085"/>
    <w:rsid w:val="00831571"/>
    <w:rsid w:val="0083164A"/>
    <w:rsid w:val="00831EB2"/>
    <w:rsid w:val="00832748"/>
    <w:rsid w:val="00836B70"/>
    <w:rsid w:val="00836EE9"/>
    <w:rsid w:val="00837116"/>
    <w:rsid w:val="008378B6"/>
    <w:rsid w:val="00840C52"/>
    <w:rsid w:val="008416E0"/>
    <w:rsid w:val="0084196A"/>
    <w:rsid w:val="00841CF9"/>
    <w:rsid w:val="00841F7F"/>
    <w:rsid w:val="00841FBC"/>
    <w:rsid w:val="0084218F"/>
    <w:rsid w:val="008425D7"/>
    <w:rsid w:val="008429E1"/>
    <w:rsid w:val="00842C7D"/>
    <w:rsid w:val="00844239"/>
    <w:rsid w:val="0084468C"/>
    <w:rsid w:val="00845CA0"/>
    <w:rsid w:val="00847230"/>
    <w:rsid w:val="00847286"/>
    <w:rsid w:val="0085070E"/>
    <w:rsid w:val="00850CAE"/>
    <w:rsid w:val="008527ED"/>
    <w:rsid w:val="00852C59"/>
    <w:rsid w:val="00852D21"/>
    <w:rsid w:val="0085372A"/>
    <w:rsid w:val="00853987"/>
    <w:rsid w:val="0085445E"/>
    <w:rsid w:val="00854666"/>
    <w:rsid w:val="00855062"/>
    <w:rsid w:val="00855D37"/>
    <w:rsid w:val="00860B05"/>
    <w:rsid w:val="008610AC"/>
    <w:rsid w:val="0086192D"/>
    <w:rsid w:val="00861B44"/>
    <w:rsid w:val="008625AC"/>
    <w:rsid w:val="008628D5"/>
    <w:rsid w:val="00863FE9"/>
    <w:rsid w:val="0086463C"/>
    <w:rsid w:val="00865052"/>
    <w:rsid w:val="008652BF"/>
    <w:rsid w:val="00865FD4"/>
    <w:rsid w:val="00867240"/>
    <w:rsid w:val="00870C66"/>
    <w:rsid w:val="008717E5"/>
    <w:rsid w:val="0087334B"/>
    <w:rsid w:val="00873F0B"/>
    <w:rsid w:val="00874296"/>
    <w:rsid w:val="00874AF3"/>
    <w:rsid w:val="00875F22"/>
    <w:rsid w:val="00876CD4"/>
    <w:rsid w:val="008777F5"/>
    <w:rsid w:val="00877CE0"/>
    <w:rsid w:val="00877FDA"/>
    <w:rsid w:val="00880242"/>
    <w:rsid w:val="00880614"/>
    <w:rsid w:val="0088135C"/>
    <w:rsid w:val="008819DB"/>
    <w:rsid w:val="00882713"/>
    <w:rsid w:val="008836D0"/>
    <w:rsid w:val="008847BC"/>
    <w:rsid w:val="0088487D"/>
    <w:rsid w:val="00884C07"/>
    <w:rsid w:val="00884E26"/>
    <w:rsid w:val="00884E2A"/>
    <w:rsid w:val="00885BD3"/>
    <w:rsid w:val="00891ED7"/>
    <w:rsid w:val="0089211D"/>
    <w:rsid w:val="008929BC"/>
    <w:rsid w:val="00892A9D"/>
    <w:rsid w:val="0089474E"/>
    <w:rsid w:val="00894D4F"/>
    <w:rsid w:val="008950DA"/>
    <w:rsid w:val="00895EA0"/>
    <w:rsid w:val="008975B2"/>
    <w:rsid w:val="00897EFE"/>
    <w:rsid w:val="008A07D2"/>
    <w:rsid w:val="008A08B6"/>
    <w:rsid w:val="008A1798"/>
    <w:rsid w:val="008A1E71"/>
    <w:rsid w:val="008A26A6"/>
    <w:rsid w:val="008A568C"/>
    <w:rsid w:val="008A7E57"/>
    <w:rsid w:val="008B15D1"/>
    <w:rsid w:val="008B1D8D"/>
    <w:rsid w:val="008B2507"/>
    <w:rsid w:val="008B315E"/>
    <w:rsid w:val="008B317B"/>
    <w:rsid w:val="008B4675"/>
    <w:rsid w:val="008B5576"/>
    <w:rsid w:val="008B5FC8"/>
    <w:rsid w:val="008B6178"/>
    <w:rsid w:val="008B650F"/>
    <w:rsid w:val="008B6A43"/>
    <w:rsid w:val="008B6DF2"/>
    <w:rsid w:val="008B7A30"/>
    <w:rsid w:val="008B7BB0"/>
    <w:rsid w:val="008C0F3F"/>
    <w:rsid w:val="008C1441"/>
    <w:rsid w:val="008C1FCF"/>
    <w:rsid w:val="008C282B"/>
    <w:rsid w:val="008C287B"/>
    <w:rsid w:val="008C2E0D"/>
    <w:rsid w:val="008C2FAB"/>
    <w:rsid w:val="008C319F"/>
    <w:rsid w:val="008C4D9E"/>
    <w:rsid w:val="008C4FB3"/>
    <w:rsid w:val="008C7254"/>
    <w:rsid w:val="008D0882"/>
    <w:rsid w:val="008D0B4B"/>
    <w:rsid w:val="008D1000"/>
    <w:rsid w:val="008D1662"/>
    <w:rsid w:val="008D1809"/>
    <w:rsid w:val="008D18C6"/>
    <w:rsid w:val="008D24B2"/>
    <w:rsid w:val="008D2C12"/>
    <w:rsid w:val="008D319A"/>
    <w:rsid w:val="008D3471"/>
    <w:rsid w:val="008D54B8"/>
    <w:rsid w:val="008D5729"/>
    <w:rsid w:val="008D5BCA"/>
    <w:rsid w:val="008D5EEE"/>
    <w:rsid w:val="008D6755"/>
    <w:rsid w:val="008D71DE"/>
    <w:rsid w:val="008E0E94"/>
    <w:rsid w:val="008E11B3"/>
    <w:rsid w:val="008E1631"/>
    <w:rsid w:val="008E2970"/>
    <w:rsid w:val="008E3662"/>
    <w:rsid w:val="008E370A"/>
    <w:rsid w:val="008E379A"/>
    <w:rsid w:val="008E3BF6"/>
    <w:rsid w:val="008E53BE"/>
    <w:rsid w:val="008E53E4"/>
    <w:rsid w:val="008E7F44"/>
    <w:rsid w:val="008F0220"/>
    <w:rsid w:val="008F0822"/>
    <w:rsid w:val="008F174D"/>
    <w:rsid w:val="008F2349"/>
    <w:rsid w:val="008F2928"/>
    <w:rsid w:val="008F294A"/>
    <w:rsid w:val="008F3506"/>
    <w:rsid w:val="008F54BA"/>
    <w:rsid w:val="008F65E3"/>
    <w:rsid w:val="008F73E0"/>
    <w:rsid w:val="008F7B3B"/>
    <w:rsid w:val="008F7D5F"/>
    <w:rsid w:val="009002B8"/>
    <w:rsid w:val="00900F1B"/>
    <w:rsid w:val="009024BB"/>
    <w:rsid w:val="00903960"/>
    <w:rsid w:val="00903E58"/>
    <w:rsid w:val="0090447D"/>
    <w:rsid w:val="00904A36"/>
    <w:rsid w:val="009053C0"/>
    <w:rsid w:val="009056D7"/>
    <w:rsid w:val="00905EA7"/>
    <w:rsid w:val="00907293"/>
    <w:rsid w:val="00910F16"/>
    <w:rsid w:val="009141FA"/>
    <w:rsid w:val="009165EB"/>
    <w:rsid w:val="00916999"/>
    <w:rsid w:val="00917140"/>
    <w:rsid w:val="00920125"/>
    <w:rsid w:val="0092193B"/>
    <w:rsid w:val="00923D7C"/>
    <w:rsid w:val="00924F7B"/>
    <w:rsid w:val="00925676"/>
    <w:rsid w:val="009257E2"/>
    <w:rsid w:val="009261C7"/>
    <w:rsid w:val="00926AA2"/>
    <w:rsid w:val="009275FA"/>
    <w:rsid w:val="009276C3"/>
    <w:rsid w:val="00927AA6"/>
    <w:rsid w:val="00927B76"/>
    <w:rsid w:val="0093025F"/>
    <w:rsid w:val="0093030A"/>
    <w:rsid w:val="009311AC"/>
    <w:rsid w:val="00931293"/>
    <w:rsid w:val="00931552"/>
    <w:rsid w:val="00931A89"/>
    <w:rsid w:val="00931CF9"/>
    <w:rsid w:val="00932EFC"/>
    <w:rsid w:val="0093300C"/>
    <w:rsid w:val="0093314F"/>
    <w:rsid w:val="009333FD"/>
    <w:rsid w:val="00933561"/>
    <w:rsid w:val="00933929"/>
    <w:rsid w:val="009340D7"/>
    <w:rsid w:val="009346B1"/>
    <w:rsid w:val="00934AF7"/>
    <w:rsid w:val="00936805"/>
    <w:rsid w:val="00936925"/>
    <w:rsid w:val="00937FAF"/>
    <w:rsid w:val="00940228"/>
    <w:rsid w:val="00940855"/>
    <w:rsid w:val="0094085D"/>
    <w:rsid w:val="009408FC"/>
    <w:rsid w:val="00940B55"/>
    <w:rsid w:val="00940D25"/>
    <w:rsid w:val="00940E22"/>
    <w:rsid w:val="00942601"/>
    <w:rsid w:val="00942646"/>
    <w:rsid w:val="00942C25"/>
    <w:rsid w:val="00942F08"/>
    <w:rsid w:val="009433DF"/>
    <w:rsid w:val="0094381F"/>
    <w:rsid w:val="00945D7E"/>
    <w:rsid w:val="0094617E"/>
    <w:rsid w:val="00946379"/>
    <w:rsid w:val="00946CA6"/>
    <w:rsid w:val="0095085D"/>
    <w:rsid w:val="009514C7"/>
    <w:rsid w:val="00951601"/>
    <w:rsid w:val="00952E17"/>
    <w:rsid w:val="009549D6"/>
    <w:rsid w:val="00954DE2"/>
    <w:rsid w:val="00955565"/>
    <w:rsid w:val="00955A43"/>
    <w:rsid w:val="00956CA2"/>
    <w:rsid w:val="00957AB5"/>
    <w:rsid w:val="009600E6"/>
    <w:rsid w:val="00960D6E"/>
    <w:rsid w:val="00962388"/>
    <w:rsid w:val="00962C5C"/>
    <w:rsid w:val="00964653"/>
    <w:rsid w:val="00965D46"/>
    <w:rsid w:val="00966EFE"/>
    <w:rsid w:val="009673BB"/>
    <w:rsid w:val="0097081F"/>
    <w:rsid w:val="0097098B"/>
    <w:rsid w:val="00970C05"/>
    <w:rsid w:val="00970EE1"/>
    <w:rsid w:val="009717FF"/>
    <w:rsid w:val="00971C2E"/>
    <w:rsid w:val="009720CC"/>
    <w:rsid w:val="00973E66"/>
    <w:rsid w:val="009742C1"/>
    <w:rsid w:val="00974B2F"/>
    <w:rsid w:val="00975078"/>
    <w:rsid w:val="009756A2"/>
    <w:rsid w:val="00975A28"/>
    <w:rsid w:val="00975A90"/>
    <w:rsid w:val="00975C1B"/>
    <w:rsid w:val="00976767"/>
    <w:rsid w:val="00976F39"/>
    <w:rsid w:val="009801D9"/>
    <w:rsid w:val="00981924"/>
    <w:rsid w:val="009827E0"/>
    <w:rsid w:val="00983857"/>
    <w:rsid w:val="009847F0"/>
    <w:rsid w:val="00984910"/>
    <w:rsid w:val="00985321"/>
    <w:rsid w:val="00985EE8"/>
    <w:rsid w:val="00986EA1"/>
    <w:rsid w:val="0098732C"/>
    <w:rsid w:val="00987397"/>
    <w:rsid w:val="00987C19"/>
    <w:rsid w:val="00990242"/>
    <w:rsid w:val="009921E3"/>
    <w:rsid w:val="00993019"/>
    <w:rsid w:val="00993EE2"/>
    <w:rsid w:val="009942F4"/>
    <w:rsid w:val="00994A15"/>
    <w:rsid w:val="00995198"/>
    <w:rsid w:val="00996E05"/>
    <w:rsid w:val="00997820"/>
    <w:rsid w:val="009A0CF9"/>
    <w:rsid w:val="009A1268"/>
    <w:rsid w:val="009A1D61"/>
    <w:rsid w:val="009A1F97"/>
    <w:rsid w:val="009A476E"/>
    <w:rsid w:val="009A5F88"/>
    <w:rsid w:val="009A60C2"/>
    <w:rsid w:val="009A6F5C"/>
    <w:rsid w:val="009B0725"/>
    <w:rsid w:val="009B1967"/>
    <w:rsid w:val="009B337F"/>
    <w:rsid w:val="009B48F5"/>
    <w:rsid w:val="009B4F4D"/>
    <w:rsid w:val="009B506D"/>
    <w:rsid w:val="009B5A9C"/>
    <w:rsid w:val="009B5ABF"/>
    <w:rsid w:val="009B64A2"/>
    <w:rsid w:val="009B72CD"/>
    <w:rsid w:val="009B79FE"/>
    <w:rsid w:val="009C0B31"/>
    <w:rsid w:val="009C25EC"/>
    <w:rsid w:val="009C2955"/>
    <w:rsid w:val="009C2EA7"/>
    <w:rsid w:val="009C2FE1"/>
    <w:rsid w:val="009C4B6A"/>
    <w:rsid w:val="009C59E3"/>
    <w:rsid w:val="009C6970"/>
    <w:rsid w:val="009C6E68"/>
    <w:rsid w:val="009D001A"/>
    <w:rsid w:val="009D0B73"/>
    <w:rsid w:val="009D11F2"/>
    <w:rsid w:val="009D142C"/>
    <w:rsid w:val="009D158C"/>
    <w:rsid w:val="009D2158"/>
    <w:rsid w:val="009D230F"/>
    <w:rsid w:val="009D23DD"/>
    <w:rsid w:val="009D24A9"/>
    <w:rsid w:val="009D455B"/>
    <w:rsid w:val="009D4C92"/>
    <w:rsid w:val="009D4F40"/>
    <w:rsid w:val="009D53E2"/>
    <w:rsid w:val="009D5CDC"/>
    <w:rsid w:val="009D6AD3"/>
    <w:rsid w:val="009D730E"/>
    <w:rsid w:val="009D7EF7"/>
    <w:rsid w:val="009E013C"/>
    <w:rsid w:val="009E05DB"/>
    <w:rsid w:val="009E0BED"/>
    <w:rsid w:val="009E1B12"/>
    <w:rsid w:val="009E3408"/>
    <w:rsid w:val="009E4719"/>
    <w:rsid w:val="009E4B05"/>
    <w:rsid w:val="009E5037"/>
    <w:rsid w:val="009E517A"/>
    <w:rsid w:val="009E5750"/>
    <w:rsid w:val="009E6596"/>
    <w:rsid w:val="009E6865"/>
    <w:rsid w:val="009F02AD"/>
    <w:rsid w:val="009F0349"/>
    <w:rsid w:val="009F03E4"/>
    <w:rsid w:val="009F3E76"/>
    <w:rsid w:val="009F463D"/>
    <w:rsid w:val="009F48EF"/>
    <w:rsid w:val="009F53BA"/>
    <w:rsid w:val="009F5522"/>
    <w:rsid w:val="009F57F7"/>
    <w:rsid w:val="009F5E1D"/>
    <w:rsid w:val="009F71B4"/>
    <w:rsid w:val="009F71F6"/>
    <w:rsid w:val="00A00C39"/>
    <w:rsid w:val="00A00DDD"/>
    <w:rsid w:val="00A01590"/>
    <w:rsid w:val="00A022E0"/>
    <w:rsid w:val="00A0270E"/>
    <w:rsid w:val="00A02BC5"/>
    <w:rsid w:val="00A035B3"/>
    <w:rsid w:val="00A04272"/>
    <w:rsid w:val="00A0469C"/>
    <w:rsid w:val="00A051AF"/>
    <w:rsid w:val="00A0665F"/>
    <w:rsid w:val="00A0699C"/>
    <w:rsid w:val="00A06EEE"/>
    <w:rsid w:val="00A07255"/>
    <w:rsid w:val="00A07392"/>
    <w:rsid w:val="00A104AA"/>
    <w:rsid w:val="00A11051"/>
    <w:rsid w:val="00A11C7E"/>
    <w:rsid w:val="00A11E5B"/>
    <w:rsid w:val="00A125D7"/>
    <w:rsid w:val="00A13E6D"/>
    <w:rsid w:val="00A1535A"/>
    <w:rsid w:val="00A17404"/>
    <w:rsid w:val="00A2052A"/>
    <w:rsid w:val="00A20BD5"/>
    <w:rsid w:val="00A21049"/>
    <w:rsid w:val="00A213B1"/>
    <w:rsid w:val="00A2145F"/>
    <w:rsid w:val="00A21C5E"/>
    <w:rsid w:val="00A22DF8"/>
    <w:rsid w:val="00A23721"/>
    <w:rsid w:val="00A23806"/>
    <w:rsid w:val="00A2615B"/>
    <w:rsid w:val="00A267B5"/>
    <w:rsid w:val="00A30120"/>
    <w:rsid w:val="00A30983"/>
    <w:rsid w:val="00A3127A"/>
    <w:rsid w:val="00A314DD"/>
    <w:rsid w:val="00A318A3"/>
    <w:rsid w:val="00A31BE6"/>
    <w:rsid w:val="00A337DC"/>
    <w:rsid w:val="00A3397C"/>
    <w:rsid w:val="00A341D4"/>
    <w:rsid w:val="00A342EC"/>
    <w:rsid w:val="00A34E13"/>
    <w:rsid w:val="00A361EE"/>
    <w:rsid w:val="00A36515"/>
    <w:rsid w:val="00A36F85"/>
    <w:rsid w:val="00A3759F"/>
    <w:rsid w:val="00A375F5"/>
    <w:rsid w:val="00A37D69"/>
    <w:rsid w:val="00A37E36"/>
    <w:rsid w:val="00A40758"/>
    <w:rsid w:val="00A417AE"/>
    <w:rsid w:val="00A43AF3"/>
    <w:rsid w:val="00A43B26"/>
    <w:rsid w:val="00A45AAF"/>
    <w:rsid w:val="00A45F47"/>
    <w:rsid w:val="00A46BE1"/>
    <w:rsid w:val="00A46D1F"/>
    <w:rsid w:val="00A50362"/>
    <w:rsid w:val="00A50711"/>
    <w:rsid w:val="00A511F6"/>
    <w:rsid w:val="00A52234"/>
    <w:rsid w:val="00A52636"/>
    <w:rsid w:val="00A52F32"/>
    <w:rsid w:val="00A53940"/>
    <w:rsid w:val="00A53D35"/>
    <w:rsid w:val="00A549D1"/>
    <w:rsid w:val="00A56CE7"/>
    <w:rsid w:val="00A57503"/>
    <w:rsid w:val="00A60DDC"/>
    <w:rsid w:val="00A622A3"/>
    <w:rsid w:val="00A64165"/>
    <w:rsid w:val="00A6468A"/>
    <w:rsid w:val="00A6629A"/>
    <w:rsid w:val="00A667FC"/>
    <w:rsid w:val="00A66C5E"/>
    <w:rsid w:val="00A670D9"/>
    <w:rsid w:val="00A67E0C"/>
    <w:rsid w:val="00A7131F"/>
    <w:rsid w:val="00A7149D"/>
    <w:rsid w:val="00A71A93"/>
    <w:rsid w:val="00A71D25"/>
    <w:rsid w:val="00A7267F"/>
    <w:rsid w:val="00A738D6"/>
    <w:rsid w:val="00A7483E"/>
    <w:rsid w:val="00A75869"/>
    <w:rsid w:val="00A7686C"/>
    <w:rsid w:val="00A76C49"/>
    <w:rsid w:val="00A77B07"/>
    <w:rsid w:val="00A77D00"/>
    <w:rsid w:val="00A80577"/>
    <w:rsid w:val="00A81276"/>
    <w:rsid w:val="00A81696"/>
    <w:rsid w:val="00A82332"/>
    <w:rsid w:val="00A82634"/>
    <w:rsid w:val="00A82C45"/>
    <w:rsid w:val="00A8351F"/>
    <w:rsid w:val="00A86795"/>
    <w:rsid w:val="00A86E88"/>
    <w:rsid w:val="00A872A4"/>
    <w:rsid w:val="00A87763"/>
    <w:rsid w:val="00A90703"/>
    <w:rsid w:val="00A90921"/>
    <w:rsid w:val="00A91134"/>
    <w:rsid w:val="00A92266"/>
    <w:rsid w:val="00A924B8"/>
    <w:rsid w:val="00A92EC1"/>
    <w:rsid w:val="00A93BA7"/>
    <w:rsid w:val="00A948C6"/>
    <w:rsid w:val="00A94B53"/>
    <w:rsid w:val="00A95344"/>
    <w:rsid w:val="00A9758E"/>
    <w:rsid w:val="00A9775F"/>
    <w:rsid w:val="00A97CE8"/>
    <w:rsid w:val="00A97EBC"/>
    <w:rsid w:val="00AA084D"/>
    <w:rsid w:val="00AA103A"/>
    <w:rsid w:val="00AA2C3C"/>
    <w:rsid w:val="00AA2D63"/>
    <w:rsid w:val="00AA33C1"/>
    <w:rsid w:val="00AA4137"/>
    <w:rsid w:val="00AA4166"/>
    <w:rsid w:val="00AA5270"/>
    <w:rsid w:val="00AA5BE0"/>
    <w:rsid w:val="00AA5F9F"/>
    <w:rsid w:val="00AA60AE"/>
    <w:rsid w:val="00AA643B"/>
    <w:rsid w:val="00AA672A"/>
    <w:rsid w:val="00AA77DC"/>
    <w:rsid w:val="00AA7C93"/>
    <w:rsid w:val="00AB0777"/>
    <w:rsid w:val="00AB1B2C"/>
    <w:rsid w:val="00AB2754"/>
    <w:rsid w:val="00AB38DB"/>
    <w:rsid w:val="00AB3B3F"/>
    <w:rsid w:val="00AB46A6"/>
    <w:rsid w:val="00AB48F7"/>
    <w:rsid w:val="00AB497B"/>
    <w:rsid w:val="00AB4FBA"/>
    <w:rsid w:val="00AB5036"/>
    <w:rsid w:val="00AB52A4"/>
    <w:rsid w:val="00AB58DA"/>
    <w:rsid w:val="00AB60AA"/>
    <w:rsid w:val="00AB6601"/>
    <w:rsid w:val="00AC07BA"/>
    <w:rsid w:val="00AC088F"/>
    <w:rsid w:val="00AC10C6"/>
    <w:rsid w:val="00AC1EDC"/>
    <w:rsid w:val="00AC28AB"/>
    <w:rsid w:val="00AC3A49"/>
    <w:rsid w:val="00AC3F58"/>
    <w:rsid w:val="00AC44DD"/>
    <w:rsid w:val="00AC46D0"/>
    <w:rsid w:val="00AC4A09"/>
    <w:rsid w:val="00AC6579"/>
    <w:rsid w:val="00AC7205"/>
    <w:rsid w:val="00AD1DF7"/>
    <w:rsid w:val="00AD216D"/>
    <w:rsid w:val="00AD2418"/>
    <w:rsid w:val="00AD29E9"/>
    <w:rsid w:val="00AD2BA3"/>
    <w:rsid w:val="00AD328D"/>
    <w:rsid w:val="00AD4171"/>
    <w:rsid w:val="00AD5594"/>
    <w:rsid w:val="00AD5641"/>
    <w:rsid w:val="00AD5D2E"/>
    <w:rsid w:val="00AD62E2"/>
    <w:rsid w:val="00AD6AF1"/>
    <w:rsid w:val="00AD6B5D"/>
    <w:rsid w:val="00AD709B"/>
    <w:rsid w:val="00AD7853"/>
    <w:rsid w:val="00AD7CF1"/>
    <w:rsid w:val="00AE0470"/>
    <w:rsid w:val="00AE0C3C"/>
    <w:rsid w:val="00AE0D3A"/>
    <w:rsid w:val="00AE16C3"/>
    <w:rsid w:val="00AE3061"/>
    <w:rsid w:val="00AE3B08"/>
    <w:rsid w:val="00AE4DAF"/>
    <w:rsid w:val="00AE6764"/>
    <w:rsid w:val="00AE6BB3"/>
    <w:rsid w:val="00AF1954"/>
    <w:rsid w:val="00AF1B22"/>
    <w:rsid w:val="00AF24E5"/>
    <w:rsid w:val="00AF2B4A"/>
    <w:rsid w:val="00AF2DF0"/>
    <w:rsid w:val="00AF371B"/>
    <w:rsid w:val="00AF3A1A"/>
    <w:rsid w:val="00AF4751"/>
    <w:rsid w:val="00AF492D"/>
    <w:rsid w:val="00AF493F"/>
    <w:rsid w:val="00AF5828"/>
    <w:rsid w:val="00AF771C"/>
    <w:rsid w:val="00B02A6E"/>
    <w:rsid w:val="00B02B64"/>
    <w:rsid w:val="00B03172"/>
    <w:rsid w:val="00B03706"/>
    <w:rsid w:val="00B039C9"/>
    <w:rsid w:val="00B04504"/>
    <w:rsid w:val="00B059D8"/>
    <w:rsid w:val="00B1018E"/>
    <w:rsid w:val="00B1092D"/>
    <w:rsid w:val="00B13187"/>
    <w:rsid w:val="00B133F4"/>
    <w:rsid w:val="00B14C0D"/>
    <w:rsid w:val="00B159B5"/>
    <w:rsid w:val="00B16263"/>
    <w:rsid w:val="00B16588"/>
    <w:rsid w:val="00B16AE3"/>
    <w:rsid w:val="00B16C03"/>
    <w:rsid w:val="00B16EB0"/>
    <w:rsid w:val="00B17537"/>
    <w:rsid w:val="00B20554"/>
    <w:rsid w:val="00B207C8"/>
    <w:rsid w:val="00B21071"/>
    <w:rsid w:val="00B2163E"/>
    <w:rsid w:val="00B2256B"/>
    <w:rsid w:val="00B23A7E"/>
    <w:rsid w:val="00B23C1F"/>
    <w:rsid w:val="00B24F48"/>
    <w:rsid w:val="00B259B8"/>
    <w:rsid w:val="00B26E65"/>
    <w:rsid w:val="00B27012"/>
    <w:rsid w:val="00B2706B"/>
    <w:rsid w:val="00B27458"/>
    <w:rsid w:val="00B308D5"/>
    <w:rsid w:val="00B32B15"/>
    <w:rsid w:val="00B33E33"/>
    <w:rsid w:val="00B37931"/>
    <w:rsid w:val="00B37CE0"/>
    <w:rsid w:val="00B40622"/>
    <w:rsid w:val="00B42704"/>
    <w:rsid w:val="00B427DA"/>
    <w:rsid w:val="00B431BC"/>
    <w:rsid w:val="00B4464D"/>
    <w:rsid w:val="00B45F61"/>
    <w:rsid w:val="00B47007"/>
    <w:rsid w:val="00B47037"/>
    <w:rsid w:val="00B47F4A"/>
    <w:rsid w:val="00B5014B"/>
    <w:rsid w:val="00B50E89"/>
    <w:rsid w:val="00B5110A"/>
    <w:rsid w:val="00B51D99"/>
    <w:rsid w:val="00B5389D"/>
    <w:rsid w:val="00B54EFC"/>
    <w:rsid w:val="00B55991"/>
    <w:rsid w:val="00B56EE0"/>
    <w:rsid w:val="00B57DFD"/>
    <w:rsid w:val="00B613B1"/>
    <w:rsid w:val="00B613DC"/>
    <w:rsid w:val="00B61B9B"/>
    <w:rsid w:val="00B61D95"/>
    <w:rsid w:val="00B632C6"/>
    <w:rsid w:val="00B6355A"/>
    <w:rsid w:val="00B635CE"/>
    <w:rsid w:val="00B63822"/>
    <w:rsid w:val="00B6390C"/>
    <w:rsid w:val="00B65673"/>
    <w:rsid w:val="00B66BA9"/>
    <w:rsid w:val="00B66E19"/>
    <w:rsid w:val="00B67118"/>
    <w:rsid w:val="00B67C10"/>
    <w:rsid w:val="00B70039"/>
    <w:rsid w:val="00B704B1"/>
    <w:rsid w:val="00B70536"/>
    <w:rsid w:val="00B71526"/>
    <w:rsid w:val="00B71AEE"/>
    <w:rsid w:val="00B72F04"/>
    <w:rsid w:val="00B7340E"/>
    <w:rsid w:val="00B73706"/>
    <w:rsid w:val="00B73CCB"/>
    <w:rsid w:val="00B7436B"/>
    <w:rsid w:val="00B74CD8"/>
    <w:rsid w:val="00B74D05"/>
    <w:rsid w:val="00B74FCD"/>
    <w:rsid w:val="00B755DA"/>
    <w:rsid w:val="00B75618"/>
    <w:rsid w:val="00B757B8"/>
    <w:rsid w:val="00B759C2"/>
    <w:rsid w:val="00B7774D"/>
    <w:rsid w:val="00B810AE"/>
    <w:rsid w:val="00B81773"/>
    <w:rsid w:val="00B83762"/>
    <w:rsid w:val="00B83FC1"/>
    <w:rsid w:val="00B84B3A"/>
    <w:rsid w:val="00B85044"/>
    <w:rsid w:val="00B852F7"/>
    <w:rsid w:val="00B85703"/>
    <w:rsid w:val="00B857A2"/>
    <w:rsid w:val="00B85882"/>
    <w:rsid w:val="00B85D35"/>
    <w:rsid w:val="00B86883"/>
    <w:rsid w:val="00B86962"/>
    <w:rsid w:val="00B87C3D"/>
    <w:rsid w:val="00B90312"/>
    <w:rsid w:val="00B90E4D"/>
    <w:rsid w:val="00B9140F"/>
    <w:rsid w:val="00B9143B"/>
    <w:rsid w:val="00B916CE"/>
    <w:rsid w:val="00B918B7"/>
    <w:rsid w:val="00B922C9"/>
    <w:rsid w:val="00B92946"/>
    <w:rsid w:val="00B92AAD"/>
    <w:rsid w:val="00B9341D"/>
    <w:rsid w:val="00B950AE"/>
    <w:rsid w:val="00B95A54"/>
    <w:rsid w:val="00B95BC8"/>
    <w:rsid w:val="00BA01FC"/>
    <w:rsid w:val="00BA09BF"/>
    <w:rsid w:val="00BA120B"/>
    <w:rsid w:val="00BA16AB"/>
    <w:rsid w:val="00BA4EE1"/>
    <w:rsid w:val="00BA5E0E"/>
    <w:rsid w:val="00BA6372"/>
    <w:rsid w:val="00BA6871"/>
    <w:rsid w:val="00BA6DFC"/>
    <w:rsid w:val="00BB1B19"/>
    <w:rsid w:val="00BB2CDC"/>
    <w:rsid w:val="00BB4525"/>
    <w:rsid w:val="00BB7C56"/>
    <w:rsid w:val="00BC1396"/>
    <w:rsid w:val="00BC176F"/>
    <w:rsid w:val="00BC22C2"/>
    <w:rsid w:val="00BC23E2"/>
    <w:rsid w:val="00BC2937"/>
    <w:rsid w:val="00BC2A92"/>
    <w:rsid w:val="00BC2D20"/>
    <w:rsid w:val="00BC3452"/>
    <w:rsid w:val="00BC3E3D"/>
    <w:rsid w:val="00BC4F2F"/>
    <w:rsid w:val="00BC50D3"/>
    <w:rsid w:val="00BC5C1C"/>
    <w:rsid w:val="00BC7602"/>
    <w:rsid w:val="00BC78A6"/>
    <w:rsid w:val="00BC7A1E"/>
    <w:rsid w:val="00BD0165"/>
    <w:rsid w:val="00BD0FBB"/>
    <w:rsid w:val="00BD2011"/>
    <w:rsid w:val="00BD26C9"/>
    <w:rsid w:val="00BD2AF3"/>
    <w:rsid w:val="00BD3CAA"/>
    <w:rsid w:val="00BD5135"/>
    <w:rsid w:val="00BD5880"/>
    <w:rsid w:val="00BD6093"/>
    <w:rsid w:val="00BD66D6"/>
    <w:rsid w:val="00BD6AE5"/>
    <w:rsid w:val="00BD6DB8"/>
    <w:rsid w:val="00BD7045"/>
    <w:rsid w:val="00BD751E"/>
    <w:rsid w:val="00BD75DC"/>
    <w:rsid w:val="00BD79BA"/>
    <w:rsid w:val="00BD7E2A"/>
    <w:rsid w:val="00BE0C73"/>
    <w:rsid w:val="00BE19C5"/>
    <w:rsid w:val="00BE1BBD"/>
    <w:rsid w:val="00BE1C40"/>
    <w:rsid w:val="00BE1FD1"/>
    <w:rsid w:val="00BE2268"/>
    <w:rsid w:val="00BE28ED"/>
    <w:rsid w:val="00BE45B9"/>
    <w:rsid w:val="00BE6832"/>
    <w:rsid w:val="00BF0446"/>
    <w:rsid w:val="00BF1DEC"/>
    <w:rsid w:val="00BF2AD9"/>
    <w:rsid w:val="00BF30CE"/>
    <w:rsid w:val="00BF32B3"/>
    <w:rsid w:val="00BF3ABC"/>
    <w:rsid w:val="00BF4E82"/>
    <w:rsid w:val="00BF6230"/>
    <w:rsid w:val="00BF7EBD"/>
    <w:rsid w:val="00C0167A"/>
    <w:rsid w:val="00C01CD3"/>
    <w:rsid w:val="00C02BCF"/>
    <w:rsid w:val="00C02C0B"/>
    <w:rsid w:val="00C05E81"/>
    <w:rsid w:val="00C06223"/>
    <w:rsid w:val="00C0771D"/>
    <w:rsid w:val="00C10111"/>
    <w:rsid w:val="00C11A42"/>
    <w:rsid w:val="00C12249"/>
    <w:rsid w:val="00C15A2E"/>
    <w:rsid w:val="00C20DAB"/>
    <w:rsid w:val="00C22321"/>
    <w:rsid w:val="00C23C2A"/>
    <w:rsid w:val="00C259C9"/>
    <w:rsid w:val="00C25BC8"/>
    <w:rsid w:val="00C26332"/>
    <w:rsid w:val="00C27AC1"/>
    <w:rsid w:val="00C3088A"/>
    <w:rsid w:val="00C30FF7"/>
    <w:rsid w:val="00C31377"/>
    <w:rsid w:val="00C31577"/>
    <w:rsid w:val="00C31FDE"/>
    <w:rsid w:val="00C3313F"/>
    <w:rsid w:val="00C334BC"/>
    <w:rsid w:val="00C3374A"/>
    <w:rsid w:val="00C3378F"/>
    <w:rsid w:val="00C34908"/>
    <w:rsid w:val="00C34F49"/>
    <w:rsid w:val="00C3601A"/>
    <w:rsid w:val="00C36061"/>
    <w:rsid w:val="00C362AF"/>
    <w:rsid w:val="00C3765F"/>
    <w:rsid w:val="00C376F1"/>
    <w:rsid w:val="00C42D86"/>
    <w:rsid w:val="00C441F2"/>
    <w:rsid w:val="00C44BC5"/>
    <w:rsid w:val="00C44FA9"/>
    <w:rsid w:val="00C45501"/>
    <w:rsid w:val="00C45828"/>
    <w:rsid w:val="00C478DA"/>
    <w:rsid w:val="00C508DF"/>
    <w:rsid w:val="00C50E8F"/>
    <w:rsid w:val="00C51B14"/>
    <w:rsid w:val="00C51DD0"/>
    <w:rsid w:val="00C53468"/>
    <w:rsid w:val="00C53735"/>
    <w:rsid w:val="00C542CB"/>
    <w:rsid w:val="00C54CFB"/>
    <w:rsid w:val="00C55B32"/>
    <w:rsid w:val="00C55F27"/>
    <w:rsid w:val="00C564B8"/>
    <w:rsid w:val="00C56706"/>
    <w:rsid w:val="00C5731A"/>
    <w:rsid w:val="00C5797D"/>
    <w:rsid w:val="00C6140C"/>
    <w:rsid w:val="00C6203E"/>
    <w:rsid w:val="00C62C9E"/>
    <w:rsid w:val="00C62FC6"/>
    <w:rsid w:val="00C645FA"/>
    <w:rsid w:val="00C67E1E"/>
    <w:rsid w:val="00C67F46"/>
    <w:rsid w:val="00C7015D"/>
    <w:rsid w:val="00C70651"/>
    <w:rsid w:val="00C71680"/>
    <w:rsid w:val="00C72F3E"/>
    <w:rsid w:val="00C72F91"/>
    <w:rsid w:val="00C73466"/>
    <w:rsid w:val="00C734CA"/>
    <w:rsid w:val="00C73660"/>
    <w:rsid w:val="00C75100"/>
    <w:rsid w:val="00C75E08"/>
    <w:rsid w:val="00C76AFB"/>
    <w:rsid w:val="00C772B5"/>
    <w:rsid w:val="00C777AD"/>
    <w:rsid w:val="00C777BE"/>
    <w:rsid w:val="00C778D3"/>
    <w:rsid w:val="00C80E66"/>
    <w:rsid w:val="00C83192"/>
    <w:rsid w:val="00C832D6"/>
    <w:rsid w:val="00C83403"/>
    <w:rsid w:val="00C85EE4"/>
    <w:rsid w:val="00C861E9"/>
    <w:rsid w:val="00C864F9"/>
    <w:rsid w:val="00C86606"/>
    <w:rsid w:val="00C8673E"/>
    <w:rsid w:val="00C868D4"/>
    <w:rsid w:val="00C922A6"/>
    <w:rsid w:val="00C92911"/>
    <w:rsid w:val="00C92D9F"/>
    <w:rsid w:val="00C931C1"/>
    <w:rsid w:val="00C936C6"/>
    <w:rsid w:val="00C93B80"/>
    <w:rsid w:val="00C93EB1"/>
    <w:rsid w:val="00C954E1"/>
    <w:rsid w:val="00C9661E"/>
    <w:rsid w:val="00CA16B8"/>
    <w:rsid w:val="00CA1E58"/>
    <w:rsid w:val="00CA1EA3"/>
    <w:rsid w:val="00CA257D"/>
    <w:rsid w:val="00CA37F6"/>
    <w:rsid w:val="00CA37FD"/>
    <w:rsid w:val="00CA3BD9"/>
    <w:rsid w:val="00CA3F1D"/>
    <w:rsid w:val="00CA45C1"/>
    <w:rsid w:val="00CA4C41"/>
    <w:rsid w:val="00CA5EB0"/>
    <w:rsid w:val="00CA647A"/>
    <w:rsid w:val="00CA6C37"/>
    <w:rsid w:val="00CA748F"/>
    <w:rsid w:val="00CA74F5"/>
    <w:rsid w:val="00CA7AA9"/>
    <w:rsid w:val="00CB0753"/>
    <w:rsid w:val="00CB1308"/>
    <w:rsid w:val="00CB1347"/>
    <w:rsid w:val="00CB3B4A"/>
    <w:rsid w:val="00CB3D31"/>
    <w:rsid w:val="00CB49AC"/>
    <w:rsid w:val="00CB4EAE"/>
    <w:rsid w:val="00CB650D"/>
    <w:rsid w:val="00CB6997"/>
    <w:rsid w:val="00CB7420"/>
    <w:rsid w:val="00CB7545"/>
    <w:rsid w:val="00CC0B43"/>
    <w:rsid w:val="00CC18BC"/>
    <w:rsid w:val="00CC2786"/>
    <w:rsid w:val="00CC2808"/>
    <w:rsid w:val="00CC2B01"/>
    <w:rsid w:val="00CC2DBC"/>
    <w:rsid w:val="00CC352B"/>
    <w:rsid w:val="00CC3D75"/>
    <w:rsid w:val="00CC4202"/>
    <w:rsid w:val="00CC5500"/>
    <w:rsid w:val="00CC611A"/>
    <w:rsid w:val="00CC68DF"/>
    <w:rsid w:val="00CC6F39"/>
    <w:rsid w:val="00CD02B5"/>
    <w:rsid w:val="00CD2727"/>
    <w:rsid w:val="00CD2D0B"/>
    <w:rsid w:val="00CD30E6"/>
    <w:rsid w:val="00CD35D4"/>
    <w:rsid w:val="00CD3C88"/>
    <w:rsid w:val="00CD451B"/>
    <w:rsid w:val="00CD4A1C"/>
    <w:rsid w:val="00CD5200"/>
    <w:rsid w:val="00CD6995"/>
    <w:rsid w:val="00CE0053"/>
    <w:rsid w:val="00CE1197"/>
    <w:rsid w:val="00CE200F"/>
    <w:rsid w:val="00CE24BD"/>
    <w:rsid w:val="00CE395D"/>
    <w:rsid w:val="00CE3B62"/>
    <w:rsid w:val="00CE4B5B"/>
    <w:rsid w:val="00CE4F6B"/>
    <w:rsid w:val="00CE586E"/>
    <w:rsid w:val="00CE5BC8"/>
    <w:rsid w:val="00CE64D2"/>
    <w:rsid w:val="00CF242E"/>
    <w:rsid w:val="00CF2F1C"/>
    <w:rsid w:val="00CF37A2"/>
    <w:rsid w:val="00CF3DF0"/>
    <w:rsid w:val="00CF47C3"/>
    <w:rsid w:val="00CF47C8"/>
    <w:rsid w:val="00CF48A2"/>
    <w:rsid w:val="00CF62FA"/>
    <w:rsid w:val="00CF6500"/>
    <w:rsid w:val="00CF75E1"/>
    <w:rsid w:val="00CF79B5"/>
    <w:rsid w:val="00D00A89"/>
    <w:rsid w:val="00D0145A"/>
    <w:rsid w:val="00D016B6"/>
    <w:rsid w:val="00D01797"/>
    <w:rsid w:val="00D01884"/>
    <w:rsid w:val="00D03412"/>
    <w:rsid w:val="00D03B63"/>
    <w:rsid w:val="00D04B6C"/>
    <w:rsid w:val="00D06505"/>
    <w:rsid w:val="00D06713"/>
    <w:rsid w:val="00D06C1C"/>
    <w:rsid w:val="00D06CD4"/>
    <w:rsid w:val="00D07219"/>
    <w:rsid w:val="00D07497"/>
    <w:rsid w:val="00D0785D"/>
    <w:rsid w:val="00D07C77"/>
    <w:rsid w:val="00D10AC9"/>
    <w:rsid w:val="00D11551"/>
    <w:rsid w:val="00D11ECE"/>
    <w:rsid w:val="00D12B01"/>
    <w:rsid w:val="00D14270"/>
    <w:rsid w:val="00D149D0"/>
    <w:rsid w:val="00D14EC2"/>
    <w:rsid w:val="00D1650B"/>
    <w:rsid w:val="00D16E3D"/>
    <w:rsid w:val="00D20939"/>
    <w:rsid w:val="00D20D7A"/>
    <w:rsid w:val="00D22150"/>
    <w:rsid w:val="00D22CAC"/>
    <w:rsid w:val="00D22FC7"/>
    <w:rsid w:val="00D22FF9"/>
    <w:rsid w:val="00D234E9"/>
    <w:rsid w:val="00D2437D"/>
    <w:rsid w:val="00D2481F"/>
    <w:rsid w:val="00D24C8D"/>
    <w:rsid w:val="00D253FE"/>
    <w:rsid w:val="00D254E6"/>
    <w:rsid w:val="00D25C9E"/>
    <w:rsid w:val="00D27B96"/>
    <w:rsid w:val="00D30114"/>
    <w:rsid w:val="00D307E2"/>
    <w:rsid w:val="00D30D31"/>
    <w:rsid w:val="00D3186B"/>
    <w:rsid w:val="00D352ED"/>
    <w:rsid w:val="00D3552A"/>
    <w:rsid w:val="00D35BD8"/>
    <w:rsid w:val="00D361F5"/>
    <w:rsid w:val="00D3701C"/>
    <w:rsid w:val="00D379AB"/>
    <w:rsid w:val="00D40327"/>
    <w:rsid w:val="00D40A22"/>
    <w:rsid w:val="00D40BF9"/>
    <w:rsid w:val="00D41965"/>
    <w:rsid w:val="00D420F8"/>
    <w:rsid w:val="00D42DF5"/>
    <w:rsid w:val="00D430A3"/>
    <w:rsid w:val="00D43D80"/>
    <w:rsid w:val="00D445AD"/>
    <w:rsid w:val="00D4496F"/>
    <w:rsid w:val="00D449F7"/>
    <w:rsid w:val="00D4653F"/>
    <w:rsid w:val="00D465AB"/>
    <w:rsid w:val="00D4733D"/>
    <w:rsid w:val="00D5019E"/>
    <w:rsid w:val="00D50C0F"/>
    <w:rsid w:val="00D5242C"/>
    <w:rsid w:val="00D52EA1"/>
    <w:rsid w:val="00D54690"/>
    <w:rsid w:val="00D54DCE"/>
    <w:rsid w:val="00D5593D"/>
    <w:rsid w:val="00D566C1"/>
    <w:rsid w:val="00D57479"/>
    <w:rsid w:val="00D6047D"/>
    <w:rsid w:val="00D60780"/>
    <w:rsid w:val="00D632BD"/>
    <w:rsid w:val="00D634CF"/>
    <w:rsid w:val="00D634DA"/>
    <w:rsid w:val="00D635C2"/>
    <w:rsid w:val="00D6404B"/>
    <w:rsid w:val="00D6421C"/>
    <w:rsid w:val="00D64C9F"/>
    <w:rsid w:val="00D65A8F"/>
    <w:rsid w:val="00D662B5"/>
    <w:rsid w:val="00D6648B"/>
    <w:rsid w:val="00D66585"/>
    <w:rsid w:val="00D665D8"/>
    <w:rsid w:val="00D666C6"/>
    <w:rsid w:val="00D67FB7"/>
    <w:rsid w:val="00D70A61"/>
    <w:rsid w:val="00D71129"/>
    <w:rsid w:val="00D7125E"/>
    <w:rsid w:val="00D714B9"/>
    <w:rsid w:val="00D71566"/>
    <w:rsid w:val="00D71F28"/>
    <w:rsid w:val="00D72A8B"/>
    <w:rsid w:val="00D73395"/>
    <w:rsid w:val="00D73ADF"/>
    <w:rsid w:val="00D73DDF"/>
    <w:rsid w:val="00D74D4A"/>
    <w:rsid w:val="00D7728A"/>
    <w:rsid w:val="00D77C8F"/>
    <w:rsid w:val="00D77DE0"/>
    <w:rsid w:val="00D80380"/>
    <w:rsid w:val="00D804E6"/>
    <w:rsid w:val="00D80A04"/>
    <w:rsid w:val="00D80CBD"/>
    <w:rsid w:val="00D81620"/>
    <w:rsid w:val="00D81772"/>
    <w:rsid w:val="00D81E5D"/>
    <w:rsid w:val="00D83608"/>
    <w:rsid w:val="00D83BED"/>
    <w:rsid w:val="00D84110"/>
    <w:rsid w:val="00D8443C"/>
    <w:rsid w:val="00D84A40"/>
    <w:rsid w:val="00D85A56"/>
    <w:rsid w:val="00D8673D"/>
    <w:rsid w:val="00D86A4F"/>
    <w:rsid w:val="00D87A8C"/>
    <w:rsid w:val="00D87B08"/>
    <w:rsid w:val="00D87FF1"/>
    <w:rsid w:val="00D900E0"/>
    <w:rsid w:val="00D91E87"/>
    <w:rsid w:val="00D92D76"/>
    <w:rsid w:val="00D9317D"/>
    <w:rsid w:val="00D945A6"/>
    <w:rsid w:val="00D94DAD"/>
    <w:rsid w:val="00D951C6"/>
    <w:rsid w:val="00D96812"/>
    <w:rsid w:val="00D970E4"/>
    <w:rsid w:val="00D9798C"/>
    <w:rsid w:val="00DA045C"/>
    <w:rsid w:val="00DA0955"/>
    <w:rsid w:val="00DA1A71"/>
    <w:rsid w:val="00DA21F1"/>
    <w:rsid w:val="00DA2BF3"/>
    <w:rsid w:val="00DA4985"/>
    <w:rsid w:val="00DA4FE8"/>
    <w:rsid w:val="00DA6A34"/>
    <w:rsid w:val="00DA7918"/>
    <w:rsid w:val="00DB09CD"/>
    <w:rsid w:val="00DB0FEF"/>
    <w:rsid w:val="00DB3B49"/>
    <w:rsid w:val="00DB3B71"/>
    <w:rsid w:val="00DB3D72"/>
    <w:rsid w:val="00DB5233"/>
    <w:rsid w:val="00DB63DD"/>
    <w:rsid w:val="00DC019A"/>
    <w:rsid w:val="00DC0756"/>
    <w:rsid w:val="00DC0D20"/>
    <w:rsid w:val="00DC1438"/>
    <w:rsid w:val="00DC1C81"/>
    <w:rsid w:val="00DC1CB1"/>
    <w:rsid w:val="00DC2FC3"/>
    <w:rsid w:val="00DC5134"/>
    <w:rsid w:val="00DC56DA"/>
    <w:rsid w:val="00DC5D71"/>
    <w:rsid w:val="00DC5DB6"/>
    <w:rsid w:val="00DC6F63"/>
    <w:rsid w:val="00DC7AAD"/>
    <w:rsid w:val="00DD006F"/>
    <w:rsid w:val="00DD052F"/>
    <w:rsid w:val="00DD0AE8"/>
    <w:rsid w:val="00DD0DFD"/>
    <w:rsid w:val="00DD188F"/>
    <w:rsid w:val="00DD1B70"/>
    <w:rsid w:val="00DD2BBA"/>
    <w:rsid w:val="00DD342B"/>
    <w:rsid w:val="00DD39A9"/>
    <w:rsid w:val="00DD409F"/>
    <w:rsid w:val="00DD46E4"/>
    <w:rsid w:val="00DD4B53"/>
    <w:rsid w:val="00DD5266"/>
    <w:rsid w:val="00DD6EE6"/>
    <w:rsid w:val="00DE0B4F"/>
    <w:rsid w:val="00DE142E"/>
    <w:rsid w:val="00DE1528"/>
    <w:rsid w:val="00DE2F6A"/>
    <w:rsid w:val="00DE4CF3"/>
    <w:rsid w:val="00DE506B"/>
    <w:rsid w:val="00DE61D8"/>
    <w:rsid w:val="00DE668A"/>
    <w:rsid w:val="00DE6AAB"/>
    <w:rsid w:val="00DE6BD3"/>
    <w:rsid w:val="00DE7D32"/>
    <w:rsid w:val="00DF179F"/>
    <w:rsid w:val="00DF23A9"/>
    <w:rsid w:val="00DF2FC2"/>
    <w:rsid w:val="00DF33FE"/>
    <w:rsid w:val="00DF3CC9"/>
    <w:rsid w:val="00DF3DA6"/>
    <w:rsid w:val="00DF443E"/>
    <w:rsid w:val="00DF5773"/>
    <w:rsid w:val="00DF5877"/>
    <w:rsid w:val="00DF5FB8"/>
    <w:rsid w:val="00DF6DA5"/>
    <w:rsid w:val="00DF77C2"/>
    <w:rsid w:val="00DF7B20"/>
    <w:rsid w:val="00E00364"/>
    <w:rsid w:val="00E0036F"/>
    <w:rsid w:val="00E006B7"/>
    <w:rsid w:val="00E016E5"/>
    <w:rsid w:val="00E03EE4"/>
    <w:rsid w:val="00E04FAA"/>
    <w:rsid w:val="00E050B9"/>
    <w:rsid w:val="00E0589A"/>
    <w:rsid w:val="00E05DAD"/>
    <w:rsid w:val="00E063B9"/>
    <w:rsid w:val="00E06A84"/>
    <w:rsid w:val="00E07963"/>
    <w:rsid w:val="00E10458"/>
    <w:rsid w:val="00E10521"/>
    <w:rsid w:val="00E1276E"/>
    <w:rsid w:val="00E1317B"/>
    <w:rsid w:val="00E13A3C"/>
    <w:rsid w:val="00E13DEE"/>
    <w:rsid w:val="00E1483B"/>
    <w:rsid w:val="00E15037"/>
    <w:rsid w:val="00E17AA6"/>
    <w:rsid w:val="00E17C6F"/>
    <w:rsid w:val="00E20B11"/>
    <w:rsid w:val="00E20D30"/>
    <w:rsid w:val="00E20D43"/>
    <w:rsid w:val="00E21798"/>
    <w:rsid w:val="00E238DB"/>
    <w:rsid w:val="00E24110"/>
    <w:rsid w:val="00E253F8"/>
    <w:rsid w:val="00E25895"/>
    <w:rsid w:val="00E30015"/>
    <w:rsid w:val="00E30DDC"/>
    <w:rsid w:val="00E32DA4"/>
    <w:rsid w:val="00E343B2"/>
    <w:rsid w:val="00E34DC7"/>
    <w:rsid w:val="00E355E0"/>
    <w:rsid w:val="00E3755C"/>
    <w:rsid w:val="00E379E2"/>
    <w:rsid w:val="00E40091"/>
    <w:rsid w:val="00E40BE0"/>
    <w:rsid w:val="00E40FE1"/>
    <w:rsid w:val="00E413E9"/>
    <w:rsid w:val="00E4148D"/>
    <w:rsid w:val="00E41B4E"/>
    <w:rsid w:val="00E4307A"/>
    <w:rsid w:val="00E44308"/>
    <w:rsid w:val="00E44FC6"/>
    <w:rsid w:val="00E45234"/>
    <w:rsid w:val="00E456F7"/>
    <w:rsid w:val="00E465A7"/>
    <w:rsid w:val="00E46DAF"/>
    <w:rsid w:val="00E4714E"/>
    <w:rsid w:val="00E47391"/>
    <w:rsid w:val="00E475C6"/>
    <w:rsid w:val="00E47970"/>
    <w:rsid w:val="00E51C9C"/>
    <w:rsid w:val="00E531F7"/>
    <w:rsid w:val="00E53486"/>
    <w:rsid w:val="00E53A7B"/>
    <w:rsid w:val="00E545F3"/>
    <w:rsid w:val="00E560C9"/>
    <w:rsid w:val="00E565FA"/>
    <w:rsid w:val="00E56C78"/>
    <w:rsid w:val="00E57296"/>
    <w:rsid w:val="00E57A94"/>
    <w:rsid w:val="00E62965"/>
    <w:rsid w:val="00E62A66"/>
    <w:rsid w:val="00E661C5"/>
    <w:rsid w:val="00E66587"/>
    <w:rsid w:val="00E668CA"/>
    <w:rsid w:val="00E66DE8"/>
    <w:rsid w:val="00E6797C"/>
    <w:rsid w:val="00E67C2F"/>
    <w:rsid w:val="00E67D96"/>
    <w:rsid w:val="00E707F0"/>
    <w:rsid w:val="00E7112D"/>
    <w:rsid w:val="00E719E8"/>
    <w:rsid w:val="00E743FD"/>
    <w:rsid w:val="00E7444A"/>
    <w:rsid w:val="00E74D12"/>
    <w:rsid w:val="00E74F83"/>
    <w:rsid w:val="00E750B1"/>
    <w:rsid w:val="00E750F5"/>
    <w:rsid w:val="00E75CEA"/>
    <w:rsid w:val="00E77324"/>
    <w:rsid w:val="00E77E3D"/>
    <w:rsid w:val="00E811DB"/>
    <w:rsid w:val="00E82049"/>
    <w:rsid w:val="00E82811"/>
    <w:rsid w:val="00E8548D"/>
    <w:rsid w:val="00E8627E"/>
    <w:rsid w:val="00E8645E"/>
    <w:rsid w:val="00E87386"/>
    <w:rsid w:val="00E8739A"/>
    <w:rsid w:val="00E878AC"/>
    <w:rsid w:val="00E90F05"/>
    <w:rsid w:val="00E91213"/>
    <w:rsid w:val="00E9165A"/>
    <w:rsid w:val="00E91B33"/>
    <w:rsid w:val="00E91BBE"/>
    <w:rsid w:val="00E91D36"/>
    <w:rsid w:val="00E924A1"/>
    <w:rsid w:val="00E92843"/>
    <w:rsid w:val="00E92CEC"/>
    <w:rsid w:val="00E94947"/>
    <w:rsid w:val="00E95959"/>
    <w:rsid w:val="00E95EA7"/>
    <w:rsid w:val="00E96B24"/>
    <w:rsid w:val="00E979F9"/>
    <w:rsid w:val="00EA09A2"/>
    <w:rsid w:val="00EA0A34"/>
    <w:rsid w:val="00EA2F10"/>
    <w:rsid w:val="00EA48D1"/>
    <w:rsid w:val="00EA4D2F"/>
    <w:rsid w:val="00EA5064"/>
    <w:rsid w:val="00EA5B8B"/>
    <w:rsid w:val="00EA7BD4"/>
    <w:rsid w:val="00EB0600"/>
    <w:rsid w:val="00EB0B5A"/>
    <w:rsid w:val="00EB3D26"/>
    <w:rsid w:val="00EB4263"/>
    <w:rsid w:val="00EB5643"/>
    <w:rsid w:val="00EB5A31"/>
    <w:rsid w:val="00EB68BA"/>
    <w:rsid w:val="00EC1AC8"/>
    <w:rsid w:val="00EC2FD4"/>
    <w:rsid w:val="00EC32AC"/>
    <w:rsid w:val="00EC38F1"/>
    <w:rsid w:val="00EC5EEA"/>
    <w:rsid w:val="00EC6952"/>
    <w:rsid w:val="00EC6D36"/>
    <w:rsid w:val="00ED2949"/>
    <w:rsid w:val="00ED3967"/>
    <w:rsid w:val="00ED4149"/>
    <w:rsid w:val="00ED4184"/>
    <w:rsid w:val="00ED44DD"/>
    <w:rsid w:val="00ED5F0B"/>
    <w:rsid w:val="00ED6512"/>
    <w:rsid w:val="00EE3F1B"/>
    <w:rsid w:val="00EE4BF3"/>
    <w:rsid w:val="00EE5542"/>
    <w:rsid w:val="00EE5C7F"/>
    <w:rsid w:val="00EE62EC"/>
    <w:rsid w:val="00EE6FC6"/>
    <w:rsid w:val="00EE78FE"/>
    <w:rsid w:val="00EF03C3"/>
    <w:rsid w:val="00EF1856"/>
    <w:rsid w:val="00EF2180"/>
    <w:rsid w:val="00EF27B7"/>
    <w:rsid w:val="00EF2E2C"/>
    <w:rsid w:val="00EF3255"/>
    <w:rsid w:val="00EF4219"/>
    <w:rsid w:val="00EF423A"/>
    <w:rsid w:val="00EF43A8"/>
    <w:rsid w:val="00EF577D"/>
    <w:rsid w:val="00EF6D20"/>
    <w:rsid w:val="00EF78C7"/>
    <w:rsid w:val="00EF793F"/>
    <w:rsid w:val="00F00FF0"/>
    <w:rsid w:val="00F01116"/>
    <w:rsid w:val="00F03084"/>
    <w:rsid w:val="00F03AC2"/>
    <w:rsid w:val="00F04EB5"/>
    <w:rsid w:val="00F05A83"/>
    <w:rsid w:val="00F06C63"/>
    <w:rsid w:val="00F0718F"/>
    <w:rsid w:val="00F1262B"/>
    <w:rsid w:val="00F12905"/>
    <w:rsid w:val="00F13B72"/>
    <w:rsid w:val="00F143AA"/>
    <w:rsid w:val="00F16D44"/>
    <w:rsid w:val="00F17686"/>
    <w:rsid w:val="00F200AE"/>
    <w:rsid w:val="00F20204"/>
    <w:rsid w:val="00F203DD"/>
    <w:rsid w:val="00F220F1"/>
    <w:rsid w:val="00F223E4"/>
    <w:rsid w:val="00F22D71"/>
    <w:rsid w:val="00F234FF"/>
    <w:rsid w:val="00F23777"/>
    <w:rsid w:val="00F23DA0"/>
    <w:rsid w:val="00F240DD"/>
    <w:rsid w:val="00F24755"/>
    <w:rsid w:val="00F254D5"/>
    <w:rsid w:val="00F25719"/>
    <w:rsid w:val="00F269A0"/>
    <w:rsid w:val="00F30CFF"/>
    <w:rsid w:val="00F3202D"/>
    <w:rsid w:val="00F32D73"/>
    <w:rsid w:val="00F32F9C"/>
    <w:rsid w:val="00F3469F"/>
    <w:rsid w:val="00F361D3"/>
    <w:rsid w:val="00F3624D"/>
    <w:rsid w:val="00F36BFE"/>
    <w:rsid w:val="00F376AD"/>
    <w:rsid w:val="00F37929"/>
    <w:rsid w:val="00F37BFB"/>
    <w:rsid w:val="00F4031A"/>
    <w:rsid w:val="00F404A5"/>
    <w:rsid w:val="00F40559"/>
    <w:rsid w:val="00F40982"/>
    <w:rsid w:val="00F4138E"/>
    <w:rsid w:val="00F418FA"/>
    <w:rsid w:val="00F43CF2"/>
    <w:rsid w:val="00F445EF"/>
    <w:rsid w:val="00F446D2"/>
    <w:rsid w:val="00F44DC0"/>
    <w:rsid w:val="00F44E11"/>
    <w:rsid w:val="00F46EEE"/>
    <w:rsid w:val="00F47EF3"/>
    <w:rsid w:val="00F51037"/>
    <w:rsid w:val="00F51DA0"/>
    <w:rsid w:val="00F529E2"/>
    <w:rsid w:val="00F53D8A"/>
    <w:rsid w:val="00F55BA8"/>
    <w:rsid w:val="00F55F0A"/>
    <w:rsid w:val="00F562F3"/>
    <w:rsid w:val="00F571A2"/>
    <w:rsid w:val="00F57AEA"/>
    <w:rsid w:val="00F60162"/>
    <w:rsid w:val="00F60B9E"/>
    <w:rsid w:val="00F611AB"/>
    <w:rsid w:val="00F61C49"/>
    <w:rsid w:val="00F63131"/>
    <w:rsid w:val="00F63858"/>
    <w:rsid w:val="00F66A81"/>
    <w:rsid w:val="00F67744"/>
    <w:rsid w:val="00F70B97"/>
    <w:rsid w:val="00F7105C"/>
    <w:rsid w:val="00F71E15"/>
    <w:rsid w:val="00F722A6"/>
    <w:rsid w:val="00F729BE"/>
    <w:rsid w:val="00F73C48"/>
    <w:rsid w:val="00F73CEF"/>
    <w:rsid w:val="00F73DB0"/>
    <w:rsid w:val="00F73F65"/>
    <w:rsid w:val="00F75B69"/>
    <w:rsid w:val="00F76D52"/>
    <w:rsid w:val="00F76E98"/>
    <w:rsid w:val="00F77909"/>
    <w:rsid w:val="00F8006B"/>
    <w:rsid w:val="00F801BE"/>
    <w:rsid w:val="00F80486"/>
    <w:rsid w:val="00F805D0"/>
    <w:rsid w:val="00F80F04"/>
    <w:rsid w:val="00F82520"/>
    <w:rsid w:val="00F84068"/>
    <w:rsid w:val="00F8409F"/>
    <w:rsid w:val="00F84281"/>
    <w:rsid w:val="00F844AF"/>
    <w:rsid w:val="00F8497F"/>
    <w:rsid w:val="00F85133"/>
    <w:rsid w:val="00F863CB"/>
    <w:rsid w:val="00F9020D"/>
    <w:rsid w:val="00F90691"/>
    <w:rsid w:val="00F90C83"/>
    <w:rsid w:val="00F91671"/>
    <w:rsid w:val="00F919F8"/>
    <w:rsid w:val="00F929D7"/>
    <w:rsid w:val="00F96448"/>
    <w:rsid w:val="00F97270"/>
    <w:rsid w:val="00FA03DF"/>
    <w:rsid w:val="00FA07EC"/>
    <w:rsid w:val="00FA0C11"/>
    <w:rsid w:val="00FA0CBD"/>
    <w:rsid w:val="00FA1A0A"/>
    <w:rsid w:val="00FA2C6D"/>
    <w:rsid w:val="00FA4031"/>
    <w:rsid w:val="00FA42EB"/>
    <w:rsid w:val="00FA4B4F"/>
    <w:rsid w:val="00FA51EA"/>
    <w:rsid w:val="00FA5607"/>
    <w:rsid w:val="00FA5730"/>
    <w:rsid w:val="00FA5DDD"/>
    <w:rsid w:val="00FA61AB"/>
    <w:rsid w:val="00FA62DF"/>
    <w:rsid w:val="00FA72B8"/>
    <w:rsid w:val="00FB17D0"/>
    <w:rsid w:val="00FB3381"/>
    <w:rsid w:val="00FB5793"/>
    <w:rsid w:val="00FB5868"/>
    <w:rsid w:val="00FB6341"/>
    <w:rsid w:val="00FB7B3F"/>
    <w:rsid w:val="00FC029D"/>
    <w:rsid w:val="00FC17CF"/>
    <w:rsid w:val="00FC1D47"/>
    <w:rsid w:val="00FC2B9D"/>
    <w:rsid w:val="00FC38CC"/>
    <w:rsid w:val="00FC3E6A"/>
    <w:rsid w:val="00FC669C"/>
    <w:rsid w:val="00FC7896"/>
    <w:rsid w:val="00FD0B11"/>
    <w:rsid w:val="00FD0B60"/>
    <w:rsid w:val="00FD15EF"/>
    <w:rsid w:val="00FD164E"/>
    <w:rsid w:val="00FD1EA5"/>
    <w:rsid w:val="00FD2459"/>
    <w:rsid w:val="00FD4E75"/>
    <w:rsid w:val="00FD55BA"/>
    <w:rsid w:val="00FD5D99"/>
    <w:rsid w:val="00FD60EB"/>
    <w:rsid w:val="00FD660F"/>
    <w:rsid w:val="00FD7D23"/>
    <w:rsid w:val="00FE03C0"/>
    <w:rsid w:val="00FE0DB7"/>
    <w:rsid w:val="00FE0FA4"/>
    <w:rsid w:val="00FE124F"/>
    <w:rsid w:val="00FE18F6"/>
    <w:rsid w:val="00FE1BDF"/>
    <w:rsid w:val="00FE3357"/>
    <w:rsid w:val="00FE401F"/>
    <w:rsid w:val="00FE45DF"/>
    <w:rsid w:val="00FE52A1"/>
    <w:rsid w:val="00FE600C"/>
    <w:rsid w:val="00FE66BE"/>
    <w:rsid w:val="00FE67C8"/>
    <w:rsid w:val="00FE7797"/>
    <w:rsid w:val="00FE7EDA"/>
    <w:rsid w:val="00FF0142"/>
    <w:rsid w:val="00FF0BC9"/>
    <w:rsid w:val="00FF10F7"/>
    <w:rsid w:val="00FF135F"/>
    <w:rsid w:val="00FF2E4C"/>
    <w:rsid w:val="00FF2F33"/>
    <w:rsid w:val="00FF3672"/>
    <w:rsid w:val="00FF57B9"/>
    <w:rsid w:val="00FF5F24"/>
    <w:rsid w:val="00FF65EA"/>
    <w:rsid w:val="00FF72EA"/>
    <w:rsid w:val="00FF7B1A"/>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920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07A9"/>
    <w:pPr>
      <w:spacing w:after="0" w:line="240" w:lineRule="auto"/>
    </w:pPr>
    <w:rPr>
      <w:rFonts w:ascii="Times New Roman" w:hAnsi="Times New Roman" w:cs="Times New Roman"/>
      <w:sz w:val="24"/>
      <w:szCs w:val="24"/>
    </w:rPr>
  </w:style>
  <w:style w:type="paragraph" w:styleId="berschrift1">
    <w:name w:val="heading 1"/>
    <w:basedOn w:val="Standard"/>
    <w:next w:val="Standard"/>
    <w:link w:val="berschrift1Zchn"/>
    <w:uiPriority w:val="9"/>
    <w:qFormat/>
    <w:rsid w:val="00172D6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F143A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DC6F63"/>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chn"/>
    <w:uiPriority w:val="9"/>
    <w:qFormat/>
    <w:rsid w:val="00172D63"/>
    <w:pPr>
      <w:spacing w:before="100" w:beforeAutospacing="1" w:after="100" w:afterAutospacing="1"/>
      <w:outlineLvl w:val="3"/>
    </w:pPr>
    <w:rPr>
      <w:rFonts w:eastAsia="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3A07A9"/>
    <w:rPr>
      <w:color w:val="0000FF"/>
      <w:u w:val="single"/>
    </w:rPr>
  </w:style>
  <w:style w:type="paragraph" w:styleId="Kopfzeile">
    <w:name w:val="header"/>
    <w:basedOn w:val="Standard"/>
    <w:link w:val="KopfzeileZchn"/>
    <w:uiPriority w:val="99"/>
    <w:unhideWhenUsed/>
    <w:rsid w:val="00A2052A"/>
    <w:pPr>
      <w:tabs>
        <w:tab w:val="center" w:pos="4680"/>
        <w:tab w:val="right" w:pos="9360"/>
      </w:tabs>
    </w:pPr>
  </w:style>
  <w:style w:type="character" w:customStyle="1" w:styleId="KopfzeileZchn">
    <w:name w:val="Kopfzeile Zchn"/>
    <w:basedOn w:val="Absatz-Standardschriftart"/>
    <w:link w:val="Kopfzeile"/>
    <w:uiPriority w:val="99"/>
    <w:rsid w:val="00A2052A"/>
    <w:rPr>
      <w:rFonts w:ascii="Times New Roman" w:hAnsi="Times New Roman" w:cs="Times New Roman"/>
      <w:sz w:val="24"/>
      <w:szCs w:val="24"/>
    </w:rPr>
  </w:style>
  <w:style w:type="paragraph" w:styleId="Fuzeile">
    <w:name w:val="footer"/>
    <w:basedOn w:val="Standard"/>
    <w:link w:val="FuzeileZchn"/>
    <w:uiPriority w:val="99"/>
    <w:unhideWhenUsed/>
    <w:rsid w:val="00A2052A"/>
    <w:pPr>
      <w:tabs>
        <w:tab w:val="center" w:pos="4680"/>
        <w:tab w:val="right" w:pos="9360"/>
      </w:tabs>
    </w:pPr>
  </w:style>
  <w:style w:type="character" w:customStyle="1" w:styleId="FuzeileZchn">
    <w:name w:val="Fußzeile Zchn"/>
    <w:basedOn w:val="Absatz-Standardschriftart"/>
    <w:link w:val="Fuzeile"/>
    <w:uiPriority w:val="99"/>
    <w:rsid w:val="00A2052A"/>
    <w:rPr>
      <w:rFonts w:ascii="Times New Roman" w:hAnsi="Times New Roman" w:cs="Times New Roman"/>
      <w:sz w:val="24"/>
      <w:szCs w:val="24"/>
    </w:rPr>
  </w:style>
  <w:style w:type="character" w:styleId="Fett">
    <w:name w:val="Strong"/>
    <w:basedOn w:val="Absatz-Standardschriftart"/>
    <w:uiPriority w:val="22"/>
    <w:qFormat/>
    <w:rsid w:val="00A2052A"/>
    <w:rPr>
      <w:b/>
      <w:bCs/>
    </w:rPr>
  </w:style>
  <w:style w:type="paragraph" w:styleId="Listenabsatz">
    <w:name w:val="List Paragraph"/>
    <w:basedOn w:val="Standard"/>
    <w:uiPriority w:val="34"/>
    <w:qFormat/>
    <w:rsid w:val="00FD164E"/>
    <w:pPr>
      <w:ind w:left="720"/>
      <w:contextualSpacing/>
    </w:pPr>
  </w:style>
  <w:style w:type="paragraph" w:styleId="KeinLeerraum">
    <w:name w:val="No Spacing"/>
    <w:link w:val="KeinLeerraumZchn"/>
    <w:uiPriority w:val="1"/>
    <w:qFormat/>
    <w:rsid w:val="003F000E"/>
    <w:pPr>
      <w:spacing w:after="0" w:line="240" w:lineRule="auto"/>
    </w:pPr>
    <w:rPr>
      <w:lang w:val="de-DE"/>
    </w:rPr>
  </w:style>
  <w:style w:type="table" w:customStyle="1" w:styleId="HelleSchattierung1">
    <w:name w:val="Helle Schattierung1"/>
    <w:basedOn w:val="NormaleTabelle"/>
    <w:uiPriority w:val="60"/>
    <w:rsid w:val="0033231B"/>
    <w:pPr>
      <w:spacing w:after="0" w:line="240" w:lineRule="auto"/>
    </w:pPr>
    <w:rPr>
      <w:rFonts w:ascii="Arial" w:eastAsia="Arial" w:hAnsi="Arial" w:cs="Arial"/>
      <w:color w:val="000000" w:themeColor="text1" w:themeShade="BF"/>
      <w:szCs w:val="20"/>
      <w:lang w:val="de-DE" w:eastAsia="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opyright">
    <w:name w:val="copyright"/>
    <w:basedOn w:val="Absatz-Standardschriftart"/>
    <w:rsid w:val="00D30D31"/>
  </w:style>
  <w:style w:type="character" w:customStyle="1" w:styleId="subhead2">
    <w:name w:val="subhead2"/>
    <w:basedOn w:val="Absatz-Standardschriftart"/>
    <w:rsid w:val="00C5731A"/>
  </w:style>
  <w:style w:type="character" w:customStyle="1" w:styleId="ft2">
    <w:name w:val="ft2"/>
    <w:basedOn w:val="Absatz-Standardschriftart"/>
    <w:rsid w:val="00C5731A"/>
  </w:style>
  <w:style w:type="character" w:customStyle="1" w:styleId="berschrift4Zchn">
    <w:name w:val="Überschrift 4 Zchn"/>
    <w:basedOn w:val="Absatz-Standardschriftart"/>
    <w:link w:val="berschrift4"/>
    <w:uiPriority w:val="9"/>
    <w:rsid w:val="00172D63"/>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172D63"/>
    <w:pPr>
      <w:spacing w:before="100" w:beforeAutospacing="1" w:after="100" w:afterAutospacing="1"/>
    </w:pPr>
    <w:rPr>
      <w:rFonts w:eastAsia="Times New Roman"/>
    </w:rPr>
  </w:style>
  <w:style w:type="character" w:customStyle="1" w:styleId="berschrift1Zchn">
    <w:name w:val="Überschrift 1 Zchn"/>
    <w:basedOn w:val="Absatz-Standardschriftart"/>
    <w:link w:val="berschrift1"/>
    <w:uiPriority w:val="9"/>
    <w:rsid w:val="00172D63"/>
    <w:rPr>
      <w:rFonts w:asciiTheme="majorHAnsi" w:eastAsiaTheme="majorEastAsia" w:hAnsiTheme="majorHAnsi" w:cstheme="majorBidi"/>
      <w:b/>
      <w:bCs/>
      <w:color w:val="365F91" w:themeColor="accent1" w:themeShade="BF"/>
      <w:sz w:val="28"/>
      <w:szCs w:val="28"/>
    </w:rPr>
  </w:style>
  <w:style w:type="paragraph" w:styleId="Sprechblasentext">
    <w:name w:val="Balloon Text"/>
    <w:basedOn w:val="Standard"/>
    <w:link w:val="SprechblasentextZchn"/>
    <w:uiPriority w:val="99"/>
    <w:semiHidden/>
    <w:unhideWhenUsed/>
    <w:rsid w:val="0024653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653D"/>
    <w:rPr>
      <w:rFonts w:ascii="Tahoma" w:hAnsi="Tahoma" w:cs="Tahoma"/>
      <w:sz w:val="16"/>
      <w:szCs w:val="16"/>
    </w:rPr>
  </w:style>
  <w:style w:type="table" w:styleId="Tabellenraster">
    <w:name w:val="Table Grid"/>
    <w:basedOn w:val="NormaleTabelle"/>
    <w:uiPriority w:val="59"/>
    <w:rsid w:val="00784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0C143A"/>
    <w:rPr>
      <w:rFonts w:asciiTheme="majorHAnsi" w:eastAsiaTheme="majorEastAsia" w:hAnsiTheme="majorHAnsi" w:cstheme="majorBidi"/>
      <w:b/>
      <w:bCs/>
      <w:color w:val="4F81BD" w:themeColor="accent1"/>
      <w:sz w:val="24"/>
      <w:szCs w:val="24"/>
    </w:rPr>
  </w:style>
  <w:style w:type="character" w:styleId="Platzhaltertext">
    <w:name w:val="Placeholder Text"/>
    <w:basedOn w:val="Absatz-Standardschriftart"/>
    <w:uiPriority w:val="99"/>
    <w:semiHidden/>
    <w:rsid w:val="00061ECB"/>
    <w:rPr>
      <w:color w:val="808080"/>
    </w:rPr>
  </w:style>
  <w:style w:type="character" w:styleId="Hervorhebung">
    <w:name w:val="Emphasis"/>
    <w:basedOn w:val="Absatz-Standardschriftart"/>
    <w:uiPriority w:val="20"/>
    <w:qFormat/>
    <w:rsid w:val="00F844AF"/>
    <w:rPr>
      <w:i/>
      <w:iCs/>
    </w:rPr>
  </w:style>
  <w:style w:type="paragraph" w:styleId="berarbeitung">
    <w:name w:val="Revision"/>
    <w:hidden/>
    <w:uiPriority w:val="99"/>
    <w:semiHidden/>
    <w:rsid w:val="000132A4"/>
    <w:pPr>
      <w:spacing w:after="0" w:line="240" w:lineRule="auto"/>
    </w:pPr>
    <w:rPr>
      <w:rFonts w:ascii="Times New Roman" w:hAnsi="Times New Roman" w:cs="Times New Roman"/>
      <w:sz w:val="24"/>
      <w:szCs w:val="24"/>
    </w:rPr>
  </w:style>
  <w:style w:type="paragraph" w:styleId="HTMLVorformatiert">
    <w:name w:val="HTML Preformatted"/>
    <w:basedOn w:val="Standard"/>
    <w:link w:val="HTMLVorformatiertZchn"/>
    <w:uiPriority w:val="99"/>
    <w:semiHidden/>
    <w:unhideWhenUsed/>
    <w:rsid w:val="008F08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8F0822"/>
    <w:rPr>
      <w:rFonts w:ascii="Courier New" w:eastAsia="Times New Roman" w:hAnsi="Courier New" w:cs="Courier New"/>
      <w:sz w:val="20"/>
      <w:szCs w:val="20"/>
    </w:rPr>
  </w:style>
  <w:style w:type="character" w:styleId="Kommentarzeichen">
    <w:name w:val="annotation reference"/>
    <w:basedOn w:val="Absatz-Standardschriftart"/>
    <w:uiPriority w:val="99"/>
    <w:semiHidden/>
    <w:unhideWhenUsed/>
    <w:rsid w:val="00561CE2"/>
    <w:rPr>
      <w:sz w:val="16"/>
      <w:szCs w:val="16"/>
    </w:rPr>
  </w:style>
  <w:style w:type="paragraph" w:styleId="Kommentartext">
    <w:name w:val="annotation text"/>
    <w:basedOn w:val="Standard"/>
    <w:link w:val="KommentartextZchn"/>
    <w:uiPriority w:val="99"/>
    <w:unhideWhenUsed/>
    <w:rsid w:val="007476C8"/>
    <w:rPr>
      <w:sz w:val="20"/>
      <w:szCs w:val="20"/>
    </w:rPr>
  </w:style>
  <w:style w:type="character" w:customStyle="1" w:styleId="KommentartextZchn">
    <w:name w:val="Kommentartext Zchn"/>
    <w:basedOn w:val="Absatz-Standardschriftart"/>
    <w:link w:val="Kommentartext"/>
    <w:uiPriority w:val="99"/>
    <w:rsid w:val="007476C8"/>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7476C8"/>
    <w:rPr>
      <w:b/>
      <w:bCs/>
    </w:rPr>
  </w:style>
  <w:style w:type="character" w:customStyle="1" w:styleId="KommentarthemaZchn">
    <w:name w:val="Kommentarthema Zchn"/>
    <w:basedOn w:val="KommentartextZchn"/>
    <w:link w:val="Kommentarthema"/>
    <w:uiPriority w:val="99"/>
    <w:semiHidden/>
    <w:rsid w:val="007476C8"/>
    <w:rPr>
      <w:rFonts w:ascii="Times New Roman" w:hAnsi="Times New Roman" w:cs="Times New Roman"/>
      <w:b/>
      <w:bCs/>
      <w:sz w:val="20"/>
      <w:szCs w:val="20"/>
    </w:rPr>
  </w:style>
  <w:style w:type="table" w:customStyle="1" w:styleId="Tabellenraster1">
    <w:name w:val="Tabellenraster1"/>
    <w:basedOn w:val="NormaleTabelle"/>
    <w:next w:val="Tabellenraster"/>
    <w:uiPriority w:val="59"/>
    <w:rsid w:val="005A5131"/>
    <w:pPr>
      <w:spacing w:after="0" w:line="240" w:lineRule="auto"/>
    </w:pPr>
    <w:rPr>
      <w:rFonts w:ascii="Arial" w:eastAsia="Arial" w:hAnsi="Arial" w:cs="Arial"/>
      <w:color w:val="00000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Akzent3">
    <w:name w:val="Light Shading Accent 3"/>
    <w:basedOn w:val="NormaleTabelle"/>
    <w:uiPriority w:val="60"/>
    <w:rsid w:val="00282207"/>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Default">
    <w:name w:val="Default"/>
    <w:rsid w:val="00C772B5"/>
    <w:pPr>
      <w:autoSpaceDE w:val="0"/>
      <w:autoSpaceDN w:val="0"/>
      <w:adjustRightInd w:val="0"/>
      <w:spacing w:after="0" w:line="240" w:lineRule="auto"/>
    </w:pPr>
    <w:rPr>
      <w:rFonts w:ascii="Times New Roman" w:hAnsi="Times New Roman" w:cs="Times New Roman"/>
      <w:color w:val="000000"/>
      <w:sz w:val="24"/>
      <w:szCs w:val="24"/>
      <w:lang w:val="de-DE"/>
    </w:rPr>
  </w:style>
  <w:style w:type="character" w:styleId="Zeilennummer">
    <w:name w:val="line number"/>
    <w:basedOn w:val="Absatz-Standardschriftart"/>
    <w:uiPriority w:val="99"/>
    <w:semiHidden/>
    <w:unhideWhenUsed/>
    <w:rsid w:val="00F9020D"/>
  </w:style>
  <w:style w:type="character" w:customStyle="1" w:styleId="berschrift2Zchn">
    <w:name w:val="Überschrift 2 Zchn"/>
    <w:basedOn w:val="Absatz-Standardschriftart"/>
    <w:link w:val="berschrift2"/>
    <w:uiPriority w:val="9"/>
    <w:semiHidden/>
    <w:rsid w:val="00F143AA"/>
    <w:rPr>
      <w:rFonts w:asciiTheme="majorHAnsi" w:eastAsiaTheme="majorEastAsia" w:hAnsiTheme="majorHAnsi" w:cstheme="majorBidi"/>
      <w:b/>
      <w:bCs/>
      <w:color w:val="4F81BD" w:themeColor="accent1"/>
      <w:sz w:val="26"/>
      <w:szCs w:val="26"/>
    </w:rPr>
  </w:style>
  <w:style w:type="character" w:customStyle="1" w:styleId="internalref">
    <w:name w:val="internalref"/>
    <w:basedOn w:val="Absatz-Standardschriftart"/>
    <w:rsid w:val="005A2CF3"/>
  </w:style>
  <w:style w:type="character" w:customStyle="1" w:styleId="citationref">
    <w:name w:val="citationref"/>
    <w:basedOn w:val="Absatz-Standardschriftart"/>
    <w:rsid w:val="005A2CF3"/>
  </w:style>
  <w:style w:type="character" w:customStyle="1" w:styleId="highlight">
    <w:name w:val="highlight"/>
    <w:basedOn w:val="Absatz-Standardschriftart"/>
    <w:rsid w:val="00094531"/>
  </w:style>
  <w:style w:type="character" w:customStyle="1" w:styleId="st">
    <w:name w:val="st"/>
    <w:basedOn w:val="Absatz-Standardschriftart"/>
    <w:rsid w:val="00693723"/>
  </w:style>
  <w:style w:type="paragraph" w:customStyle="1" w:styleId="EndNoteBibliographyTitle">
    <w:name w:val="EndNote Bibliography Title"/>
    <w:basedOn w:val="Standard"/>
    <w:link w:val="EndNoteBibliographyTitleZchn"/>
    <w:rsid w:val="00F76D52"/>
    <w:pPr>
      <w:jc w:val="center"/>
    </w:pPr>
    <w:rPr>
      <w:noProof/>
    </w:rPr>
  </w:style>
  <w:style w:type="character" w:customStyle="1" w:styleId="KeinLeerraumZchn">
    <w:name w:val="Kein Leerraum Zchn"/>
    <w:basedOn w:val="Absatz-Standardschriftart"/>
    <w:link w:val="KeinLeerraum"/>
    <w:uiPriority w:val="1"/>
    <w:rsid w:val="00F76D52"/>
    <w:rPr>
      <w:lang w:val="de-DE"/>
    </w:rPr>
  </w:style>
  <w:style w:type="character" w:customStyle="1" w:styleId="EndNoteBibliographyTitleZchn">
    <w:name w:val="EndNote Bibliography Title Zchn"/>
    <w:basedOn w:val="KeinLeerraumZchn"/>
    <w:link w:val="EndNoteBibliographyTitle"/>
    <w:rsid w:val="00F76D52"/>
    <w:rPr>
      <w:rFonts w:ascii="Times New Roman" w:hAnsi="Times New Roman" w:cs="Times New Roman"/>
      <w:noProof/>
      <w:sz w:val="24"/>
      <w:szCs w:val="24"/>
      <w:lang w:val="de-DE"/>
    </w:rPr>
  </w:style>
  <w:style w:type="paragraph" w:customStyle="1" w:styleId="EndNoteBibliography">
    <w:name w:val="EndNote Bibliography"/>
    <w:basedOn w:val="Standard"/>
    <w:link w:val="EndNoteBibliographyZchn"/>
    <w:rsid w:val="00F76D52"/>
    <w:pPr>
      <w:jc w:val="both"/>
    </w:pPr>
    <w:rPr>
      <w:noProof/>
    </w:rPr>
  </w:style>
  <w:style w:type="character" w:customStyle="1" w:styleId="EndNoteBibliographyZchn">
    <w:name w:val="EndNote Bibliography Zchn"/>
    <w:basedOn w:val="KeinLeerraumZchn"/>
    <w:link w:val="EndNoteBibliography"/>
    <w:rsid w:val="00F76D52"/>
    <w:rPr>
      <w:rFonts w:ascii="Times New Roman" w:hAnsi="Times New Roman" w:cs="Times New Roman"/>
      <w:noProof/>
      <w:sz w:val="24"/>
      <w:szCs w:val="24"/>
      <w:lang w:val="de-DE"/>
    </w:rPr>
  </w:style>
  <w:style w:type="table" w:styleId="HelleSchattierung">
    <w:name w:val="Light Shading"/>
    <w:basedOn w:val="NormaleTabelle"/>
    <w:uiPriority w:val="60"/>
    <w:rsid w:val="00326E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b">
    <w:name w:val="mb"/>
    <w:basedOn w:val="Absatz-Standardschriftart"/>
    <w:rsid w:val="00D52EA1"/>
  </w:style>
  <w:style w:type="character" w:customStyle="1" w:styleId="authorname">
    <w:name w:val="authorname"/>
    <w:basedOn w:val="Absatz-Standardschriftart"/>
    <w:rsid w:val="007E6521"/>
  </w:style>
  <w:style w:type="character" w:styleId="BesuchterHyperlink">
    <w:name w:val="FollowedHyperlink"/>
    <w:basedOn w:val="Absatz-Standardschriftart"/>
    <w:uiPriority w:val="99"/>
    <w:semiHidden/>
    <w:unhideWhenUsed/>
    <w:rsid w:val="00751C8A"/>
    <w:rPr>
      <w:color w:val="800080" w:themeColor="followedHyperlink"/>
      <w:u w:val="single"/>
    </w:rPr>
  </w:style>
  <w:style w:type="character" w:customStyle="1" w:styleId="ref-journal">
    <w:name w:val="ref-journal"/>
    <w:basedOn w:val="Absatz-Standardschriftart"/>
    <w:rsid w:val="00C3088A"/>
  </w:style>
  <w:style w:type="character" w:customStyle="1" w:styleId="ref-vol">
    <w:name w:val="ref-vol"/>
    <w:basedOn w:val="Absatz-Standardschriftart"/>
    <w:rsid w:val="00C3088A"/>
  </w:style>
  <w:style w:type="character" w:customStyle="1" w:styleId="u-sronly">
    <w:name w:val="u-sronly"/>
    <w:basedOn w:val="Absatz-Standardschriftart"/>
    <w:rsid w:val="0011106E"/>
  </w:style>
  <w:style w:type="character" w:customStyle="1" w:styleId="journaltitle">
    <w:name w:val="journaltitle"/>
    <w:basedOn w:val="Absatz-Standardschriftart"/>
    <w:rsid w:val="0011106E"/>
  </w:style>
  <w:style w:type="character" w:customStyle="1" w:styleId="articlecitationyear">
    <w:name w:val="articlecitation_year"/>
    <w:basedOn w:val="Absatz-Standardschriftart"/>
    <w:rsid w:val="0011106E"/>
  </w:style>
  <w:style w:type="character" w:customStyle="1" w:styleId="hb">
    <w:name w:val="hb"/>
    <w:basedOn w:val="Absatz-Standardschriftart"/>
    <w:rsid w:val="00CE4F6B"/>
  </w:style>
  <w:style w:type="character" w:customStyle="1" w:styleId="g2">
    <w:name w:val="g2"/>
    <w:basedOn w:val="Absatz-Standardschriftart"/>
    <w:rsid w:val="00CE4F6B"/>
  </w:style>
  <w:style w:type="character" w:customStyle="1" w:styleId="translation">
    <w:name w:val="translation"/>
    <w:basedOn w:val="Absatz-Standardschriftart"/>
    <w:rsid w:val="00897EFE"/>
  </w:style>
  <w:style w:type="table" w:styleId="MittleresRaster1-Akzent1">
    <w:name w:val="Medium Grid 1 Accent 1"/>
    <w:basedOn w:val="NormaleTabelle"/>
    <w:uiPriority w:val="67"/>
    <w:rsid w:val="0090447D"/>
    <w:pPr>
      <w:spacing w:after="0" w:line="240" w:lineRule="auto"/>
    </w:pPr>
    <w:rPr>
      <w:lang w:val="de-DE"/>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ittleresRaster1-Akzent11">
    <w:name w:val="Mittleres Raster 1 - Akzent 11"/>
    <w:basedOn w:val="NormaleTabelle"/>
    <w:next w:val="MittleresRaster1-Akzent1"/>
    <w:uiPriority w:val="67"/>
    <w:rsid w:val="00C73660"/>
    <w:pPr>
      <w:spacing w:after="0" w:line="240" w:lineRule="auto"/>
    </w:pPr>
    <w:rPr>
      <w:lang w:val="de-DE"/>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infotitle">
    <w:name w:val="infotitle"/>
    <w:basedOn w:val="Absatz-Standardschriftart"/>
    <w:rsid w:val="00442D97"/>
  </w:style>
  <w:style w:type="character" w:customStyle="1" w:styleId="dbinfo">
    <w:name w:val="dbinfo"/>
    <w:basedOn w:val="Absatz-Standardschriftart"/>
    <w:rsid w:val="00442D97"/>
  </w:style>
  <w:style w:type="character" w:customStyle="1" w:styleId="proginfo">
    <w:name w:val="proginfo"/>
    <w:basedOn w:val="Absatz-Standardschriftart"/>
    <w:rsid w:val="00442D97"/>
  </w:style>
  <w:style w:type="character" w:customStyle="1" w:styleId="progdescr">
    <w:name w:val="progdescr"/>
    <w:basedOn w:val="Absatz-Standardschriftart"/>
    <w:rsid w:val="00442D97"/>
  </w:style>
  <w:style w:type="character" w:customStyle="1" w:styleId="cit">
    <w:name w:val="cit"/>
    <w:basedOn w:val="Absatz-Standardschriftart"/>
    <w:rsid w:val="003B38C1"/>
  </w:style>
  <w:style w:type="character" w:customStyle="1" w:styleId="fm-vol-iss-date">
    <w:name w:val="fm-vol-iss-date"/>
    <w:basedOn w:val="Absatz-Standardschriftart"/>
    <w:rsid w:val="003B38C1"/>
  </w:style>
  <w:style w:type="character" w:customStyle="1" w:styleId="doi">
    <w:name w:val="doi"/>
    <w:basedOn w:val="Absatz-Standardschriftart"/>
    <w:rsid w:val="003B38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07A9"/>
    <w:pPr>
      <w:spacing w:after="0" w:line="240" w:lineRule="auto"/>
    </w:pPr>
    <w:rPr>
      <w:rFonts w:ascii="Times New Roman" w:hAnsi="Times New Roman" w:cs="Times New Roman"/>
      <w:sz w:val="24"/>
      <w:szCs w:val="24"/>
    </w:rPr>
  </w:style>
  <w:style w:type="paragraph" w:styleId="berschrift1">
    <w:name w:val="heading 1"/>
    <w:basedOn w:val="Standard"/>
    <w:next w:val="Standard"/>
    <w:link w:val="berschrift1Zchn"/>
    <w:uiPriority w:val="9"/>
    <w:qFormat/>
    <w:rsid w:val="00172D6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F143A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DC6F63"/>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chn"/>
    <w:uiPriority w:val="9"/>
    <w:qFormat/>
    <w:rsid w:val="00172D63"/>
    <w:pPr>
      <w:spacing w:before="100" w:beforeAutospacing="1" w:after="100" w:afterAutospacing="1"/>
      <w:outlineLvl w:val="3"/>
    </w:pPr>
    <w:rPr>
      <w:rFonts w:eastAsia="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3A07A9"/>
    <w:rPr>
      <w:color w:val="0000FF"/>
      <w:u w:val="single"/>
    </w:rPr>
  </w:style>
  <w:style w:type="paragraph" w:styleId="Kopfzeile">
    <w:name w:val="header"/>
    <w:basedOn w:val="Standard"/>
    <w:link w:val="KopfzeileZchn"/>
    <w:uiPriority w:val="99"/>
    <w:unhideWhenUsed/>
    <w:rsid w:val="00A2052A"/>
    <w:pPr>
      <w:tabs>
        <w:tab w:val="center" w:pos="4680"/>
        <w:tab w:val="right" w:pos="9360"/>
      </w:tabs>
    </w:pPr>
  </w:style>
  <w:style w:type="character" w:customStyle="1" w:styleId="KopfzeileZchn">
    <w:name w:val="Kopfzeile Zchn"/>
    <w:basedOn w:val="Absatz-Standardschriftart"/>
    <w:link w:val="Kopfzeile"/>
    <w:uiPriority w:val="99"/>
    <w:rsid w:val="00A2052A"/>
    <w:rPr>
      <w:rFonts w:ascii="Times New Roman" w:hAnsi="Times New Roman" w:cs="Times New Roman"/>
      <w:sz w:val="24"/>
      <w:szCs w:val="24"/>
    </w:rPr>
  </w:style>
  <w:style w:type="paragraph" w:styleId="Fuzeile">
    <w:name w:val="footer"/>
    <w:basedOn w:val="Standard"/>
    <w:link w:val="FuzeileZchn"/>
    <w:uiPriority w:val="99"/>
    <w:unhideWhenUsed/>
    <w:rsid w:val="00A2052A"/>
    <w:pPr>
      <w:tabs>
        <w:tab w:val="center" w:pos="4680"/>
        <w:tab w:val="right" w:pos="9360"/>
      </w:tabs>
    </w:pPr>
  </w:style>
  <w:style w:type="character" w:customStyle="1" w:styleId="FuzeileZchn">
    <w:name w:val="Fußzeile Zchn"/>
    <w:basedOn w:val="Absatz-Standardschriftart"/>
    <w:link w:val="Fuzeile"/>
    <w:uiPriority w:val="99"/>
    <w:rsid w:val="00A2052A"/>
    <w:rPr>
      <w:rFonts w:ascii="Times New Roman" w:hAnsi="Times New Roman" w:cs="Times New Roman"/>
      <w:sz w:val="24"/>
      <w:szCs w:val="24"/>
    </w:rPr>
  </w:style>
  <w:style w:type="character" w:styleId="Fett">
    <w:name w:val="Strong"/>
    <w:basedOn w:val="Absatz-Standardschriftart"/>
    <w:uiPriority w:val="22"/>
    <w:qFormat/>
    <w:rsid w:val="00A2052A"/>
    <w:rPr>
      <w:b/>
      <w:bCs/>
    </w:rPr>
  </w:style>
  <w:style w:type="paragraph" w:styleId="Listenabsatz">
    <w:name w:val="List Paragraph"/>
    <w:basedOn w:val="Standard"/>
    <w:uiPriority w:val="34"/>
    <w:qFormat/>
    <w:rsid w:val="00FD164E"/>
    <w:pPr>
      <w:ind w:left="720"/>
      <w:contextualSpacing/>
    </w:pPr>
  </w:style>
  <w:style w:type="paragraph" w:styleId="KeinLeerraum">
    <w:name w:val="No Spacing"/>
    <w:link w:val="KeinLeerraumZchn"/>
    <w:uiPriority w:val="1"/>
    <w:qFormat/>
    <w:rsid w:val="003F000E"/>
    <w:pPr>
      <w:spacing w:after="0" w:line="240" w:lineRule="auto"/>
    </w:pPr>
    <w:rPr>
      <w:lang w:val="de-DE"/>
    </w:rPr>
  </w:style>
  <w:style w:type="table" w:customStyle="1" w:styleId="HelleSchattierung1">
    <w:name w:val="Helle Schattierung1"/>
    <w:basedOn w:val="NormaleTabelle"/>
    <w:uiPriority w:val="60"/>
    <w:rsid w:val="0033231B"/>
    <w:pPr>
      <w:spacing w:after="0" w:line="240" w:lineRule="auto"/>
    </w:pPr>
    <w:rPr>
      <w:rFonts w:ascii="Arial" w:eastAsia="Arial" w:hAnsi="Arial" w:cs="Arial"/>
      <w:color w:val="000000" w:themeColor="text1" w:themeShade="BF"/>
      <w:szCs w:val="20"/>
      <w:lang w:val="de-DE" w:eastAsia="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opyright">
    <w:name w:val="copyright"/>
    <w:basedOn w:val="Absatz-Standardschriftart"/>
    <w:rsid w:val="00D30D31"/>
  </w:style>
  <w:style w:type="character" w:customStyle="1" w:styleId="subhead2">
    <w:name w:val="subhead2"/>
    <w:basedOn w:val="Absatz-Standardschriftart"/>
    <w:rsid w:val="00C5731A"/>
  </w:style>
  <w:style w:type="character" w:customStyle="1" w:styleId="ft2">
    <w:name w:val="ft2"/>
    <w:basedOn w:val="Absatz-Standardschriftart"/>
    <w:rsid w:val="00C5731A"/>
  </w:style>
  <w:style w:type="character" w:customStyle="1" w:styleId="berschrift4Zchn">
    <w:name w:val="Überschrift 4 Zchn"/>
    <w:basedOn w:val="Absatz-Standardschriftart"/>
    <w:link w:val="berschrift4"/>
    <w:uiPriority w:val="9"/>
    <w:rsid w:val="00172D63"/>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172D63"/>
    <w:pPr>
      <w:spacing w:before="100" w:beforeAutospacing="1" w:after="100" w:afterAutospacing="1"/>
    </w:pPr>
    <w:rPr>
      <w:rFonts w:eastAsia="Times New Roman"/>
    </w:rPr>
  </w:style>
  <w:style w:type="character" w:customStyle="1" w:styleId="berschrift1Zchn">
    <w:name w:val="Überschrift 1 Zchn"/>
    <w:basedOn w:val="Absatz-Standardschriftart"/>
    <w:link w:val="berschrift1"/>
    <w:uiPriority w:val="9"/>
    <w:rsid w:val="00172D63"/>
    <w:rPr>
      <w:rFonts w:asciiTheme="majorHAnsi" w:eastAsiaTheme="majorEastAsia" w:hAnsiTheme="majorHAnsi" w:cstheme="majorBidi"/>
      <w:b/>
      <w:bCs/>
      <w:color w:val="365F91" w:themeColor="accent1" w:themeShade="BF"/>
      <w:sz w:val="28"/>
      <w:szCs w:val="28"/>
    </w:rPr>
  </w:style>
  <w:style w:type="paragraph" w:styleId="Sprechblasentext">
    <w:name w:val="Balloon Text"/>
    <w:basedOn w:val="Standard"/>
    <w:link w:val="SprechblasentextZchn"/>
    <w:uiPriority w:val="99"/>
    <w:semiHidden/>
    <w:unhideWhenUsed/>
    <w:rsid w:val="0024653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653D"/>
    <w:rPr>
      <w:rFonts w:ascii="Tahoma" w:hAnsi="Tahoma" w:cs="Tahoma"/>
      <w:sz w:val="16"/>
      <w:szCs w:val="16"/>
    </w:rPr>
  </w:style>
  <w:style w:type="table" w:styleId="Tabellenraster">
    <w:name w:val="Table Grid"/>
    <w:basedOn w:val="NormaleTabelle"/>
    <w:uiPriority w:val="59"/>
    <w:rsid w:val="00784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0C143A"/>
    <w:rPr>
      <w:rFonts w:asciiTheme="majorHAnsi" w:eastAsiaTheme="majorEastAsia" w:hAnsiTheme="majorHAnsi" w:cstheme="majorBidi"/>
      <w:b/>
      <w:bCs/>
      <w:color w:val="4F81BD" w:themeColor="accent1"/>
      <w:sz w:val="24"/>
      <w:szCs w:val="24"/>
    </w:rPr>
  </w:style>
  <w:style w:type="character" w:styleId="Platzhaltertext">
    <w:name w:val="Placeholder Text"/>
    <w:basedOn w:val="Absatz-Standardschriftart"/>
    <w:uiPriority w:val="99"/>
    <w:semiHidden/>
    <w:rsid w:val="00061ECB"/>
    <w:rPr>
      <w:color w:val="808080"/>
    </w:rPr>
  </w:style>
  <w:style w:type="character" w:styleId="Hervorhebung">
    <w:name w:val="Emphasis"/>
    <w:basedOn w:val="Absatz-Standardschriftart"/>
    <w:uiPriority w:val="20"/>
    <w:qFormat/>
    <w:rsid w:val="00F844AF"/>
    <w:rPr>
      <w:i/>
      <w:iCs/>
    </w:rPr>
  </w:style>
  <w:style w:type="paragraph" w:styleId="berarbeitung">
    <w:name w:val="Revision"/>
    <w:hidden/>
    <w:uiPriority w:val="99"/>
    <w:semiHidden/>
    <w:rsid w:val="000132A4"/>
    <w:pPr>
      <w:spacing w:after="0" w:line="240" w:lineRule="auto"/>
    </w:pPr>
    <w:rPr>
      <w:rFonts w:ascii="Times New Roman" w:hAnsi="Times New Roman" w:cs="Times New Roman"/>
      <w:sz w:val="24"/>
      <w:szCs w:val="24"/>
    </w:rPr>
  </w:style>
  <w:style w:type="paragraph" w:styleId="HTMLVorformatiert">
    <w:name w:val="HTML Preformatted"/>
    <w:basedOn w:val="Standard"/>
    <w:link w:val="HTMLVorformatiertZchn"/>
    <w:uiPriority w:val="99"/>
    <w:semiHidden/>
    <w:unhideWhenUsed/>
    <w:rsid w:val="008F08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8F0822"/>
    <w:rPr>
      <w:rFonts w:ascii="Courier New" w:eastAsia="Times New Roman" w:hAnsi="Courier New" w:cs="Courier New"/>
      <w:sz w:val="20"/>
      <w:szCs w:val="20"/>
    </w:rPr>
  </w:style>
  <w:style w:type="character" w:styleId="Kommentarzeichen">
    <w:name w:val="annotation reference"/>
    <w:basedOn w:val="Absatz-Standardschriftart"/>
    <w:uiPriority w:val="99"/>
    <w:semiHidden/>
    <w:unhideWhenUsed/>
    <w:rsid w:val="00561CE2"/>
    <w:rPr>
      <w:sz w:val="16"/>
      <w:szCs w:val="16"/>
    </w:rPr>
  </w:style>
  <w:style w:type="paragraph" w:styleId="Kommentartext">
    <w:name w:val="annotation text"/>
    <w:basedOn w:val="Standard"/>
    <w:link w:val="KommentartextZchn"/>
    <w:uiPriority w:val="99"/>
    <w:unhideWhenUsed/>
    <w:rsid w:val="007476C8"/>
    <w:rPr>
      <w:sz w:val="20"/>
      <w:szCs w:val="20"/>
    </w:rPr>
  </w:style>
  <w:style w:type="character" w:customStyle="1" w:styleId="KommentartextZchn">
    <w:name w:val="Kommentartext Zchn"/>
    <w:basedOn w:val="Absatz-Standardschriftart"/>
    <w:link w:val="Kommentartext"/>
    <w:uiPriority w:val="99"/>
    <w:rsid w:val="007476C8"/>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7476C8"/>
    <w:rPr>
      <w:b/>
      <w:bCs/>
    </w:rPr>
  </w:style>
  <w:style w:type="character" w:customStyle="1" w:styleId="KommentarthemaZchn">
    <w:name w:val="Kommentarthema Zchn"/>
    <w:basedOn w:val="KommentartextZchn"/>
    <w:link w:val="Kommentarthema"/>
    <w:uiPriority w:val="99"/>
    <w:semiHidden/>
    <w:rsid w:val="007476C8"/>
    <w:rPr>
      <w:rFonts w:ascii="Times New Roman" w:hAnsi="Times New Roman" w:cs="Times New Roman"/>
      <w:b/>
      <w:bCs/>
      <w:sz w:val="20"/>
      <w:szCs w:val="20"/>
    </w:rPr>
  </w:style>
  <w:style w:type="table" w:customStyle="1" w:styleId="Tabellenraster1">
    <w:name w:val="Tabellenraster1"/>
    <w:basedOn w:val="NormaleTabelle"/>
    <w:next w:val="Tabellenraster"/>
    <w:uiPriority w:val="59"/>
    <w:rsid w:val="005A5131"/>
    <w:pPr>
      <w:spacing w:after="0" w:line="240" w:lineRule="auto"/>
    </w:pPr>
    <w:rPr>
      <w:rFonts w:ascii="Arial" w:eastAsia="Arial" w:hAnsi="Arial" w:cs="Arial"/>
      <w:color w:val="00000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Akzent3">
    <w:name w:val="Light Shading Accent 3"/>
    <w:basedOn w:val="NormaleTabelle"/>
    <w:uiPriority w:val="60"/>
    <w:rsid w:val="00282207"/>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Default">
    <w:name w:val="Default"/>
    <w:rsid w:val="00C772B5"/>
    <w:pPr>
      <w:autoSpaceDE w:val="0"/>
      <w:autoSpaceDN w:val="0"/>
      <w:adjustRightInd w:val="0"/>
      <w:spacing w:after="0" w:line="240" w:lineRule="auto"/>
    </w:pPr>
    <w:rPr>
      <w:rFonts w:ascii="Times New Roman" w:hAnsi="Times New Roman" w:cs="Times New Roman"/>
      <w:color w:val="000000"/>
      <w:sz w:val="24"/>
      <w:szCs w:val="24"/>
      <w:lang w:val="de-DE"/>
    </w:rPr>
  </w:style>
  <w:style w:type="character" w:styleId="Zeilennummer">
    <w:name w:val="line number"/>
    <w:basedOn w:val="Absatz-Standardschriftart"/>
    <w:uiPriority w:val="99"/>
    <w:semiHidden/>
    <w:unhideWhenUsed/>
    <w:rsid w:val="00F9020D"/>
  </w:style>
  <w:style w:type="character" w:customStyle="1" w:styleId="berschrift2Zchn">
    <w:name w:val="Überschrift 2 Zchn"/>
    <w:basedOn w:val="Absatz-Standardschriftart"/>
    <w:link w:val="berschrift2"/>
    <w:uiPriority w:val="9"/>
    <w:semiHidden/>
    <w:rsid w:val="00F143AA"/>
    <w:rPr>
      <w:rFonts w:asciiTheme="majorHAnsi" w:eastAsiaTheme="majorEastAsia" w:hAnsiTheme="majorHAnsi" w:cstheme="majorBidi"/>
      <w:b/>
      <w:bCs/>
      <w:color w:val="4F81BD" w:themeColor="accent1"/>
      <w:sz w:val="26"/>
      <w:szCs w:val="26"/>
    </w:rPr>
  </w:style>
  <w:style w:type="character" w:customStyle="1" w:styleId="internalref">
    <w:name w:val="internalref"/>
    <w:basedOn w:val="Absatz-Standardschriftart"/>
    <w:rsid w:val="005A2CF3"/>
  </w:style>
  <w:style w:type="character" w:customStyle="1" w:styleId="citationref">
    <w:name w:val="citationref"/>
    <w:basedOn w:val="Absatz-Standardschriftart"/>
    <w:rsid w:val="005A2CF3"/>
  </w:style>
  <w:style w:type="character" w:customStyle="1" w:styleId="highlight">
    <w:name w:val="highlight"/>
    <w:basedOn w:val="Absatz-Standardschriftart"/>
    <w:rsid w:val="00094531"/>
  </w:style>
  <w:style w:type="character" w:customStyle="1" w:styleId="st">
    <w:name w:val="st"/>
    <w:basedOn w:val="Absatz-Standardschriftart"/>
    <w:rsid w:val="00693723"/>
  </w:style>
  <w:style w:type="paragraph" w:customStyle="1" w:styleId="EndNoteBibliographyTitle">
    <w:name w:val="EndNote Bibliography Title"/>
    <w:basedOn w:val="Standard"/>
    <w:link w:val="EndNoteBibliographyTitleZchn"/>
    <w:rsid w:val="00F76D52"/>
    <w:pPr>
      <w:jc w:val="center"/>
    </w:pPr>
    <w:rPr>
      <w:noProof/>
    </w:rPr>
  </w:style>
  <w:style w:type="character" w:customStyle="1" w:styleId="KeinLeerraumZchn">
    <w:name w:val="Kein Leerraum Zchn"/>
    <w:basedOn w:val="Absatz-Standardschriftart"/>
    <w:link w:val="KeinLeerraum"/>
    <w:uiPriority w:val="1"/>
    <w:rsid w:val="00F76D52"/>
    <w:rPr>
      <w:lang w:val="de-DE"/>
    </w:rPr>
  </w:style>
  <w:style w:type="character" w:customStyle="1" w:styleId="EndNoteBibliographyTitleZchn">
    <w:name w:val="EndNote Bibliography Title Zchn"/>
    <w:basedOn w:val="KeinLeerraumZchn"/>
    <w:link w:val="EndNoteBibliographyTitle"/>
    <w:rsid w:val="00F76D52"/>
    <w:rPr>
      <w:rFonts w:ascii="Times New Roman" w:hAnsi="Times New Roman" w:cs="Times New Roman"/>
      <w:noProof/>
      <w:sz w:val="24"/>
      <w:szCs w:val="24"/>
      <w:lang w:val="de-DE"/>
    </w:rPr>
  </w:style>
  <w:style w:type="paragraph" w:customStyle="1" w:styleId="EndNoteBibliography">
    <w:name w:val="EndNote Bibliography"/>
    <w:basedOn w:val="Standard"/>
    <w:link w:val="EndNoteBibliographyZchn"/>
    <w:rsid w:val="00F76D52"/>
    <w:pPr>
      <w:jc w:val="both"/>
    </w:pPr>
    <w:rPr>
      <w:noProof/>
    </w:rPr>
  </w:style>
  <w:style w:type="character" w:customStyle="1" w:styleId="EndNoteBibliographyZchn">
    <w:name w:val="EndNote Bibliography Zchn"/>
    <w:basedOn w:val="KeinLeerraumZchn"/>
    <w:link w:val="EndNoteBibliography"/>
    <w:rsid w:val="00F76D52"/>
    <w:rPr>
      <w:rFonts w:ascii="Times New Roman" w:hAnsi="Times New Roman" w:cs="Times New Roman"/>
      <w:noProof/>
      <w:sz w:val="24"/>
      <w:szCs w:val="24"/>
      <w:lang w:val="de-DE"/>
    </w:rPr>
  </w:style>
  <w:style w:type="table" w:styleId="HelleSchattierung">
    <w:name w:val="Light Shading"/>
    <w:basedOn w:val="NormaleTabelle"/>
    <w:uiPriority w:val="60"/>
    <w:rsid w:val="00326E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b">
    <w:name w:val="mb"/>
    <w:basedOn w:val="Absatz-Standardschriftart"/>
    <w:rsid w:val="00D52EA1"/>
  </w:style>
  <w:style w:type="character" w:customStyle="1" w:styleId="authorname">
    <w:name w:val="authorname"/>
    <w:basedOn w:val="Absatz-Standardschriftart"/>
    <w:rsid w:val="007E6521"/>
  </w:style>
  <w:style w:type="character" w:styleId="BesuchterHyperlink">
    <w:name w:val="FollowedHyperlink"/>
    <w:basedOn w:val="Absatz-Standardschriftart"/>
    <w:uiPriority w:val="99"/>
    <w:semiHidden/>
    <w:unhideWhenUsed/>
    <w:rsid w:val="00751C8A"/>
    <w:rPr>
      <w:color w:val="800080" w:themeColor="followedHyperlink"/>
      <w:u w:val="single"/>
    </w:rPr>
  </w:style>
  <w:style w:type="character" w:customStyle="1" w:styleId="ref-journal">
    <w:name w:val="ref-journal"/>
    <w:basedOn w:val="Absatz-Standardschriftart"/>
    <w:rsid w:val="00C3088A"/>
  </w:style>
  <w:style w:type="character" w:customStyle="1" w:styleId="ref-vol">
    <w:name w:val="ref-vol"/>
    <w:basedOn w:val="Absatz-Standardschriftart"/>
    <w:rsid w:val="00C3088A"/>
  </w:style>
  <w:style w:type="character" w:customStyle="1" w:styleId="u-sronly">
    <w:name w:val="u-sronly"/>
    <w:basedOn w:val="Absatz-Standardschriftart"/>
    <w:rsid w:val="0011106E"/>
  </w:style>
  <w:style w:type="character" w:customStyle="1" w:styleId="journaltitle">
    <w:name w:val="journaltitle"/>
    <w:basedOn w:val="Absatz-Standardschriftart"/>
    <w:rsid w:val="0011106E"/>
  </w:style>
  <w:style w:type="character" w:customStyle="1" w:styleId="articlecitationyear">
    <w:name w:val="articlecitation_year"/>
    <w:basedOn w:val="Absatz-Standardschriftart"/>
    <w:rsid w:val="0011106E"/>
  </w:style>
  <w:style w:type="character" w:customStyle="1" w:styleId="hb">
    <w:name w:val="hb"/>
    <w:basedOn w:val="Absatz-Standardschriftart"/>
    <w:rsid w:val="00CE4F6B"/>
  </w:style>
  <w:style w:type="character" w:customStyle="1" w:styleId="g2">
    <w:name w:val="g2"/>
    <w:basedOn w:val="Absatz-Standardschriftart"/>
    <w:rsid w:val="00CE4F6B"/>
  </w:style>
  <w:style w:type="character" w:customStyle="1" w:styleId="translation">
    <w:name w:val="translation"/>
    <w:basedOn w:val="Absatz-Standardschriftart"/>
    <w:rsid w:val="00897EFE"/>
  </w:style>
  <w:style w:type="table" w:styleId="MittleresRaster1-Akzent1">
    <w:name w:val="Medium Grid 1 Accent 1"/>
    <w:basedOn w:val="NormaleTabelle"/>
    <w:uiPriority w:val="67"/>
    <w:rsid w:val="0090447D"/>
    <w:pPr>
      <w:spacing w:after="0" w:line="240" w:lineRule="auto"/>
    </w:pPr>
    <w:rPr>
      <w:lang w:val="de-DE"/>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ittleresRaster1-Akzent11">
    <w:name w:val="Mittleres Raster 1 - Akzent 11"/>
    <w:basedOn w:val="NormaleTabelle"/>
    <w:next w:val="MittleresRaster1-Akzent1"/>
    <w:uiPriority w:val="67"/>
    <w:rsid w:val="00C73660"/>
    <w:pPr>
      <w:spacing w:after="0" w:line="240" w:lineRule="auto"/>
    </w:pPr>
    <w:rPr>
      <w:lang w:val="de-DE"/>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infotitle">
    <w:name w:val="infotitle"/>
    <w:basedOn w:val="Absatz-Standardschriftart"/>
    <w:rsid w:val="00442D97"/>
  </w:style>
  <w:style w:type="character" w:customStyle="1" w:styleId="dbinfo">
    <w:name w:val="dbinfo"/>
    <w:basedOn w:val="Absatz-Standardschriftart"/>
    <w:rsid w:val="00442D97"/>
  </w:style>
  <w:style w:type="character" w:customStyle="1" w:styleId="proginfo">
    <w:name w:val="proginfo"/>
    <w:basedOn w:val="Absatz-Standardschriftart"/>
    <w:rsid w:val="00442D97"/>
  </w:style>
  <w:style w:type="character" w:customStyle="1" w:styleId="progdescr">
    <w:name w:val="progdescr"/>
    <w:basedOn w:val="Absatz-Standardschriftart"/>
    <w:rsid w:val="00442D97"/>
  </w:style>
  <w:style w:type="character" w:customStyle="1" w:styleId="cit">
    <w:name w:val="cit"/>
    <w:basedOn w:val="Absatz-Standardschriftart"/>
    <w:rsid w:val="003B38C1"/>
  </w:style>
  <w:style w:type="character" w:customStyle="1" w:styleId="fm-vol-iss-date">
    <w:name w:val="fm-vol-iss-date"/>
    <w:basedOn w:val="Absatz-Standardschriftart"/>
    <w:rsid w:val="003B38C1"/>
  </w:style>
  <w:style w:type="character" w:customStyle="1" w:styleId="doi">
    <w:name w:val="doi"/>
    <w:basedOn w:val="Absatz-Standardschriftart"/>
    <w:rsid w:val="003B3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5023">
      <w:bodyDiv w:val="1"/>
      <w:marLeft w:val="0"/>
      <w:marRight w:val="0"/>
      <w:marTop w:val="0"/>
      <w:marBottom w:val="0"/>
      <w:divBdr>
        <w:top w:val="none" w:sz="0" w:space="0" w:color="auto"/>
        <w:left w:val="none" w:sz="0" w:space="0" w:color="auto"/>
        <w:bottom w:val="none" w:sz="0" w:space="0" w:color="auto"/>
        <w:right w:val="none" w:sz="0" w:space="0" w:color="auto"/>
      </w:divBdr>
    </w:div>
    <w:div w:id="18744299">
      <w:bodyDiv w:val="1"/>
      <w:marLeft w:val="0"/>
      <w:marRight w:val="0"/>
      <w:marTop w:val="0"/>
      <w:marBottom w:val="0"/>
      <w:divBdr>
        <w:top w:val="none" w:sz="0" w:space="0" w:color="auto"/>
        <w:left w:val="none" w:sz="0" w:space="0" w:color="auto"/>
        <w:bottom w:val="none" w:sz="0" w:space="0" w:color="auto"/>
        <w:right w:val="none" w:sz="0" w:space="0" w:color="auto"/>
      </w:divBdr>
    </w:div>
    <w:div w:id="26637468">
      <w:bodyDiv w:val="1"/>
      <w:marLeft w:val="0"/>
      <w:marRight w:val="0"/>
      <w:marTop w:val="0"/>
      <w:marBottom w:val="0"/>
      <w:divBdr>
        <w:top w:val="none" w:sz="0" w:space="0" w:color="auto"/>
        <w:left w:val="none" w:sz="0" w:space="0" w:color="auto"/>
        <w:bottom w:val="none" w:sz="0" w:space="0" w:color="auto"/>
        <w:right w:val="none" w:sz="0" w:space="0" w:color="auto"/>
      </w:divBdr>
    </w:div>
    <w:div w:id="26684758">
      <w:bodyDiv w:val="1"/>
      <w:marLeft w:val="0"/>
      <w:marRight w:val="0"/>
      <w:marTop w:val="0"/>
      <w:marBottom w:val="0"/>
      <w:divBdr>
        <w:top w:val="none" w:sz="0" w:space="0" w:color="auto"/>
        <w:left w:val="none" w:sz="0" w:space="0" w:color="auto"/>
        <w:bottom w:val="none" w:sz="0" w:space="0" w:color="auto"/>
        <w:right w:val="none" w:sz="0" w:space="0" w:color="auto"/>
      </w:divBdr>
      <w:divsChild>
        <w:div w:id="245044546">
          <w:marLeft w:val="0"/>
          <w:marRight w:val="0"/>
          <w:marTop w:val="0"/>
          <w:marBottom w:val="0"/>
          <w:divBdr>
            <w:top w:val="none" w:sz="0" w:space="0" w:color="auto"/>
            <w:left w:val="none" w:sz="0" w:space="0" w:color="auto"/>
            <w:bottom w:val="none" w:sz="0" w:space="0" w:color="auto"/>
            <w:right w:val="none" w:sz="0" w:space="0" w:color="auto"/>
          </w:divBdr>
        </w:div>
        <w:div w:id="150414218">
          <w:marLeft w:val="0"/>
          <w:marRight w:val="0"/>
          <w:marTop w:val="0"/>
          <w:marBottom w:val="0"/>
          <w:divBdr>
            <w:top w:val="none" w:sz="0" w:space="0" w:color="auto"/>
            <w:left w:val="none" w:sz="0" w:space="0" w:color="auto"/>
            <w:bottom w:val="none" w:sz="0" w:space="0" w:color="auto"/>
            <w:right w:val="none" w:sz="0" w:space="0" w:color="auto"/>
          </w:divBdr>
        </w:div>
        <w:div w:id="2051025354">
          <w:marLeft w:val="0"/>
          <w:marRight w:val="0"/>
          <w:marTop w:val="0"/>
          <w:marBottom w:val="0"/>
          <w:divBdr>
            <w:top w:val="none" w:sz="0" w:space="0" w:color="auto"/>
            <w:left w:val="none" w:sz="0" w:space="0" w:color="auto"/>
            <w:bottom w:val="none" w:sz="0" w:space="0" w:color="auto"/>
            <w:right w:val="none" w:sz="0" w:space="0" w:color="auto"/>
          </w:divBdr>
        </w:div>
        <w:div w:id="980235946">
          <w:marLeft w:val="0"/>
          <w:marRight w:val="0"/>
          <w:marTop w:val="0"/>
          <w:marBottom w:val="0"/>
          <w:divBdr>
            <w:top w:val="none" w:sz="0" w:space="0" w:color="auto"/>
            <w:left w:val="none" w:sz="0" w:space="0" w:color="auto"/>
            <w:bottom w:val="none" w:sz="0" w:space="0" w:color="auto"/>
            <w:right w:val="none" w:sz="0" w:space="0" w:color="auto"/>
          </w:divBdr>
        </w:div>
        <w:div w:id="773553485">
          <w:marLeft w:val="0"/>
          <w:marRight w:val="0"/>
          <w:marTop w:val="0"/>
          <w:marBottom w:val="0"/>
          <w:divBdr>
            <w:top w:val="none" w:sz="0" w:space="0" w:color="auto"/>
            <w:left w:val="none" w:sz="0" w:space="0" w:color="auto"/>
            <w:bottom w:val="none" w:sz="0" w:space="0" w:color="auto"/>
            <w:right w:val="none" w:sz="0" w:space="0" w:color="auto"/>
          </w:divBdr>
        </w:div>
        <w:div w:id="718942339">
          <w:marLeft w:val="0"/>
          <w:marRight w:val="0"/>
          <w:marTop w:val="0"/>
          <w:marBottom w:val="0"/>
          <w:divBdr>
            <w:top w:val="none" w:sz="0" w:space="0" w:color="auto"/>
            <w:left w:val="none" w:sz="0" w:space="0" w:color="auto"/>
            <w:bottom w:val="none" w:sz="0" w:space="0" w:color="auto"/>
            <w:right w:val="none" w:sz="0" w:space="0" w:color="auto"/>
          </w:divBdr>
        </w:div>
        <w:div w:id="881593107">
          <w:marLeft w:val="0"/>
          <w:marRight w:val="0"/>
          <w:marTop w:val="0"/>
          <w:marBottom w:val="0"/>
          <w:divBdr>
            <w:top w:val="none" w:sz="0" w:space="0" w:color="auto"/>
            <w:left w:val="none" w:sz="0" w:space="0" w:color="auto"/>
            <w:bottom w:val="none" w:sz="0" w:space="0" w:color="auto"/>
            <w:right w:val="none" w:sz="0" w:space="0" w:color="auto"/>
          </w:divBdr>
        </w:div>
        <w:div w:id="1800567500">
          <w:marLeft w:val="0"/>
          <w:marRight w:val="0"/>
          <w:marTop w:val="0"/>
          <w:marBottom w:val="0"/>
          <w:divBdr>
            <w:top w:val="none" w:sz="0" w:space="0" w:color="auto"/>
            <w:left w:val="none" w:sz="0" w:space="0" w:color="auto"/>
            <w:bottom w:val="none" w:sz="0" w:space="0" w:color="auto"/>
            <w:right w:val="none" w:sz="0" w:space="0" w:color="auto"/>
          </w:divBdr>
        </w:div>
        <w:div w:id="539435180">
          <w:marLeft w:val="0"/>
          <w:marRight w:val="0"/>
          <w:marTop w:val="0"/>
          <w:marBottom w:val="0"/>
          <w:divBdr>
            <w:top w:val="none" w:sz="0" w:space="0" w:color="auto"/>
            <w:left w:val="none" w:sz="0" w:space="0" w:color="auto"/>
            <w:bottom w:val="none" w:sz="0" w:space="0" w:color="auto"/>
            <w:right w:val="none" w:sz="0" w:space="0" w:color="auto"/>
          </w:divBdr>
        </w:div>
      </w:divsChild>
    </w:div>
    <w:div w:id="27485949">
      <w:bodyDiv w:val="1"/>
      <w:marLeft w:val="0"/>
      <w:marRight w:val="0"/>
      <w:marTop w:val="0"/>
      <w:marBottom w:val="0"/>
      <w:divBdr>
        <w:top w:val="none" w:sz="0" w:space="0" w:color="auto"/>
        <w:left w:val="none" w:sz="0" w:space="0" w:color="auto"/>
        <w:bottom w:val="none" w:sz="0" w:space="0" w:color="auto"/>
        <w:right w:val="none" w:sz="0" w:space="0" w:color="auto"/>
      </w:divBdr>
    </w:div>
    <w:div w:id="79252958">
      <w:bodyDiv w:val="1"/>
      <w:marLeft w:val="0"/>
      <w:marRight w:val="0"/>
      <w:marTop w:val="0"/>
      <w:marBottom w:val="0"/>
      <w:divBdr>
        <w:top w:val="none" w:sz="0" w:space="0" w:color="auto"/>
        <w:left w:val="none" w:sz="0" w:space="0" w:color="auto"/>
        <w:bottom w:val="none" w:sz="0" w:space="0" w:color="auto"/>
        <w:right w:val="none" w:sz="0" w:space="0" w:color="auto"/>
      </w:divBdr>
    </w:div>
    <w:div w:id="85733082">
      <w:bodyDiv w:val="1"/>
      <w:marLeft w:val="0"/>
      <w:marRight w:val="0"/>
      <w:marTop w:val="0"/>
      <w:marBottom w:val="0"/>
      <w:divBdr>
        <w:top w:val="none" w:sz="0" w:space="0" w:color="auto"/>
        <w:left w:val="none" w:sz="0" w:space="0" w:color="auto"/>
        <w:bottom w:val="none" w:sz="0" w:space="0" w:color="auto"/>
        <w:right w:val="none" w:sz="0" w:space="0" w:color="auto"/>
      </w:divBdr>
      <w:divsChild>
        <w:div w:id="135147001">
          <w:marLeft w:val="0"/>
          <w:marRight w:val="0"/>
          <w:marTop w:val="0"/>
          <w:marBottom w:val="0"/>
          <w:divBdr>
            <w:top w:val="none" w:sz="0" w:space="0" w:color="auto"/>
            <w:left w:val="none" w:sz="0" w:space="0" w:color="auto"/>
            <w:bottom w:val="none" w:sz="0" w:space="0" w:color="auto"/>
            <w:right w:val="none" w:sz="0" w:space="0" w:color="auto"/>
          </w:divBdr>
        </w:div>
        <w:div w:id="1023046461">
          <w:marLeft w:val="0"/>
          <w:marRight w:val="0"/>
          <w:marTop w:val="0"/>
          <w:marBottom w:val="0"/>
          <w:divBdr>
            <w:top w:val="none" w:sz="0" w:space="0" w:color="auto"/>
            <w:left w:val="none" w:sz="0" w:space="0" w:color="auto"/>
            <w:bottom w:val="none" w:sz="0" w:space="0" w:color="auto"/>
            <w:right w:val="none" w:sz="0" w:space="0" w:color="auto"/>
          </w:divBdr>
        </w:div>
        <w:div w:id="423038269">
          <w:marLeft w:val="0"/>
          <w:marRight w:val="0"/>
          <w:marTop w:val="0"/>
          <w:marBottom w:val="0"/>
          <w:divBdr>
            <w:top w:val="none" w:sz="0" w:space="0" w:color="auto"/>
            <w:left w:val="none" w:sz="0" w:space="0" w:color="auto"/>
            <w:bottom w:val="none" w:sz="0" w:space="0" w:color="auto"/>
            <w:right w:val="none" w:sz="0" w:space="0" w:color="auto"/>
          </w:divBdr>
        </w:div>
        <w:div w:id="1448310203">
          <w:marLeft w:val="0"/>
          <w:marRight w:val="0"/>
          <w:marTop w:val="0"/>
          <w:marBottom w:val="0"/>
          <w:divBdr>
            <w:top w:val="none" w:sz="0" w:space="0" w:color="auto"/>
            <w:left w:val="none" w:sz="0" w:space="0" w:color="auto"/>
            <w:bottom w:val="none" w:sz="0" w:space="0" w:color="auto"/>
            <w:right w:val="none" w:sz="0" w:space="0" w:color="auto"/>
          </w:divBdr>
        </w:div>
        <w:div w:id="727076860">
          <w:marLeft w:val="0"/>
          <w:marRight w:val="0"/>
          <w:marTop w:val="0"/>
          <w:marBottom w:val="0"/>
          <w:divBdr>
            <w:top w:val="none" w:sz="0" w:space="0" w:color="auto"/>
            <w:left w:val="none" w:sz="0" w:space="0" w:color="auto"/>
            <w:bottom w:val="none" w:sz="0" w:space="0" w:color="auto"/>
            <w:right w:val="none" w:sz="0" w:space="0" w:color="auto"/>
          </w:divBdr>
        </w:div>
      </w:divsChild>
    </w:div>
    <w:div w:id="88544582">
      <w:bodyDiv w:val="1"/>
      <w:marLeft w:val="0"/>
      <w:marRight w:val="0"/>
      <w:marTop w:val="0"/>
      <w:marBottom w:val="0"/>
      <w:divBdr>
        <w:top w:val="none" w:sz="0" w:space="0" w:color="auto"/>
        <w:left w:val="none" w:sz="0" w:space="0" w:color="auto"/>
        <w:bottom w:val="none" w:sz="0" w:space="0" w:color="auto"/>
        <w:right w:val="none" w:sz="0" w:space="0" w:color="auto"/>
      </w:divBdr>
      <w:divsChild>
        <w:div w:id="558710246">
          <w:marLeft w:val="0"/>
          <w:marRight w:val="0"/>
          <w:marTop w:val="0"/>
          <w:marBottom w:val="0"/>
          <w:divBdr>
            <w:top w:val="none" w:sz="0" w:space="0" w:color="auto"/>
            <w:left w:val="none" w:sz="0" w:space="0" w:color="auto"/>
            <w:bottom w:val="none" w:sz="0" w:space="0" w:color="auto"/>
            <w:right w:val="none" w:sz="0" w:space="0" w:color="auto"/>
          </w:divBdr>
        </w:div>
        <w:div w:id="825438994">
          <w:marLeft w:val="0"/>
          <w:marRight w:val="0"/>
          <w:marTop w:val="0"/>
          <w:marBottom w:val="0"/>
          <w:divBdr>
            <w:top w:val="none" w:sz="0" w:space="0" w:color="auto"/>
            <w:left w:val="none" w:sz="0" w:space="0" w:color="auto"/>
            <w:bottom w:val="none" w:sz="0" w:space="0" w:color="auto"/>
            <w:right w:val="none" w:sz="0" w:space="0" w:color="auto"/>
          </w:divBdr>
        </w:div>
        <w:div w:id="1214921657">
          <w:marLeft w:val="0"/>
          <w:marRight w:val="0"/>
          <w:marTop w:val="0"/>
          <w:marBottom w:val="0"/>
          <w:divBdr>
            <w:top w:val="none" w:sz="0" w:space="0" w:color="auto"/>
            <w:left w:val="none" w:sz="0" w:space="0" w:color="auto"/>
            <w:bottom w:val="none" w:sz="0" w:space="0" w:color="auto"/>
            <w:right w:val="none" w:sz="0" w:space="0" w:color="auto"/>
          </w:divBdr>
        </w:div>
        <w:div w:id="1156073405">
          <w:marLeft w:val="0"/>
          <w:marRight w:val="0"/>
          <w:marTop w:val="0"/>
          <w:marBottom w:val="0"/>
          <w:divBdr>
            <w:top w:val="none" w:sz="0" w:space="0" w:color="auto"/>
            <w:left w:val="none" w:sz="0" w:space="0" w:color="auto"/>
            <w:bottom w:val="none" w:sz="0" w:space="0" w:color="auto"/>
            <w:right w:val="none" w:sz="0" w:space="0" w:color="auto"/>
          </w:divBdr>
        </w:div>
        <w:div w:id="1038318195">
          <w:marLeft w:val="0"/>
          <w:marRight w:val="0"/>
          <w:marTop w:val="0"/>
          <w:marBottom w:val="0"/>
          <w:divBdr>
            <w:top w:val="none" w:sz="0" w:space="0" w:color="auto"/>
            <w:left w:val="none" w:sz="0" w:space="0" w:color="auto"/>
            <w:bottom w:val="none" w:sz="0" w:space="0" w:color="auto"/>
            <w:right w:val="none" w:sz="0" w:space="0" w:color="auto"/>
          </w:divBdr>
        </w:div>
        <w:div w:id="956837264">
          <w:marLeft w:val="0"/>
          <w:marRight w:val="0"/>
          <w:marTop w:val="0"/>
          <w:marBottom w:val="0"/>
          <w:divBdr>
            <w:top w:val="none" w:sz="0" w:space="0" w:color="auto"/>
            <w:left w:val="none" w:sz="0" w:space="0" w:color="auto"/>
            <w:bottom w:val="none" w:sz="0" w:space="0" w:color="auto"/>
            <w:right w:val="none" w:sz="0" w:space="0" w:color="auto"/>
          </w:divBdr>
        </w:div>
        <w:div w:id="151721330">
          <w:marLeft w:val="0"/>
          <w:marRight w:val="0"/>
          <w:marTop w:val="0"/>
          <w:marBottom w:val="0"/>
          <w:divBdr>
            <w:top w:val="none" w:sz="0" w:space="0" w:color="auto"/>
            <w:left w:val="none" w:sz="0" w:space="0" w:color="auto"/>
            <w:bottom w:val="none" w:sz="0" w:space="0" w:color="auto"/>
            <w:right w:val="none" w:sz="0" w:space="0" w:color="auto"/>
          </w:divBdr>
        </w:div>
        <w:div w:id="1026903620">
          <w:marLeft w:val="0"/>
          <w:marRight w:val="0"/>
          <w:marTop w:val="0"/>
          <w:marBottom w:val="0"/>
          <w:divBdr>
            <w:top w:val="none" w:sz="0" w:space="0" w:color="auto"/>
            <w:left w:val="none" w:sz="0" w:space="0" w:color="auto"/>
            <w:bottom w:val="none" w:sz="0" w:space="0" w:color="auto"/>
            <w:right w:val="none" w:sz="0" w:space="0" w:color="auto"/>
          </w:divBdr>
        </w:div>
        <w:div w:id="647711498">
          <w:marLeft w:val="0"/>
          <w:marRight w:val="0"/>
          <w:marTop w:val="0"/>
          <w:marBottom w:val="0"/>
          <w:divBdr>
            <w:top w:val="none" w:sz="0" w:space="0" w:color="auto"/>
            <w:left w:val="none" w:sz="0" w:space="0" w:color="auto"/>
            <w:bottom w:val="none" w:sz="0" w:space="0" w:color="auto"/>
            <w:right w:val="none" w:sz="0" w:space="0" w:color="auto"/>
          </w:divBdr>
        </w:div>
        <w:div w:id="1836919642">
          <w:marLeft w:val="0"/>
          <w:marRight w:val="0"/>
          <w:marTop w:val="0"/>
          <w:marBottom w:val="0"/>
          <w:divBdr>
            <w:top w:val="none" w:sz="0" w:space="0" w:color="auto"/>
            <w:left w:val="none" w:sz="0" w:space="0" w:color="auto"/>
            <w:bottom w:val="none" w:sz="0" w:space="0" w:color="auto"/>
            <w:right w:val="none" w:sz="0" w:space="0" w:color="auto"/>
          </w:divBdr>
        </w:div>
        <w:div w:id="1077442570">
          <w:marLeft w:val="0"/>
          <w:marRight w:val="0"/>
          <w:marTop w:val="0"/>
          <w:marBottom w:val="0"/>
          <w:divBdr>
            <w:top w:val="none" w:sz="0" w:space="0" w:color="auto"/>
            <w:left w:val="none" w:sz="0" w:space="0" w:color="auto"/>
            <w:bottom w:val="none" w:sz="0" w:space="0" w:color="auto"/>
            <w:right w:val="none" w:sz="0" w:space="0" w:color="auto"/>
          </w:divBdr>
        </w:div>
        <w:div w:id="1027754185">
          <w:marLeft w:val="0"/>
          <w:marRight w:val="0"/>
          <w:marTop w:val="0"/>
          <w:marBottom w:val="0"/>
          <w:divBdr>
            <w:top w:val="none" w:sz="0" w:space="0" w:color="auto"/>
            <w:left w:val="none" w:sz="0" w:space="0" w:color="auto"/>
            <w:bottom w:val="none" w:sz="0" w:space="0" w:color="auto"/>
            <w:right w:val="none" w:sz="0" w:space="0" w:color="auto"/>
          </w:divBdr>
        </w:div>
        <w:div w:id="1883403064">
          <w:marLeft w:val="0"/>
          <w:marRight w:val="0"/>
          <w:marTop w:val="0"/>
          <w:marBottom w:val="0"/>
          <w:divBdr>
            <w:top w:val="none" w:sz="0" w:space="0" w:color="auto"/>
            <w:left w:val="none" w:sz="0" w:space="0" w:color="auto"/>
            <w:bottom w:val="none" w:sz="0" w:space="0" w:color="auto"/>
            <w:right w:val="none" w:sz="0" w:space="0" w:color="auto"/>
          </w:divBdr>
        </w:div>
        <w:div w:id="1409379766">
          <w:marLeft w:val="0"/>
          <w:marRight w:val="0"/>
          <w:marTop w:val="0"/>
          <w:marBottom w:val="0"/>
          <w:divBdr>
            <w:top w:val="none" w:sz="0" w:space="0" w:color="auto"/>
            <w:left w:val="none" w:sz="0" w:space="0" w:color="auto"/>
            <w:bottom w:val="none" w:sz="0" w:space="0" w:color="auto"/>
            <w:right w:val="none" w:sz="0" w:space="0" w:color="auto"/>
          </w:divBdr>
        </w:div>
        <w:div w:id="341323361">
          <w:marLeft w:val="0"/>
          <w:marRight w:val="0"/>
          <w:marTop w:val="0"/>
          <w:marBottom w:val="0"/>
          <w:divBdr>
            <w:top w:val="none" w:sz="0" w:space="0" w:color="auto"/>
            <w:left w:val="none" w:sz="0" w:space="0" w:color="auto"/>
            <w:bottom w:val="none" w:sz="0" w:space="0" w:color="auto"/>
            <w:right w:val="none" w:sz="0" w:space="0" w:color="auto"/>
          </w:divBdr>
        </w:div>
        <w:div w:id="1310329620">
          <w:marLeft w:val="0"/>
          <w:marRight w:val="0"/>
          <w:marTop w:val="0"/>
          <w:marBottom w:val="0"/>
          <w:divBdr>
            <w:top w:val="none" w:sz="0" w:space="0" w:color="auto"/>
            <w:left w:val="none" w:sz="0" w:space="0" w:color="auto"/>
            <w:bottom w:val="none" w:sz="0" w:space="0" w:color="auto"/>
            <w:right w:val="none" w:sz="0" w:space="0" w:color="auto"/>
          </w:divBdr>
        </w:div>
      </w:divsChild>
    </w:div>
    <w:div w:id="90206625">
      <w:bodyDiv w:val="1"/>
      <w:marLeft w:val="0"/>
      <w:marRight w:val="0"/>
      <w:marTop w:val="0"/>
      <w:marBottom w:val="0"/>
      <w:divBdr>
        <w:top w:val="none" w:sz="0" w:space="0" w:color="auto"/>
        <w:left w:val="none" w:sz="0" w:space="0" w:color="auto"/>
        <w:bottom w:val="none" w:sz="0" w:space="0" w:color="auto"/>
        <w:right w:val="none" w:sz="0" w:space="0" w:color="auto"/>
      </w:divBdr>
    </w:div>
    <w:div w:id="98111447">
      <w:bodyDiv w:val="1"/>
      <w:marLeft w:val="0"/>
      <w:marRight w:val="0"/>
      <w:marTop w:val="0"/>
      <w:marBottom w:val="0"/>
      <w:divBdr>
        <w:top w:val="none" w:sz="0" w:space="0" w:color="auto"/>
        <w:left w:val="none" w:sz="0" w:space="0" w:color="auto"/>
        <w:bottom w:val="none" w:sz="0" w:space="0" w:color="auto"/>
        <w:right w:val="none" w:sz="0" w:space="0" w:color="auto"/>
      </w:divBdr>
    </w:div>
    <w:div w:id="106196140">
      <w:bodyDiv w:val="1"/>
      <w:marLeft w:val="0"/>
      <w:marRight w:val="0"/>
      <w:marTop w:val="0"/>
      <w:marBottom w:val="0"/>
      <w:divBdr>
        <w:top w:val="none" w:sz="0" w:space="0" w:color="auto"/>
        <w:left w:val="none" w:sz="0" w:space="0" w:color="auto"/>
        <w:bottom w:val="none" w:sz="0" w:space="0" w:color="auto"/>
        <w:right w:val="none" w:sz="0" w:space="0" w:color="auto"/>
      </w:divBdr>
      <w:divsChild>
        <w:div w:id="511726062">
          <w:marLeft w:val="446"/>
          <w:marRight w:val="0"/>
          <w:marTop w:val="0"/>
          <w:marBottom w:val="0"/>
          <w:divBdr>
            <w:top w:val="none" w:sz="0" w:space="0" w:color="auto"/>
            <w:left w:val="none" w:sz="0" w:space="0" w:color="auto"/>
            <w:bottom w:val="none" w:sz="0" w:space="0" w:color="auto"/>
            <w:right w:val="none" w:sz="0" w:space="0" w:color="auto"/>
          </w:divBdr>
        </w:div>
        <w:div w:id="918101857">
          <w:marLeft w:val="446"/>
          <w:marRight w:val="0"/>
          <w:marTop w:val="0"/>
          <w:marBottom w:val="0"/>
          <w:divBdr>
            <w:top w:val="none" w:sz="0" w:space="0" w:color="auto"/>
            <w:left w:val="none" w:sz="0" w:space="0" w:color="auto"/>
            <w:bottom w:val="none" w:sz="0" w:space="0" w:color="auto"/>
            <w:right w:val="none" w:sz="0" w:space="0" w:color="auto"/>
          </w:divBdr>
        </w:div>
        <w:div w:id="111635673">
          <w:marLeft w:val="446"/>
          <w:marRight w:val="0"/>
          <w:marTop w:val="0"/>
          <w:marBottom w:val="0"/>
          <w:divBdr>
            <w:top w:val="none" w:sz="0" w:space="0" w:color="auto"/>
            <w:left w:val="none" w:sz="0" w:space="0" w:color="auto"/>
            <w:bottom w:val="none" w:sz="0" w:space="0" w:color="auto"/>
            <w:right w:val="none" w:sz="0" w:space="0" w:color="auto"/>
          </w:divBdr>
        </w:div>
        <w:div w:id="1204444581">
          <w:marLeft w:val="1166"/>
          <w:marRight w:val="0"/>
          <w:marTop w:val="0"/>
          <w:marBottom w:val="0"/>
          <w:divBdr>
            <w:top w:val="none" w:sz="0" w:space="0" w:color="auto"/>
            <w:left w:val="none" w:sz="0" w:space="0" w:color="auto"/>
            <w:bottom w:val="none" w:sz="0" w:space="0" w:color="auto"/>
            <w:right w:val="none" w:sz="0" w:space="0" w:color="auto"/>
          </w:divBdr>
        </w:div>
        <w:div w:id="32191903">
          <w:marLeft w:val="1166"/>
          <w:marRight w:val="0"/>
          <w:marTop w:val="0"/>
          <w:marBottom w:val="0"/>
          <w:divBdr>
            <w:top w:val="none" w:sz="0" w:space="0" w:color="auto"/>
            <w:left w:val="none" w:sz="0" w:space="0" w:color="auto"/>
            <w:bottom w:val="none" w:sz="0" w:space="0" w:color="auto"/>
            <w:right w:val="none" w:sz="0" w:space="0" w:color="auto"/>
          </w:divBdr>
        </w:div>
        <w:div w:id="1856071899">
          <w:marLeft w:val="1166"/>
          <w:marRight w:val="0"/>
          <w:marTop w:val="0"/>
          <w:marBottom w:val="0"/>
          <w:divBdr>
            <w:top w:val="none" w:sz="0" w:space="0" w:color="auto"/>
            <w:left w:val="none" w:sz="0" w:space="0" w:color="auto"/>
            <w:bottom w:val="none" w:sz="0" w:space="0" w:color="auto"/>
            <w:right w:val="none" w:sz="0" w:space="0" w:color="auto"/>
          </w:divBdr>
        </w:div>
        <w:div w:id="854922188">
          <w:marLeft w:val="1166"/>
          <w:marRight w:val="0"/>
          <w:marTop w:val="0"/>
          <w:marBottom w:val="0"/>
          <w:divBdr>
            <w:top w:val="none" w:sz="0" w:space="0" w:color="auto"/>
            <w:left w:val="none" w:sz="0" w:space="0" w:color="auto"/>
            <w:bottom w:val="none" w:sz="0" w:space="0" w:color="auto"/>
            <w:right w:val="none" w:sz="0" w:space="0" w:color="auto"/>
          </w:divBdr>
        </w:div>
        <w:div w:id="1570075573">
          <w:marLeft w:val="446"/>
          <w:marRight w:val="0"/>
          <w:marTop w:val="0"/>
          <w:marBottom w:val="0"/>
          <w:divBdr>
            <w:top w:val="none" w:sz="0" w:space="0" w:color="auto"/>
            <w:left w:val="none" w:sz="0" w:space="0" w:color="auto"/>
            <w:bottom w:val="none" w:sz="0" w:space="0" w:color="auto"/>
            <w:right w:val="none" w:sz="0" w:space="0" w:color="auto"/>
          </w:divBdr>
        </w:div>
      </w:divsChild>
    </w:div>
    <w:div w:id="109520218">
      <w:bodyDiv w:val="1"/>
      <w:marLeft w:val="0"/>
      <w:marRight w:val="0"/>
      <w:marTop w:val="0"/>
      <w:marBottom w:val="0"/>
      <w:divBdr>
        <w:top w:val="none" w:sz="0" w:space="0" w:color="auto"/>
        <w:left w:val="none" w:sz="0" w:space="0" w:color="auto"/>
        <w:bottom w:val="none" w:sz="0" w:space="0" w:color="auto"/>
        <w:right w:val="none" w:sz="0" w:space="0" w:color="auto"/>
      </w:divBdr>
    </w:div>
    <w:div w:id="114181421">
      <w:bodyDiv w:val="1"/>
      <w:marLeft w:val="0"/>
      <w:marRight w:val="0"/>
      <w:marTop w:val="0"/>
      <w:marBottom w:val="0"/>
      <w:divBdr>
        <w:top w:val="none" w:sz="0" w:space="0" w:color="auto"/>
        <w:left w:val="none" w:sz="0" w:space="0" w:color="auto"/>
        <w:bottom w:val="none" w:sz="0" w:space="0" w:color="auto"/>
        <w:right w:val="none" w:sz="0" w:space="0" w:color="auto"/>
      </w:divBdr>
    </w:div>
    <w:div w:id="116221676">
      <w:bodyDiv w:val="1"/>
      <w:marLeft w:val="0"/>
      <w:marRight w:val="0"/>
      <w:marTop w:val="0"/>
      <w:marBottom w:val="0"/>
      <w:divBdr>
        <w:top w:val="none" w:sz="0" w:space="0" w:color="auto"/>
        <w:left w:val="none" w:sz="0" w:space="0" w:color="auto"/>
        <w:bottom w:val="none" w:sz="0" w:space="0" w:color="auto"/>
        <w:right w:val="none" w:sz="0" w:space="0" w:color="auto"/>
      </w:divBdr>
      <w:divsChild>
        <w:div w:id="275791993">
          <w:marLeft w:val="0"/>
          <w:marRight w:val="0"/>
          <w:marTop w:val="0"/>
          <w:marBottom w:val="0"/>
          <w:divBdr>
            <w:top w:val="none" w:sz="0" w:space="0" w:color="auto"/>
            <w:left w:val="none" w:sz="0" w:space="0" w:color="auto"/>
            <w:bottom w:val="none" w:sz="0" w:space="0" w:color="auto"/>
            <w:right w:val="none" w:sz="0" w:space="0" w:color="auto"/>
          </w:divBdr>
        </w:div>
        <w:div w:id="1703745191">
          <w:marLeft w:val="0"/>
          <w:marRight w:val="0"/>
          <w:marTop w:val="0"/>
          <w:marBottom w:val="0"/>
          <w:divBdr>
            <w:top w:val="none" w:sz="0" w:space="0" w:color="auto"/>
            <w:left w:val="none" w:sz="0" w:space="0" w:color="auto"/>
            <w:bottom w:val="none" w:sz="0" w:space="0" w:color="auto"/>
            <w:right w:val="none" w:sz="0" w:space="0" w:color="auto"/>
          </w:divBdr>
        </w:div>
      </w:divsChild>
    </w:div>
    <w:div w:id="118499210">
      <w:bodyDiv w:val="1"/>
      <w:marLeft w:val="0"/>
      <w:marRight w:val="0"/>
      <w:marTop w:val="0"/>
      <w:marBottom w:val="0"/>
      <w:divBdr>
        <w:top w:val="none" w:sz="0" w:space="0" w:color="auto"/>
        <w:left w:val="none" w:sz="0" w:space="0" w:color="auto"/>
        <w:bottom w:val="none" w:sz="0" w:space="0" w:color="auto"/>
        <w:right w:val="none" w:sz="0" w:space="0" w:color="auto"/>
      </w:divBdr>
    </w:div>
    <w:div w:id="123699111">
      <w:bodyDiv w:val="1"/>
      <w:marLeft w:val="0"/>
      <w:marRight w:val="0"/>
      <w:marTop w:val="0"/>
      <w:marBottom w:val="0"/>
      <w:divBdr>
        <w:top w:val="none" w:sz="0" w:space="0" w:color="auto"/>
        <w:left w:val="none" w:sz="0" w:space="0" w:color="auto"/>
        <w:bottom w:val="none" w:sz="0" w:space="0" w:color="auto"/>
        <w:right w:val="none" w:sz="0" w:space="0" w:color="auto"/>
      </w:divBdr>
    </w:div>
    <w:div w:id="129565836">
      <w:bodyDiv w:val="1"/>
      <w:marLeft w:val="0"/>
      <w:marRight w:val="0"/>
      <w:marTop w:val="0"/>
      <w:marBottom w:val="0"/>
      <w:divBdr>
        <w:top w:val="none" w:sz="0" w:space="0" w:color="auto"/>
        <w:left w:val="none" w:sz="0" w:space="0" w:color="auto"/>
        <w:bottom w:val="none" w:sz="0" w:space="0" w:color="auto"/>
        <w:right w:val="none" w:sz="0" w:space="0" w:color="auto"/>
      </w:divBdr>
    </w:div>
    <w:div w:id="130246608">
      <w:bodyDiv w:val="1"/>
      <w:marLeft w:val="0"/>
      <w:marRight w:val="0"/>
      <w:marTop w:val="0"/>
      <w:marBottom w:val="0"/>
      <w:divBdr>
        <w:top w:val="none" w:sz="0" w:space="0" w:color="auto"/>
        <w:left w:val="none" w:sz="0" w:space="0" w:color="auto"/>
        <w:bottom w:val="none" w:sz="0" w:space="0" w:color="auto"/>
        <w:right w:val="none" w:sz="0" w:space="0" w:color="auto"/>
      </w:divBdr>
    </w:div>
    <w:div w:id="143014324">
      <w:bodyDiv w:val="1"/>
      <w:marLeft w:val="0"/>
      <w:marRight w:val="0"/>
      <w:marTop w:val="0"/>
      <w:marBottom w:val="0"/>
      <w:divBdr>
        <w:top w:val="none" w:sz="0" w:space="0" w:color="auto"/>
        <w:left w:val="none" w:sz="0" w:space="0" w:color="auto"/>
        <w:bottom w:val="none" w:sz="0" w:space="0" w:color="auto"/>
        <w:right w:val="none" w:sz="0" w:space="0" w:color="auto"/>
      </w:divBdr>
    </w:div>
    <w:div w:id="147939466">
      <w:bodyDiv w:val="1"/>
      <w:marLeft w:val="0"/>
      <w:marRight w:val="0"/>
      <w:marTop w:val="0"/>
      <w:marBottom w:val="0"/>
      <w:divBdr>
        <w:top w:val="none" w:sz="0" w:space="0" w:color="auto"/>
        <w:left w:val="none" w:sz="0" w:space="0" w:color="auto"/>
        <w:bottom w:val="none" w:sz="0" w:space="0" w:color="auto"/>
        <w:right w:val="none" w:sz="0" w:space="0" w:color="auto"/>
      </w:divBdr>
    </w:div>
    <w:div w:id="163252565">
      <w:bodyDiv w:val="1"/>
      <w:marLeft w:val="0"/>
      <w:marRight w:val="0"/>
      <w:marTop w:val="0"/>
      <w:marBottom w:val="0"/>
      <w:divBdr>
        <w:top w:val="none" w:sz="0" w:space="0" w:color="auto"/>
        <w:left w:val="none" w:sz="0" w:space="0" w:color="auto"/>
        <w:bottom w:val="none" w:sz="0" w:space="0" w:color="auto"/>
        <w:right w:val="none" w:sz="0" w:space="0" w:color="auto"/>
      </w:divBdr>
    </w:div>
    <w:div w:id="172575463">
      <w:bodyDiv w:val="1"/>
      <w:marLeft w:val="0"/>
      <w:marRight w:val="0"/>
      <w:marTop w:val="0"/>
      <w:marBottom w:val="0"/>
      <w:divBdr>
        <w:top w:val="none" w:sz="0" w:space="0" w:color="auto"/>
        <w:left w:val="none" w:sz="0" w:space="0" w:color="auto"/>
        <w:bottom w:val="none" w:sz="0" w:space="0" w:color="auto"/>
        <w:right w:val="none" w:sz="0" w:space="0" w:color="auto"/>
      </w:divBdr>
    </w:div>
    <w:div w:id="174001470">
      <w:bodyDiv w:val="1"/>
      <w:marLeft w:val="0"/>
      <w:marRight w:val="0"/>
      <w:marTop w:val="0"/>
      <w:marBottom w:val="0"/>
      <w:divBdr>
        <w:top w:val="none" w:sz="0" w:space="0" w:color="auto"/>
        <w:left w:val="none" w:sz="0" w:space="0" w:color="auto"/>
        <w:bottom w:val="none" w:sz="0" w:space="0" w:color="auto"/>
        <w:right w:val="none" w:sz="0" w:space="0" w:color="auto"/>
      </w:divBdr>
      <w:divsChild>
        <w:div w:id="234094952">
          <w:marLeft w:val="0"/>
          <w:marRight w:val="0"/>
          <w:marTop w:val="0"/>
          <w:marBottom w:val="0"/>
          <w:divBdr>
            <w:top w:val="none" w:sz="0" w:space="0" w:color="auto"/>
            <w:left w:val="none" w:sz="0" w:space="0" w:color="auto"/>
            <w:bottom w:val="none" w:sz="0" w:space="0" w:color="auto"/>
            <w:right w:val="none" w:sz="0" w:space="0" w:color="auto"/>
          </w:divBdr>
        </w:div>
        <w:div w:id="1292446229">
          <w:marLeft w:val="0"/>
          <w:marRight w:val="0"/>
          <w:marTop w:val="0"/>
          <w:marBottom w:val="0"/>
          <w:divBdr>
            <w:top w:val="none" w:sz="0" w:space="0" w:color="auto"/>
            <w:left w:val="none" w:sz="0" w:space="0" w:color="auto"/>
            <w:bottom w:val="none" w:sz="0" w:space="0" w:color="auto"/>
            <w:right w:val="none" w:sz="0" w:space="0" w:color="auto"/>
          </w:divBdr>
        </w:div>
        <w:div w:id="1879779121">
          <w:marLeft w:val="0"/>
          <w:marRight w:val="0"/>
          <w:marTop w:val="0"/>
          <w:marBottom w:val="0"/>
          <w:divBdr>
            <w:top w:val="none" w:sz="0" w:space="0" w:color="auto"/>
            <w:left w:val="none" w:sz="0" w:space="0" w:color="auto"/>
            <w:bottom w:val="none" w:sz="0" w:space="0" w:color="auto"/>
            <w:right w:val="none" w:sz="0" w:space="0" w:color="auto"/>
          </w:divBdr>
        </w:div>
      </w:divsChild>
    </w:div>
    <w:div w:id="202407763">
      <w:bodyDiv w:val="1"/>
      <w:marLeft w:val="0"/>
      <w:marRight w:val="0"/>
      <w:marTop w:val="0"/>
      <w:marBottom w:val="0"/>
      <w:divBdr>
        <w:top w:val="none" w:sz="0" w:space="0" w:color="auto"/>
        <w:left w:val="none" w:sz="0" w:space="0" w:color="auto"/>
        <w:bottom w:val="none" w:sz="0" w:space="0" w:color="auto"/>
        <w:right w:val="none" w:sz="0" w:space="0" w:color="auto"/>
      </w:divBdr>
    </w:div>
    <w:div w:id="206338704">
      <w:bodyDiv w:val="1"/>
      <w:marLeft w:val="0"/>
      <w:marRight w:val="0"/>
      <w:marTop w:val="0"/>
      <w:marBottom w:val="0"/>
      <w:divBdr>
        <w:top w:val="none" w:sz="0" w:space="0" w:color="auto"/>
        <w:left w:val="none" w:sz="0" w:space="0" w:color="auto"/>
        <w:bottom w:val="none" w:sz="0" w:space="0" w:color="auto"/>
        <w:right w:val="none" w:sz="0" w:space="0" w:color="auto"/>
      </w:divBdr>
    </w:div>
    <w:div w:id="210043688">
      <w:bodyDiv w:val="1"/>
      <w:marLeft w:val="0"/>
      <w:marRight w:val="0"/>
      <w:marTop w:val="0"/>
      <w:marBottom w:val="0"/>
      <w:divBdr>
        <w:top w:val="none" w:sz="0" w:space="0" w:color="auto"/>
        <w:left w:val="none" w:sz="0" w:space="0" w:color="auto"/>
        <w:bottom w:val="none" w:sz="0" w:space="0" w:color="auto"/>
        <w:right w:val="none" w:sz="0" w:space="0" w:color="auto"/>
      </w:divBdr>
    </w:div>
    <w:div w:id="211311961">
      <w:bodyDiv w:val="1"/>
      <w:marLeft w:val="0"/>
      <w:marRight w:val="0"/>
      <w:marTop w:val="0"/>
      <w:marBottom w:val="0"/>
      <w:divBdr>
        <w:top w:val="none" w:sz="0" w:space="0" w:color="auto"/>
        <w:left w:val="none" w:sz="0" w:space="0" w:color="auto"/>
        <w:bottom w:val="none" w:sz="0" w:space="0" w:color="auto"/>
        <w:right w:val="none" w:sz="0" w:space="0" w:color="auto"/>
      </w:divBdr>
    </w:div>
    <w:div w:id="218320799">
      <w:bodyDiv w:val="1"/>
      <w:marLeft w:val="0"/>
      <w:marRight w:val="0"/>
      <w:marTop w:val="0"/>
      <w:marBottom w:val="0"/>
      <w:divBdr>
        <w:top w:val="none" w:sz="0" w:space="0" w:color="auto"/>
        <w:left w:val="none" w:sz="0" w:space="0" w:color="auto"/>
        <w:bottom w:val="none" w:sz="0" w:space="0" w:color="auto"/>
        <w:right w:val="none" w:sz="0" w:space="0" w:color="auto"/>
      </w:divBdr>
      <w:divsChild>
        <w:div w:id="1234001399">
          <w:marLeft w:val="0"/>
          <w:marRight w:val="0"/>
          <w:marTop w:val="0"/>
          <w:marBottom w:val="0"/>
          <w:divBdr>
            <w:top w:val="none" w:sz="0" w:space="0" w:color="auto"/>
            <w:left w:val="none" w:sz="0" w:space="0" w:color="auto"/>
            <w:bottom w:val="none" w:sz="0" w:space="0" w:color="auto"/>
            <w:right w:val="none" w:sz="0" w:space="0" w:color="auto"/>
          </w:divBdr>
        </w:div>
        <w:div w:id="1358655648">
          <w:marLeft w:val="0"/>
          <w:marRight w:val="0"/>
          <w:marTop w:val="0"/>
          <w:marBottom w:val="0"/>
          <w:divBdr>
            <w:top w:val="none" w:sz="0" w:space="0" w:color="auto"/>
            <w:left w:val="none" w:sz="0" w:space="0" w:color="auto"/>
            <w:bottom w:val="none" w:sz="0" w:space="0" w:color="auto"/>
            <w:right w:val="none" w:sz="0" w:space="0" w:color="auto"/>
          </w:divBdr>
        </w:div>
        <w:div w:id="1483617189">
          <w:marLeft w:val="0"/>
          <w:marRight w:val="0"/>
          <w:marTop w:val="0"/>
          <w:marBottom w:val="0"/>
          <w:divBdr>
            <w:top w:val="none" w:sz="0" w:space="0" w:color="auto"/>
            <w:left w:val="none" w:sz="0" w:space="0" w:color="auto"/>
            <w:bottom w:val="none" w:sz="0" w:space="0" w:color="auto"/>
            <w:right w:val="none" w:sz="0" w:space="0" w:color="auto"/>
          </w:divBdr>
        </w:div>
        <w:div w:id="1645892164">
          <w:marLeft w:val="0"/>
          <w:marRight w:val="0"/>
          <w:marTop w:val="0"/>
          <w:marBottom w:val="0"/>
          <w:divBdr>
            <w:top w:val="none" w:sz="0" w:space="0" w:color="auto"/>
            <w:left w:val="none" w:sz="0" w:space="0" w:color="auto"/>
            <w:bottom w:val="none" w:sz="0" w:space="0" w:color="auto"/>
            <w:right w:val="none" w:sz="0" w:space="0" w:color="auto"/>
          </w:divBdr>
        </w:div>
        <w:div w:id="1704331947">
          <w:marLeft w:val="0"/>
          <w:marRight w:val="0"/>
          <w:marTop w:val="0"/>
          <w:marBottom w:val="0"/>
          <w:divBdr>
            <w:top w:val="none" w:sz="0" w:space="0" w:color="auto"/>
            <w:left w:val="none" w:sz="0" w:space="0" w:color="auto"/>
            <w:bottom w:val="none" w:sz="0" w:space="0" w:color="auto"/>
            <w:right w:val="none" w:sz="0" w:space="0" w:color="auto"/>
          </w:divBdr>
        </w:div>
        <w:div w:id="1890413434">
          <w:marLeft w:val="0"/>
          <w:marRight w:val="0"/>
          <w:marTop w:val="0"/>
          <w:marBottom w:val="0"/>
          <w:divBdr>
            <w:top w:val="none" w:sz="0" w:space="0" w:color="auto"/>
            <w:left w:val="none" w:sz="0" w:space="0" w:color="auto"/>
            <w:bottom w:val="none" w:sz="0" w:space="0" w:color="auto"/>
            <w:right w:val="none" w:sz="0" w:space="0" w:color="auto"/>
          </w:divBdr>
        </w:div>
        <w:div w:id="2077390896">
          <w:marLeft w:val="0"/>
          <w:marRight w:val="0"/>
          <w:marTop w:val="0"/>
          <w:marBottom w:val="0"/>
          <w:divBdr>
            <w:top w:val="none" w:sz="0" w:space="0" w:color="auto"/>
            <w:left w:val="none" w:sz="0" w:space="0" w:color="auto"/>
            <w:bottom w:val="none" w:sz="0" w:space="0" w:color="auto"/>
            <w:right w:val="none" w:sz="0" w:space="0" w:color="auto"/>
          </w:divBdr>
        </w:div>
      </w:divsChild>
    </w:div>
    <w:div w:id="229654188">
      <w:bodyDiv w:val="1"/>
      <w:marLeft w:val="0"/>
      <w:marRight w:val="0"/>
      <w:marTop w:val="0"/>
      <w:marBottom w:val="0"/>
      <w:divBdr>
        <w:top w:val="none" w:sz="0" w:space="0" w:color="auto"/>
        <w:left w:val="none" w:sz="0" w:space="0" w:color="auto"/>
        <w:bottom w:val="none" w:sz="0" w:space="0" w:color="auto"/>
        <w:right w:val="none" w:sz="0" w:space="0" w:color="auto"/>
      </w:divBdr>
      <w:divsChild>
        <w:div w:id="764418867">
          <w:marLeft w:val="547"/>
          <w:marRight w:val="0"/>
          <w:marTop w:val="96"/>
          <w:marBottom w:val="0"/>
          <w:divBdr>
            <w:top w:val="none" w:sz="0" w:space="0" w:color="auto"/>
            <w:left w:val="none" w:sz="0" w:space="0" w:color="auto"/>
            <w:bottom w:val="none" w:sz="0" w:space="0" w:color="auto"/>
            <w:right w:val="none" w:sz="0" w:space="0" w:color="auto"/>
          </w:divBdr>
        </w:div>
      </w:divsChild>
    </w:div>
    <w:div w:id="252279490">
      <w:bodyDiv w:val="1"/>
      <w:marLeft w:val="0"/>
      <w:marRight w:val="0"/>
      <w:marTop w:val="0"/>
      <w:marBottom w:val="0"/>
      <w:divBdr>
        <w:top w:val="none" w:sz="0" w:space="0" w:color="auto"/>
        <w:left w:val="none" w:sz="0" w:space="0" w:color="auto"/>
        <w:bottom w:val="none" w:sz="0" w:space="0" w:color="auto"/>
        <w:right w:val="none" w:sz="0" w:space="0" w:color="auto"/>
      </w:divBdr>
      <w:divsChild>
        <w:div w:id="573011648">
          <w:marLeft w:val="0"/>
          <w:marRight w:val="0"/>
          <w:marTop w:val="0"/>
          <w:marBottom w:val="0"/>
          <w:divBdr>
            <w:top w:val="none" w:sz="0" w:space="0" w:color="auto"/>
            <w:left w:val="none" w:sz="0" w:space="0" w:color="auto"/>
            <w:bottom w:val="none" w:sz="0" w:space="0" w:color="auto"/>
            <w:right w:val="none" w:sz="0" w:space="0" w:color="auto"/>
          </w:divBdr>
        </w:div>
        <w:div w:id="1453666321">
          <w:marLeft w:val="0"/>
          <w:marRight w:val="0"/>
          <w:marTop w:val="0"/>
          <w:marBottom w:val="0"/>
          <w:divBdr>
            <w:top w:val="none" w:sz="0" w:space="0" w:color="auto"/>
            <w:left w:val="none" w:sz="0" w:space="0" w:color="auto"/>
            <w:bottom w:val="none" w:sz="0" w:space="0" w:color="auto"/>
            <w:right w:val="none" w:sz="0" w:space="0" w:color="auto"/>
          </w:divBdr>
        </w:div>
        <w:div w:id="38556756">
          <w:marLeft w:val="0"/>
          <w:marRight w:val="0"/>
          <w:marTop w:val="0"/>
          <w:marBottom w:val="0"/>
          <w:divBdr>
            <w:top w:val="none" w:sz="0" w:space="0" w:color="auto"/>
            <w:left w:val="none" w:sz="0" w:space="0" w:color="auto"/>
            <w:bottom w:val="none" w:sz="0" w:space="0" w:color="auto"/>
            <w:right w:val="none" w:sz="0" w:space="0" w:color="auto"/>
          </w:divBdr>
        </w:div>
        <w:div w:id="1301494386">
          <w:marLeft w:val="0"/>
          <w:marRight w:val="0"/>
          <w:marTop w:val="0"/>
          <w:marBottom w:val="0"/>
          <w:divBdr>
            <w:top w:val="none" w:sz="0" w:space="0" w:color="auto"/>
            <w:left w:val="none" w:sz="0" w:space="0" w:color="auto"/>
            <w:bottom w:val="none" w:sz="0" w:space="0" w:color="auto"/>
            <w:right w:val="none" w:sz="0" w:space="0" w:color="auto"/>
          </w:divBdr>
        </w:div>
        <w:div w:id="771582939">
          <w:marLeft w:val="0"/>
          <w:marRight w:val="0"/>
          <w:marTop w:val="0"/>
          <w:marBottom w:val="0"/>
          <w:divBdr>
            <w:top w:val="none" w:sz="0" w:space="0" w:color="auto"/>
            <w:left w:val="none" w:sz="0" w:space="0" w:color="auto"/>
            <w:bottom w:val="none" w:sz="0" w:space="0" w:color="auto"/>
            <w:right w:val="none" w:sz="0" w:space="0" w:color="auto"/>
          </w:divBdr>
        </w:div>
        <w:div w:id="1690066476">
          <w:marLeft w:val="0"/>
          <w:marRight w:val="0"/>
          <w:marTop w:val="0"/>
          <w:marBottom w:val="0"/>
          <w:divBdr>
            <w:top w:val="none" w:sz="0" w:space="0" w:color="auto"/>
            <w:left w:val="none" w:sz="0" w:space="0" w:color="auto"/>
            <w:bottom w:val="none" w:sz="0" w:space="0" w:color="auto"/>
            <w:right w:val="none" w:sz="0" w:space="0" w:color="auto"/>
          </w:divBdr>
        </w:div>
        <w:div w:id="1335953609">
          <w:marLeft w:val="0"/>
          <w:marRight w:val="0"/>
          <w:marTop w:val="0"/>
          <w:marBottom w:val="0"/>
          <w:divBdr>
            <w:top w:val="none" w:sz="0" w:space="0" w:color="auto"/>
            <w:left w:val="none" w:sz="0" w:space="0" w:color="auto"/>
            <w:bottom w:val="none" w:sz="0" w:space="0" w:color="auto"/>
            <w:right w:val="none" w:sz="0" w:space="0" w:color="auto"/>
          </w:divBdr>
        </w:div>
      </w:divsChild>
    </w:div>
    <w:div w:id="255746114">
      <w:bodyDiv w:val="1"/>
      <w:marLeft w:val="0"/>
      <w:marRight w:val="0"/>
      <w:marTop w:val="0"/>
      <w:marBottom w:val="0"/>
      <w:divBdr>
        <w:top w:val="none" w:sz="0" w:space="0" w:color="auto"/>
        <w:left w:val="none" w:sz="0" w:space="0" w:color="auto"/>
        <w:bottom w:val="none" w:sz="0" w:space="0" w:color="auto"/>
        <w:right w:val="none" w:sz="0" w:space="0" w:color="auto"/>
      </w:divBdr>
      <w:divsChild>
        <w:div w:id="302008749">
          <w:marLeft w:val="0"/>
          <w:marRight w:val="0"/>
          <w:marTop w:val="0"/>
          <w:marBottom w:val="0"/>
          <w:divBdr>
            <w:top w:val="none" w:sz="0" w:space="0" w:color="auto"/>
            <w:left w:val="none" w:sz="0" w:space="0" w:color="auto"/>
            <w:bottom w:val="none" w:sz="0" w:space="0" w:color="auto"/>
            <w:right w:val="none" w:sz="0" w:space="0" w:color="auto"/>
          </w:divBdr>
        </w:div>
      </w:divsChild>
    </w:div>
    <w:div w:id="264044892">
      <w:bodyDiv w:val="1"/>
      <w:marLeft w:val="0"/>
      <w:marRight w:val="0"/>
      <w:marTop w:val="0"/>
      <w:marBottom w:val="0"/>
      <w:divBdr>
        <w:top w:val="none" w:sz="0" w:space="0" w:color="auto"/>
        <w:left w:val="none" w:sz="0" w:space="0" w:color="auto"/>
        <w:bottom w:val="none" w:sz="0" w:space="0" w:color="auto"/>
        <w:right w:val="none" w:sz="0" w:space="0" w:color="auto"/>
      </w:divBdr>
    </w:div>
    <w:div w:id="299653307">
      <w:bodyDiv w:val="1"/>
      <w:marLeft w:val="0"/>
      <w:marRight w:val="0"/>
      <w:marTop w:val="0"/>
      <w:marBottom w:val="0"/>
      <w:divBdr>
        <w:top w:val="none" w:sz="0" w:space="0" w:color="auto"/>
        <w:left w:val="none" w:sz="0" w:space="0" w:color="auto"/>
        <w:bottom w:val="none" w:sz="0" w:space="0" w:color="auto"/>
        <w:right w:val="none" w:sz="0" w:space="0" w:color="auto"/>
      </w:divBdr>
    </w:div>
    <w:div w:id="308369876">
      <w:bodyDiv w:val="1"/>
      <w:marLeft w:val="0"/>
      <w:marRight w:val="0"/>
      <w:marTop w:val="0"/>
      <w:marBottom w:val="0"/>
      <w:divBdr>
        <w:top w:val="none" w:sz="0" w:space="0" w:color="auto"/>
        <w:left w:val="none" w:sz="0" w:space="0" w:color="auto"/>
        <w:bottom w:val="none" w:sz="0" w:space="0" w:color="auto"/>
        <w:right w:val="none" w:sz="0" w:space="0" w:color="auto"/>
      </w:divBdr>
    </w:div>
    <w:div w:id="335959538">
      <w:bodyDiv w:val="1"/>
      <w:marLeft w:val="0"/>
      <w:marRight w:val="0"/>
      <w:marTop w:val="0"/>
      <w:marBottom w:val="0"/>
      <w:divBdr>
        <w:top w:val="none" w:sz="0" w:space="0" w:color="auto"/>
        <w:left w:val="none" w:sz="0" w:space="0" w:color="auto"/>
        <w:bottom w:val="none" w:sz="0" w:space="0" w:color="auto"/>
        <w:right w:val="none" w:sz="0" w:space="0" w:color="auto"/>
      </w:divBdr>
    </w:div>
    <w:div w:id="344792691">
      <w:bodyDiv w:val="1"/>
      <w:marLeft w:val="0"/>
      <w:marRight w:val="0"/>
      <w:marTop w:val="0"/>
      <w:marBottom w:val="0"/>
      <w:divBdr>
        <w:top w:val="none" w:sz="0" w:space="0" w:color="auto"/>
        <w:left w:val="none" w:sz="0" w:space="0" w:color="auto"/>
        <w:bottom w:val="none" w:sz="0" w:space="0" w:color="auto"/>
        <w:right w:val="none" w:sz="0" w:space="0" w:color="auto"/>
      </w:divBdr>
      <w:divsChild>
        <w:div w:id="891498886">
          <w:marLeft w:val="0"/>
          <w:marRight w:val="0"/>
          <w:marTop w:val="0"/>
          <w:marBottom w:val="0"/>
          <w:divBdr>
            <w:top w:val="none" w:sz="0" w:space="0" w:color="auto"/>
            <w:left w:val="none" w:sz="0" w:space="0" w:color="auto"/>
            <w:bottom w:val="none" w:sz="0" w:space="0" w:color="auto"/>
            <w:right w:val="none" w:sz="0" w:space="0" w:color="auto"/>
          </w:divBdr>
        </w:div>
        <w:div w:id="2102944136">
          <w:marLeft w:val="0"/>
          <w:marRight w:val="0"/>
          <w:marTop w:val="0"/>
          <w:marBottom w:val="0"/>
          <w:divBdr>
            <w:top w:val="none" w:sz="0" w:space="0" w:color="auto"/>
            <w:left w:val="none" w:sz="0" w:space="0" w:color="auto"/>
            <w:bottom w:val="none" w:sz="0" w:space="0" w:color="auto"/>
            <w:right w:val="none" w:sz="0" w:space="0" w:color="auto"/>
          </w:divBdr>
        </w:div>
        <w:div w:id="1259293041">
          <w:marLeft w:val="0"/>
          <w:marRight w:val="0"/>
          <w:marTop w:val="0"/>
          <w:marBottom w:val="0"/>
          <w:divBdr>
            <w:top w:val="none" w:sz="0" w:space="0" w:color="auto"/>
            <w:left w:val="none" w:sz="0" w:space="0" w:color="auto"/>
            <w:bottom w:val="none" w:sz="0" w:space="0" w:color="auto"/>
            <w:right w:val="none" w:sz="0" w:space="0" w:color="auto"/>
          </w:divBdr>
        </w:div>
        <w:div w:id="9527134">
          <w:marLeft w:val="0"/>
          <w:marRight w:val="0"/>
          <w:marTop w:val="0"/>
          <w:marBottom w:val="0"/>
          <w:divBdr>
            <w:top w:val="none" w:sz="0" w:space="0" w:color="auto"/>
            <w:left w:val="none" w:sz="0" w:space="0" w:color="auto"/>
            <w:bottom w:val="none" w:sz="0" w:space="0" w:color="auto"/>
            <w:right w:val="none" w:sz="0" w:space="0" w:color="auto"/>
          </w:divBdr>
        </w:div>
        <w:div w:id="784156977">
          <w:marLeft w:val="0"/>
          <w:marRight w:val="0"/>
          <w:marTop w:val="0"/>
          <w:marBottom w:val="0"/>
          <w:divBdr>
            <w:top w:val="none" w:sz="0" w:space="0" w:color="auto"/>
            <w:left w:val="none" w:sz="0" w:space="0" w:color="auto"/>
            <w:bottom w:val="none" w:sz="0" w:space="0" w:color="auto"/>
            <w:right w:val="none" w:sz="0" w:space="0" w:color="auto"/>
          </w:divBdr>
        </w:div>
        <w:div w:id="1954629441">
          <w:marLeft w:val="0"/>
          <w:marRight w:val="0"/>
          <w:marTop w:val="0"/>
          <w:marBottom w:val="0"/>
          <w:divBdr>
            <w:top w:val="none" w:sz="0" w:space="0" w:color="auto"/>
            <w:left w:val="none" w:sz="0" w:space="0" w:color="auto"/>
            <w:bottom w:val="none" w:sz="0" w:space="0" w:color="auto"/>
            <w:right w:val="none" w:sz="0" w:space="0" w:color="auto"/>
          </w:divBdr>
        </w:div>
      </w:divsChild>
    </w:div>
    <w:div w:id="354162486">
      <w:bodyDiv w:val="1"/>
      <w:marLeft w:val="0"/>
      <w:marRight w:val="0"/>
      <w:marTop w:val="0"/>
      <w:marBottom w:val="0"/>
      <w:divBdr>
        <w:top w:val="none" w:sz="0" w:space="0" w:color="auto"/>
        <w:left w:val="none" w:sz="0" w:space="0" w:color="auto"/>
        <w:bottom w:val="none" w:sz="0" w:space="0" w:color="auto"/>
        <w:right w:val="none" w:sz="0" w:space="0" w:color="auto"/>
      </w:divBdr>
    </w:div>
    <w:div w:id="361057078">
      <w:bodyDiv w:val="1"/>
      <w:marLeft w:val="0"/>
      <w:marRight w:val="0"/>
      <w:marTop w:val="0"/>
      <w:marBottom w:val="0"/>
      <w:divBdr>
        <w:top w:val="none" w:sz="0" w:space="0" w:color="auto"/>
        <w:left w:val="none" w:sz="0" w:space="0" w:color="auto"/>
        <w:bottom w:val="none" w:sz="0" w:space="0" w:color="auto"/>
        <w:right w:val="none" w:sz="0" w:space="0" w:color="auto"/>
      </w:divBdr>
      <w:divsChild>
        <w:div w:id="1838423944">
          <w:marLeft w:val="0"/>
          <w:marRight w:val="0"/>
          <w:marTop w:val="0"/>
          <w:marBottom w:val="0"/>
          <w:divBdr>
            <w:top w:val="none" w:sz="0" w:space="0" w:color="auto"/>
            <w:left w:val="none" w:sz="0" w:space="0" w:color="auto"/>
            <w:bottom w:val="none" w:sz="0" w:space="0" w:color="auto"/>
            <w:right w:val="none" w:sz="0" w:space="0" w:color="auto"/>
          </w:divBdr>
        </w:div>
        <w:div w:id="618488525">
          <w:marLeft w:val="0"/>
          <w:marRight w:val="0"/>
          <w:marTop w:val="0"/>
          <w:marBottom w:val="0"/>
          <w:divBdr>
            <w:top w:val="none" w:sz="0" w:space="0" w:color="auto"/>
            <w:left w:val="none" w:sz="0" w:space="0" w:color="auto"/>
            <w:bottom w:val="none" w:sz="0" w:space="0" w:color="auto"/>
            <w:right w:val="none" w:sz="0" w:space="0" w:color="auto"/>
          </w:divBdr>
        </w:div>
        <w:div w:id="2141992816">
          <w:marLeft w:val="0"/>
          <w:marRight w:val="0"/>
          <w:marTop w:val="0"/>
          <w:marBottom w:val="0"/>
          <w:divBdr>
            <w:top w:val="none" w:sz="0" w:space="0" w:color="auto"/>
            <w:left w:val="none" w:sz="0" w:space="0" w:color="auto"/>
            <w:bottom w:val="none" w:sz="0" w:space="0" w:color="auto"/>
            <w:right w:val="none" w:sz="0" w:space="0" w:color="auto"/>
          </w:divBdr>
        </w:div>
        <w:div w:id="1813670452">
          <w:marLeft w:val="0"/>
          <w:marRight w:val="0"/>
          <w:marTop w:val="0"/>
          <w:marBottom w:val="0"/>
          <w:divBdr>
            <w:top w:val="none" w:sz="0" w:space="0" w:color="auto"/>
            <w:left w:val="none" w:sz="0" w:space="0" w:color="auto"/>
            <w:bottom w:val="none" w:sz="0" w:space="0" w:color="auto"/>
            <w:right w:val="none" w:sz="0" w:space="0" w:color="auto"/>
          </w:divBdr>
        </w:div>
        <w:div w:id="31662319">
          <w:marLeft w:val="0"/>
          <w:marRight w:val="0"/>
          <w:marTop w:val="0"/>
          <w:marBottom w:val="0"/>
          <w:divBdr>
            <w:top w:val="none" w:sz="0" w:space="0" w:color="auto"/>
            <w:left w:val="none" w:sz="0" w:space="0" w:color="auto"/>
            <w:bottom w:val="none" w:sz="0" w:space="0" w:color="auto"/>
            <w:right w:val="none" w:sz="0" w:space="0" w:color="auto"/>
          </w:divBdr>
        </w:div>
        <w:div w:id="1969238178">
          <w:marLeft w:val="0"/>
          <w:marRight w:val="0"/>
          <w:marTop w:val="0"/>
          <w:marBottom w:val="0"/>
          <w:divBdr>
            <w:top w:val="none" w:sz="0" w:space="0" w:color="auto"/>
            <w:left w:val="none" w:sz="0" w:space="0" w:color="auto"/>
            <w:bottom w:val="none" w:sz="0" w:space="0" w:color="auto"/>
            <w:right w:val="none" w:sz="0" w:space="0" w:color="auto"/>
          </w:divBdr>
        </w:div>
        <w:div w:id="1019772251">
          <w:marLeft w:val="0"/>
          <w:marRight w:val="0"/>
          <w:marTop w:val="0"/>
          <w:marBottom w:val="0"/>
          <w:divBdr>
            <w:top w:val="none" w:sz="0" w:space="0" w:color="auto"/>
            <w:left w:val="none" w:sz="0" w:space="0" w:color="auto"/>
            <w:bottom w:val="none" w:sz="0" w:space="0" w:color="auto"/>
            <w:right w:val="none" w:sz="0" w:space="0" w:color="auto"/>
          </w:divBdr>
        </w:div>
        <w:div w:id="1129544620">
          <w:marLeft w:val="0"/>
          <w:marRight w:val="0"/>
          <w:marTop w:val="0"/>
          <w:marBottom w:val="0"/>
          <w:divBdr>
            <w:top w:val="none" w:sz="0" w:space="0" w:color="auto"/>
            <w:left w:val="none" w:sz="0" w:space="0" w:color="auto"/>
            <w:bottom w:val="none" w:sz="0" w:space="0" w:color="auto"/>
            <w:right w:val="none" w:sz="0" w:space="0" w:color="auto"/>
          </w:divBdr>
        </w:div>
        <w:div w:id="504634784">
          <w:marLeft w:val="0"/>
          <w:marRight w:val="0"/>
          <w:marTop w:val="0"/>
          <w:marBottom w:val="0"/>
          <w:divBdr>
            <w:top w:val="none" w:sz="0" w:space="0" w:color="auto"/>
            <w:left w:val="none" w:sz="0" w:space="0" w:color="auto"/>
            <w:bottom w:val="none" w:sz="0" w:space="0" w:color="auto"/>
            <w:right w:val="none" w:sz="0" w:space="0" w:color="auto"/>
          </w:divBdr>
        </w:div>
        <w:div w:id="598568395">
          <w:marLeft w:val="0"/>
          <w:marRight w:val="0"/>
          <w:marTop w:val="0"/>
          <w:marBottom w:val="0"/>
          <w:divBdr>
            <w:top w:val="none" w:sz="0" w:space="0" w:color="auto"/>
            <w:left w:val="none" w:sz="0" w:space="0" w:color="auto"/>
            <w:bottom w:val="none" w:sz="0" w:space="0" w:color="auto"/>
            <w:right w:val="none" w:sz="0" w:space="0" w:color="auto"/>
          </w:divBdr>
        </w:div>
        <w:div w:id="486213469">
          <w:marLeft w:val="0"/>
          <w:marRight w:val="0"/>
          <w:marTop w:val="0"/>
          <w:marBottom w:val="0"/>
          <w:divBdr>
            <w:top w:val="none" w:sz="0" w:space="0" w:color="auto"/>
            <w:left w:val="none" w:sz="0" w:space="0" w:color="auto"/>
            <w:bottom w:val="none" w:sz="0" w:space="0" w:color="auto"/>
            <w:right w:val="none" w:sz="0" w:space="0" w:color="auto"/>
          </w:divBdr>
        </w:div>
        <w:div w:id="269820851">
          <w:marLeft w:val="0"/>
          <w:marRight w:val="0"/>
          <w:marTop w:val="0"/>
          <w:marBottom w:val="0"/>
          <w:divBdr>
            <w:top w:val="none" w:sz="0" w:space="0" w:color="auto"/>
            <w:left w:val="none" w:sz="0" w:space="0" w:color="auto"/>
            <w:bottom w:val="none" w:sz="0" w:space="0" w:color="auto"/>
            <w:right w:val="none" w:sz="0" w:space="0" w:color="auto"/>
          </w:divBdr>
        </w:div>
        <w:div w:id="797913076">
          <w:marLeft w:val="0"/>
          <w:marRight w:val="0"/>
          <w:marTop w:val="0"/>
          <w:marBottom w:val="0"/>
          <w:divBdr>
            <w:top w:val="none" w:sz="0" w:space="0" w:color="auto"/>
            <w:left w:val="none" w:sz="0" w:space="0" w:color="auto"/>
            <w:bottom w:val="none" w:sz="0" w:space="0" w:color="auto"/>
            <w:right w:val="none" w:sz="0" w:space="0" w:color="auto"/>
          </w:divBdr>
        </w:div>
        <w:div w:id="887492681">
          <w:marLeft w:val="0"/>
          <w:marRight w:val="0"/>
          <w:marTop w:val="0"/>
          <w:marBottom w:val="0"/>
          <w:divBdr>
            <w:top w:val="none" w:sz="0" w:space="0" w:color="auto"/>
            <w:left w:val="none" w:sz="0" w:space="0" w:color="auto"/>
            <w:bottom w:val="none" w:sz="0" w:space="0" w:color="auto"/>
            <w:right w:val="none" w:sz="0" w:space="0" w:color="auto"/>
          </w:divBdr>
        </w:div>
        <w:div w:id="991062017">
          <w:marLeft w:val="0"/>
          <w:marRight w:val="0"/>
          <w:marTop w:val="0"/>
          <w:marBottom w:val="0"/>
          <w:divBdr>
            <w:top w:val="none" w:sz="0" w:space="0" w:color="auto"/>
            <w:left w:val="none" w:sz="0" w:space="0" w:color="auto"/>
            <w:bottom w:val="none" w:sz="0" w:space="0" w:color="auto"/>
            <w:right w:val="none" w:sz="0" w:space="0" w:color="auto"/>
          </w:divBdr>
        </w:div>
      </w:divsChild>
    </w:div>
    <w:div w:id="382026120">
      <w:bodyDiv w:val="1"/>
      <w:marLeft w:val="0"/>
      <w:marRight w:val="0"/>
      <w:marTop w:val="0"/>
      <w:marBottom w:val="0"/>
      <w:divBdr>
        <w:top w:val="none" w:sz="0" w:space="0" w:color="auto"/>
        <w:left w:val="none" w:sz="0" w:space="0" w:color="auto"/>
        <w:bottom w:val="none" w:sz="0" w:space="0" w:color="auto"/>
        <w:right w:val="none" w:sz="0" w:space="0" w:color="auto"/>
      </w:divBdr>
      <w:divsChild>
        <w:div w:id="786235982">
          <w:marLeft w:val="0"/>
          <w:marRight w:val="0"/>
          <w:marTop w:val="0"/>
          <w:marBottom w:val="0"/>
          <w:divBdr>
            <w:top w:val="none" w:sz="0" w:space="0" w:color="auto"/>
            <w:left w:val="none" w:sz="0" w:space="0" w:color="auto"/>
            <w:bottom w:val="none" w:sz="0" w:space="0" w:color="auto"/>
            <w:right w:val="none" w:sz="0" w:space="0" w:color="auto"/>
          </w:divBdr>
        </w:div>
        <w:div w:id="2092776109">
          <w:marLeft w:val="0"/>
          <w:marRight w:val="0"/>
          <w:marTop w:val="0"/>
          <w:marBottom w:val="0"/>
          <w:divBdr>
            <w:top w:val="none" w:sz="0" w:space="0" w:color="auto"/>
            <w:left w:val="none" w:sz="0" w:space="0" w:color="auto"/>
            <w:bottom w:val="none" w:sz="0" w:space="0" w:color="auto"/>
            <w:right w:val="none" w:sz="0" w:space="0" w:color="auto"/>
          </w:divBdr>
        </w:div>
        <w:div w:id="623466736">
          <w:marLeft w:val="0"/>
          <w:marRight w:val="0"/>
          <w:marTop w:val="0"/>
          <w:marBottom w:val="0"/>
          <w:divBdr>
            <w:top w:val="none" w:sz="0" w:space="0" w:color="auto"/>
            <w:left w:val="none" w:sz="0" w:space="0" w:color="auto"/>
            <w:bottom w:val="none" w:sz="0" w:space="0" w:color="auto"/>
            <w:right w:val="none" w:sz="0" w:space="0" w:color="auto"/>
          </w:divBdr>
        </w:div>
        <w:div w:id="505823324">
          <w:marLeft w:val="0"/>
          <w:marRight w:val="0"/>
          <w:marTop w:val="0"/>
          <w:marBottom w:val="0"/>
          <w:divBdr>
            <w:top w:val="none" w:sz="0" w:space="0" w:color="auto"/>
            <w:left w:val="none" w:sz="0" w:space="0" w:color="auto"/>
            <w:bottom w:val="none" w:sz="0" w:space="0" w:color="auto"/>
            <w:right w:val="none" w:sz="0" w:space="0" w:color="auto"/>
          </w:divBdr>
        </w:div>
        <w:div w:id="680858976">
          <w:marLeft w:val="0"/>
          <w:marRight w:val="0"/>
          <w:marTop w:val="0"/>
          <w:marBottom w:val="0"/>
          <w:divBdr>
            <w:top w:val="none" w:sz="0" w:space="0" w:color="auto"/>
            <w:left w:val="none" w:sz="0" w:space="0" w:color="auto"/>
            <w:bottom w:val="none" w:sz="0" w:space="0" w:color="auto"/>
            <w:right w:val="none" w:sz="0" w:space="0" w:color="auto"/>
          </w:divBdr>
        </w:div>
        <w:div w:id="362637318">
          <w:marLeft w:val="0"/>
          <w:marRight w:val="0"/>
          <w:marTop w:val="0"/>
          <w:marBottom w:val="0"/>
          <w:divBdr>
            <w:top w:val="none" w:sz="0" w:space="0" w:color="auto"/>
            <w:left w:val="none" w:sz="0" w:space="0" w:color="auto"/>
            <w:bottom w:val="none" w:sz="0" w:space="0" w:color="auto"/>
            <w:right w:val="none" w:sz="0" w:space="0" w:color="auto"/>
          </w:divBdr>
        </w:div>
        <w:div w:id="1694377166">
          <w:marLeft w:val="0"/>
          <w:marRight w:val="0"/>
          <w:marTop w:val="0"/>
          <w:marBottom w:val="0"/>
          <w:divBdr>
            <w:top w:val="none" w:sz="0" w:space="0" w:color="auto"/>
            <w:left w:val="none" w:sz="0" w:space="0" w:color="auto"/>
            <w:bottom w:val="none" w:sz="0" w:space="0" w:color="auto"/>
            <w:right w:val="none" w:sz="0" w:space="0" w:color="auto"/>
          </w:divBdr>
        </w:div>
        <w:div w:id="250898590">
          <w:marLeft w:val="0"/>
          <w:marRight w:val="0"/>
          <w:marTop w:val="0"/>
          <w:marBottom w:val="0"/>
          <w:divBdr>
            <w:top w:val="none" w:sz="0" w:space="0" w:color="auto"/>
            <w:left w:val="none" w:sz="0" w:space="0" w:color="auto"/>
            <w:bottom w:val="none" w:sz="0" w:space="0" w:color="auto"/>
            <w:right w:val="none" w:sz="0" w:space="0" w:color="auto"/>
          </w:divBdr>
        </w:div>
      </w:divsChild>
    </w:div>
    <w:div w:id="397556223">
      <w:bodyDiv w:val="1"/>
      <w:marLeft w:val="0"/>
      <w:marRight w:val="0"/>
      <w:marTop w:val="0"/>
      <w:marBottom w:val="0"/>
      <w:divBdr>
        <w:top w:val="none" w:sz="0" w:space="0" w:color="auto"/>
        <w:left w:val="none" w:sz="0" w:space="0" w:color="auto"/>
        <w:bottom w:val="none" w:sz="0" w:space="0" w:color="auto"/>
        <w:right w:val="none" w:sz="0" w:space="0" w:color="auto"/>
      </w:divBdr>
      <w:divsChild>
        <w:div w:id="611089054">
          <w:marLeft w:val="0"/>
          <w:marRight w:val="0"/>
          <w:marTop w:val="0"/>
          <w:marBottom w:val="0"/>
          <w:divBdr>
            <w:top w:val="none" w:sz="0" w:space="0" w:color="auto"/>
            <w:left w:val="none" w:sz="0" w:space="0" w:color="auto"/>
            <w:bottom w:val="none" w:sz="0" w:space="0" w:color="auto"/>
            <w:right w:val="none" w:sz="0" w:space="0" w:color="auto"/>
          </w:divBdr>
        </w:div>
        <w:div w:id="500630799">
          <w:marLeft w:val="0"/>
          <w:marRight w:val="0"/>
          <w:marTop w:val="0"/>
          <w:marBottom w:val="0"/>
          <w:divBdr>
            <w:top w:val="none" w:sz="0" w:space="0" w:color="auto"/>
            <w:left w:val="none" w:sz="0" w:space="0" w:color="auto"/>
            <w:bottom w:val="none" w:sz="0" w:space="0" w:color="auto"/>
            <w:right w:val="none" w:sz="0" w:space="0" w:color="auto"/>
          </w:divBdr>
        </w:div>
      </w:divsChild>
    </w:div>
    <w:div w:id="416680358">
      <w:bodyDiv w:val="1"/>
      <w:marLeft w:val="0"/>
      <w:marRight w:val="0"/>
      <w:marTop w:val="0"/>
      <w:marBottom w:val="0"/>
      <w:divBdr>
        <w:top w:val="none" w:sz="0" w:space="0" w:color="auto"/>
        <w:left w:val="none" w:sz="0" w:space="0" w:color="auto"/>
        <w:bottom w:val="none" w:sz="0" w:space="0" w:color="auto"/>
        <w:right w:val="none" w:sz="0" w:space="0" w:color="auto"/>
      </w:divBdr>
      <w:divsChild>
        <w:div w:id="965966991">
          <w:marLeft w:val="446"/>
          <w:marRight w:val="0"/>
          <w:marTop w:val="0"/>
          <w:marBottom w:val="0"/>
          <w:divBdr>
            <w:top w:val="none" w:sz="0" w:space="0" w:color="auto"/>
            <w:left w:val="none" w:sz="0" w:space="0" w:color="auto"/>
            <w:bottom w:val="none" w:sz="0" w:space="0" w:color="auto"/>
            <w:right w:val="none" w:sz="0" w:space="0" w:color="auto"/>
          </w:divBdr>
        </w:div>
      </w:divsChild>
    </w:div>
    <w:div w:id="438108611">
      <w:bodyDiv w:val="1"/>
      <w:marLeft w:val="0"/>
      <w:marRight w:val="0"/>
      <w:marTop w:val="0"/>
      <w:marBottom w:val="0"/>
      <w:divBdr>
        <w:top w:val="none" w:sz="0" w:space="0" w:color="auto"/>
        <w:left w:val="none" w:sz="0" w:space="0" w:color="auto"/>
        <w:bottom w:val="none" w:sz="0" w:space="0" w:color="auto"/>
        <w:right w:val="none" w:sz="0" w:space="0" w:color="auto"/>
      </w:divBdr>
    </w:div>
    <w:div w:id="446319199">
      <w:bodyDiv w:val="1"/>
      <w:marLeft w:val="0"/>
      <w:marRight w:val="0"/>
      <w:marTop w:val="0"/>
      <w:marBottom w:val="0"/>
      <w:divBdr>
        <w:top w:val="none" w:sz="0" w:space="0" w:color="auto"/>
        <w:left w:val="none" w:sz="0" w:space="0" w:color="auto"/>
        <w:bottom w:val="none" w:sz="0" w:space="0" w:color="auto"/>
        <w:right w:val="none" w:sz="0" w:space="0" w:color="auto"/>
      </w:divBdr>
    </w:div>
    <w:div w:id="451022925">
      <w:bodyDiv w:val="1"/>
      <w:marLeft w:val="0"/>
      <w:marRight w:val="0"/>
      <w:marTop w:val="0"/>
      <w:marBottom w:val="0"/>
      <w:divBdr>
        <w:top w:val="none" w:sz="0" w:space="0" w:color="auto"/>
        <w:left w:val="none" w:sz="0" w:space="0" w:color="auto"/>
        <w:bottom w:val="none" w:sz="0" w:space="0" w:color="auto"/>
        <w:right w:val="none" w:sz="0" w:space="0" w:color="auto"/>
      </w:divBdr>
    </w:div>
    <w:div w:id="479269489">
      <w:bodyDiv w:val="1"/>
      <w:marLeft w:val="0"/>
      <w:marRight w:val="0"/>
      <w:marTop w:val="0"/>
      <w:marBottom w:val="0"/>
      <w:divBdr>
        <w:top w:val="none" w:sz="0" w:space="0" w:color="auto"/>
        <w:left w:val="none" w:sz="0" w:space="0" w:color="auto"/>
        <w:bottom w:val="none" w:sz="0" w:space="0" w:color="auto"/>
        <w:right w:val="none" w:sz="0" w:space="0" w:color="auto"/>
      </w:divBdr>
    </w:div>
    <w:div w:id="480850543">
      <w:bodyDiv w:val="1"/>
      <w:marLeft w:val="0"/>
      <w:marRight w:val="0"/>
      <w:marTop w:val="0"/>
      <w:marBottom w:val="0"/>
      <w:divBdr>
        <w:top w:val="none" w:sz="0" w:space="0" w:color="auto"/>
        <w:left w:val="none" w:sz="0" w:space="0" w:color="auto"/>
        <w:bottom w:val="none" w:sz="0" w:space="0" w:color="auto"/>
        <w:right w:val="none" w:sz="0" w:space="0" w:color="auto"/>
      </w:divBdr>
      <w:divsChild>
        <w:div w:id="1264531290">
          <w:marLeft w:val="0"/>
          <w:marRight w:val="0"/>
          <w:marTop w:val="0"/>
          <w:marBottom w:val="0"/>
          <w:divBdr>
            <w:top w:val="none" w:sz="0" w:space="0" w:color="auto"/>
            <w:left w:val="none" w:sz="0" w:space="0" w:color="auto"/>
            <w:bottom w:val="none" w:sz="0" w:space="0" w:color="auto"/>
            <w:right w:val="none" w:sz="0" w:space="0" w:color="auto"/>
          </w:divBdr>
        </w:div>
        <w:div w:id="479225923">
          <w:marLeft w:val="0"/>
          <w:marRight w:val="0"/>
          <w:marTop w:val="0"/>
          <w:marBottom w:val="0"/>
          <w:divBdr>
            <w:top w:val="none" w:sz="0" w:space="0" w:color="auto"/>
            <w:left w:val="none" w:sz="0" w:space="0" w:color="auto"/>
            <w:bottom w:val="none" w:sz="0" w:space="0" w:color="auto"/>
            <w:right w:val="none" w:sz="0" w:space="0" w:color="auto"/>
          </w:divBdr>
        </w:div>
        <w:div w:id="158424339">
          <w:marLeft w:val="0"/>
          <w:marRight w:val="0"/>
          <w:marTop w:val="0"/>
          <w:marBottom w:val="0"/>
          <w:divBdr>
            <w:top w:val="none" w:sz="0" w:space="0" w:color="auto"/>
            <w:left w:val="none" w:sz="0" w:space="0" w:color="auto"/>
            <w:bottom w:val="none" w:sz="0" w:space="0" w:color="auto"/>
            <w:right w:val="none" w:sz="0" w:space="0" w:color="auto"/>
          </w:divBdr>
        </w:div>
        <w:div w:id="1335913016">
          <w:marLeft w:val="0"/>
          <w:marRight w:val="0"/>
          <w:marTop w:val="0"/>
          <w:marBottom w:val="0"/>
          <w:divBdr>
            <w:top w:val="none" w:sz="0" w:space="0" w:color="auto"/>
            <w:left w:val="none" w:sz="0" w:space="0" w:color="auto"/>
            <w:bottom w:val="none" w:sz="0" w:space="0" w:color="auto"/>
            <w:right w:val="none" w:sz="0" w:space="0" w:color="auto"/>
          </w:divBdr>
        </w:div>
        <w:div w:id="312102321">
          <w:marLeft w:val="0"/>
          <w:marRight w:val="0"/>
          <w:marTop w:val="0"/>
          <w:marBottom w:val="0"/>
          <w:divBdr>
            <w:top w:val="none" w:sz="0" w:space="0" w:color="auto"/>
            <w:left w:val="none" w:sz="0" w:space="0" w:color="auto"/>
            <w:bottom w:val="none" w:sz="0" w:space="0" w:color="auto"/>
            <w:right w:val="none" w:sz="0" w:space="0" w:color="auto"/>
          </w:divBdr>
        </w:div>
        <w:div w:id="472601556">
          <w:marLeft w:val="0"/>
          <w:marRight w:val="0"/>
          <w:marTop w:val="0"/>
          <w:marBottom w:val="0"/>
          <w:divBdr>
            <w:top w:val="none" w:sz="0" w:space="0" w:color="auto"/>
            <w:left w:val="none" w:sz="0" w:space="0" w:color="auto"/>
            <w:bottom w:val="none" w:sz="0" w:space="0" w:color="auto"/>
            <w:right w:val="none" w:sz="0" w:space="0" w:color="auto"/>
          </w:divBdr>
        </w:div>
        <w:div w:id="72363362">
          <w:marLeft w:val="0"/>
          <w:marRight w:val="0"/>
          <w:marTop w:val="0"/>
          <w:marBottom w:val="0"/>
          <w:divBdr>
            <w:top w:val="none" w:sz="0" w:space="0" w:color="auto"/>
            <w:left w:val="none" w:sz="0" w:space="0" w:color="auto"/>
            <w:bottom w:val="none" w:sz="0" w:space="0" w:color="auto"/>
            <w:right w:val="none" w:sz="0" w:space="0" w:color="auto"/>
          </w:divBdr>
        </w:div>
      </w:divsChild>
    </w:div>
    <w:div w:id="491945217">
      <w:bodyDiv w:val="1"/>
      <w:marLeft w:val="0"/>
      <w:marRight w:val="0"/>
      <w:marTop w:val="0"/>
      <w:marBottom w:val="0"/>
      <w:divBdr>
        <w:top w:val="none" w:sz="0" w:space="0" w:color="auto"/>
        <w:left w:val="none" w:sz="0" w:space="0" w:color="auto"/>
        <w:bottom w:val="none" w:sz="0" w:space="0" w:color="auto"/>
        <w:right w:val="none" w:sz="0" w:space="0" w:color="auto"/>
      </w:divBdr>
    </w:div>
    <w:div w:id="493303407">
      <w:bodyDiv w:val="1"/>
      <w:marLeft w:val="0"/>
      <w:marRight w:val="0"/>
      <w:marTop w:val="0"/>
      <w:marBottom w:val="0"/>
      <w:divBdr>
        <w:top w:val="none" w:sz="0" w:space="0" w:color="auto"/>
        <w:left w:val="none" w:sz="0" w:space="0" w:color="auto"/>
        <w:bottom w:val="none" w:sz="0" w:space="0" w:color="auto"/>
        <w:right w:val="none" w:sz="0" w:space="0" w:color="auto"/>
      </w:divBdr>
    </w:div>
    <w:div w:id="529269949">
      <w:bodyDiv w:val="1"/>
      <w:marLeft w:val="0"/>
      <w:marRight w:val="0"/>
      <w:marTop w:val="0"/>
      <w:marBottom w:val="0"/>
      <w:divBdr>
        <w:top w:val="none" w:sz="0" w:space="0" w:color="auto"/>
        <w:left w:val="none" w:sz="0" w:space="0" w:color="auto"/>
        <w:bottom w:val="none" w:sz="0" w:space="0" w:color="auto"/>
        <w:right w:val="none" w:sz="0" w:space="0" w:color="auto"/>
      </w:divBdr>
    </w:div>
    <w:div w:id="543490592">
      <w:bodyDiv w:val="1"/>
      <w:marLeft w:val="0"/>
      <w:marRight w:val="0"/>
      <w:marTop w:val="0"/>
      <w:marBottom w:val="0"/>
      <w:divBdr>
        <w:top w:val="none" w:sz="0" w:space="0" w:color="auto"/>
        <w:left w:val="none" w:sz="0" w:space="0" w:color="auto"/>
        <w:bottom w:val="none" w:sz="0" w:space="0" w:color="auto"/>
        <w:right w:val="none" w:sz="0" w:space="0" w:color="auto"/>
      </w:divBdr>
      <w:divsChild>
        <w:div w:id="2072385488">
          <w:marLeft w:val="0"/>
          <w:marRight w:val="0"/>
          <w:marTop w:val="0"/>
          <w:marBottom w:val="0"/>
          <w:divBdr>
            <w:top w:val="none" w:sz="0" w:space="0" w:color="auto"/>
            <w:left w:val="none" w:sz="0" w:space="0" w:color="auto"/>
            <w:bottom w:val="none" w:sz="0" w:space="0" w:color="auto"/>
            <w:right w:val="none" w:sz="0" w:space="0" w:color="auto"/>
          </w:divBdr>
        </w:div>
      </w:divsChild>
    </w:div>
    <w:div w:id="561788979">
      <w:bodyDiv w:val="1"/>
      <w:marLeft w:val="0"/>
      <w:marRight w:val="0"/>
      <w:marTop w:val="0"/>
      <w:marBottom w:val="0"/>
      <w:divBdr>
        <w:top w:val="none" w:sz="0" w:space="0" w:color="auto"/>
        <w:left w:val="none" w:sz="0" w:space="0" w:color="auto"/>
        <w:bottom w:val="none" w:sz="0" w:space="0" w:color="auto"/>
        <w:right w:val="none" w:sz="0" w:space="0" w:color="auto"/>
      </w:divBdr>
      <w:divsChild>
        <w:div w:id="1680960588">
          <w:marLeft w:val="0"/>
          <w:marRight w:val="0"/>
          <w:marTop w:val="0"/>
          <w:marBottom w:val="0"/>
          <w:divBdr>
            <w:top w:val="none" w:sz="0" w:space="0" w:color="auto"/>
            <w:left w:val="none" w:sz="0" w:space="0" w:color="auto"/>
            <w:bottom w:val="none" w:sz="0" w:space="0" w:color="auto"/>
            <w:right w:val="none" w:sz="0" w:space="0" w:color="auto"/>
          </w:divBdr>
        </w:div>
        <w:div w:id="945427510">
          <w:marLeft w:val="0"/>
          <w:marRight w:val="0"/>
          <w:marTop w:val="0"/>
          <w:marBottom w:val="0"/>
          <w:divBdr>
            <w:top w:val="none" w:sz="0" w:space="0" w:color="auto"/>
            <w:left w:val="none" w:sz="0" w:space="0" w:color="auto"/>
            <w:bottom w:val="none" w:sz="0" w:space="0" w:color="auto"/>
            <w:right w:val="none" w:sz="0" w:space="0" w:color="auto"/>
          </w:divBdr>
        </w:div>
        <w:div w:id="1853060539">
          <w:marLeft w:val="0"/>
          <w:marRight w:val="0"/>
          <w:marTop w:val="0"/>
          <w:marBottom w:val="0"/>
          <w:divBdr>
            <w:top w:val="none" w:sz="0" w:space="0" w:color="auto"/>
            <w:left w:val="none" w:sz="0" w:space="0" w:color="auto"/>
            <w:bottom w:val="none" w:sz="0" w:space="0" w:color="auto"/>
            <w:right w:val="none" w:sz="0" w:space="0" w:color="auto"/>
          </w:divBdr>
        </w:div>
        <w:div w:id="661391200">
          <w:marLeft w:val="0"/>
          <w:marRight w:val="0"/>
          <w:marTop w:val="0"/>
          <w:marBottom w:val="0"/>
          <w:divBdr>
            <w:top w:val="none" w:sz="0" w:space="0" w:color="auto"/>
            <w:left w:val="none" w:sz="0" w:space="0" w:color="auto"/>
            <w:bottom w:val="none" w:sz="0" w:space="0" w:color="auto"/>
            <w:right w:val="none" w:sz="0" w:space="0" w:color="auto"/>
          </w:divBdr>
        </w:div>
        <w:div w:id="2113040176">
          <w:marLeft w:val="0"/>
          <w:marRight w:val="0"/>
          <w:marTop w:val="0"/>
          <w:marBottom w:val="0"/>
          <w:divBdr>
            <w:top w:val="none" w:sz="0" w:space="0" w:color="auto"/>
            <w:left w:val="none" w:sz="0" w:space="0" w:color="auto"/>
            <w:bottom w:val="none" w:sz="0" w:space="0" w:color="auto"/>
            <w:right w:val="none" w:sz="0" w:space="0" w:color="auto"/>
          </w:divBdr>
        </w:div>
        <w:div w:id="686567315">
          <w:marLeft w:val="0"/>
          <w:marRight w:val="0"/>
          <w:marTop w:val="0"/>
          <w:marBottom w:val="0"/>
          <w:divBdr>
            <w:top w:val="none" w:sz="0" w:space="0" w:color="auto"/>
            <w:left w:val="none" w:sz="0" w:space="0" w:color="auto"/>
            <w:bottom w:val="none" w:sz="0" w:space="0" w:color="auto"/>
            <w:right w:val="none" w:sz="0" w:space="0" w:color="auto"/>
          </w:divBdr>
        </w:div>
      </w:divsChild>
    </w:div>
    <w:div w:id="582572478">
      <w:bodyDiv w:val="1"/>
      <w:marLeft w:val="0"/>
      <w:marRight w:val="0"/>
      <w:marTop w:val="0"/>
      <w:marBottom w:val="0"/>
      <w:divBdr>
        <w:top w:val="none" w:sz="0" w:space="0" w:color="auto"/>
        <w:left w:val="none" w:sz="0" w:space="0" w:color="auto"/>
        <w:bottom w:val="none" w:sz="0" w:space="0" w:color="auto"/>
        <w:right w:val="none" w:sz="0" w:space="0" w:color="auto"/>
      </w:divBdr>
    </w:div>
    <w:div w:id="583611968">
      <w:bodyDiv w:val="1"/>
      <w:marLeft w:val="0"/>
      <w:marRight w:val="0"/>
      <w:marTop w:val="0"/>
      <w:marBottom w:val="0"/>
      <w:divBdr>
        <w:top w:val="none" w:sz="0" w:space="0" w:color="auto"/>
        <w:left w:val="none" w:sz="0" w:space="0" w:color="auto"/>
        <w:bottom w:val="none" w:sz="0" w:space="0" w:color="auto"/>
        <w:right w:val="none" w:sz="0" w:space="0" w:color="auto"/>
      </w:divBdr>
    </w:div>
    <w:div w:id="588925561">
      <w:bodyDiv w:val="1"/>
      <w:marLeft w:val="0"/>
      <w:marRight w:val="0"/>
      <w:marTop w:val="0"/>
      <w:marBottom w:val="0"/>
      <w:divBdr>
        <w:top w:val="none" w:sz="0" w:space="0" w:color="auto"/>
        <w:left w:val="none" w:sz="0" w:space="0" w:color="auto"/>
        <w:bottom w:val="none" w:sz="0" w:space="0" w:color="auto"/>
        <w:right w:val="none" w:sz="0" w:space="0" w:color="auto"/>
      </w:divBdr>
    </w:div>
    <w:div w:id="607615439">
      <w:bodyDiv w:val="1"/>
      <w:marLeft w:val="0"/>
      <w:marRight w:val="0"/>
      <w:marTop w:val="0"/>
      <w:marBottom w:val="0"/>
      <w:divBdr>
        <w:top w:val="none" w:sz="0" w:space="0" w:color="auto"/>
        <w:left w:val="none" w:sz="0" w:space="0" w:color="auto"/>
        <w:bottom w:val="none" w:sz="0" w:space="0" w:color="auto"/>
        <w:right w:val="none" w:sz="0" w:space="0" w:color="auto"/>
      </w:divBdr>
      <w:divsChild>
        <w:div w:id="1880126954">
          <w:marLeft w:val="0"/>
          <w:marRight w:val="0"/>
          <w:marTop w:val="0"/>
          <w:marBottom w:val="0"/>
          <w:divBdr>
            <w:top w:val="none" w:sz="0" w:space="0" w:color="auto"/>
            <w:left w:val="none" w:sz="0" w:space="0" w:color="auto"/>
            <w:bottom w:val="none" w:sz="0" w:space="0" w:color="auto"/>
            <w:right w:val="none" w:sz="0" w:space="0" w:color="auto"/>
          </w:divBdr>
        </w:div>
        <w:div w:id="1096174708">
          <w:marLeft w:val="0"/>
          <w:marRight w:val="0"/>
          <w:marTop w:val="0"/>
          <w:marBottom w:val="0"/>
          <w:divBdr>
            <w:top w:val="none" w:sz="0" w:space="0" w:color="auto"/>
            <w:left w:val="none" w:sz="0" w:space="0" w:color="auto"/>
            <w:bottom w:val="none" w:sz="0" w:space="0" w:color="auto"/>
            <w:right w:val="none" w:sz="0" w:space="0" w:color="auto"/>
          </w:divBdr>
        </w:div>
        <w:div w:id="589774316">
          <w:marLeft w:val="0"/>
          <w:marRight w:val="0"/>
          <w:marTop w:val="0"/>
          <w:marBottom w:val="0"/>
          <w:divBdr>
            <w:top w:val="none" w:sz="0" w:space="0" w:color="auto"/>
            <w:left w:val="none" w:sz="0" w:space="0" w:color="auto"/>
            <w:bottom w:val="none" w:sz="0" w:space="0" w:color="auto"/>
            <w:right w:val="none" w:sz="0" w:space="0" w:color="auto"/>
          </w:divBdr>
        </w:div>
      </w:divsChild>
    </w:div>
    <w:div w:id="612708708">
      <w:bodyDiv w:val="1"/>
      <w:marLeft w:val="0"/>
      <w:marRight w:val="0"/>
      <w:marTop w:val="0"/>
      <w:marBottom w:val="0"/>
      <w:divBdr>
        <w:top w:val="none" w:sz="0" w:space="0" w:color="auto"/>
        <w:left w:val="none" w:sz="0" w:space="0" w:color="auto"/>
        <w:bottom w:val="none" w:sz="0" w:space="0" w:color="auto"/>
        <w:right w:val="none" w:sz="0" w:space="0" w:color="auto"/>
      </w:divBdr>
      <w:divsChild>
        <w:div w:id="1247495035">
          <w:marLeft w:val="0"/>
          <w:marRight w:val="0"/>
          <w:marTop w:val="0"/>
          <w:marBottom w:val="0"/>
          <w:divBdr>
            <w:top w:val="none" w:sz="0" w:space="0" w:color="auto"/>
            <w:left w:val="none" w:sz="0" w:space="0" w:color="auto"/>
            <w:bottom w:val="none" w:sz="0" w:space="0" w:color="auto"/>
            <w:right w:val="none" w:sz="0" w:space="0" w:color="auto"/>
          </w:divBdr>
        </w:div>
        <w:div w:id="1868249614">
          <w:marLeft w:val="0"/>
          <w:marRight w:val="0"/>
          <w:marTop w:val="0"/>
          <w:marBottom w:val="0"/>
          <w:divBdr>
            <w:top w:val="none" w:sz="0" w:space="0" w:color="auto"/>
            <w:left w:val="none" w:sz="0" w:space="0" w:color="auto"/>
            <w:bottom w:val="none" w:sz="0" w:space="0" w:color="auto"/>
            <w:right w:val="none" w:sz="0" w:space="0" w:color="auto"/>
          </w:divBdr>
        </w:div>
        <w:div w:id="1173573486">
          <w:marLeft w:val="0"/>
          <w:marRight w:val="0"/>
          <w:marTop w:val="0"/>
          <w:marBottom w:val="0"/>
          <w:divBdr>
            <w:top w:val="none" w:sz="0" w:space="0" w:color="auto"/>
            <w:left w:val="none" w:sz="0" w:space="0" w:color="auto"/>
            <w:bottom w:val="none" w:sz="0" w:space="0" w:color="auto"/>
            <w:right w:val="none" w:sz="0" w:space="0" w:color="auto"/>
          </w:divBdr>
        </w:div>
        <w:div w:id="1332827598">
          <w:marLeft w:val="0"/>
          <w:marRight w:val="0"/>
          <w:marTop w:val="0"/>
          <w:marBottom w:val="0"/>
          <w:divBdr>
            <w:top w:val="none" w:sz="0" w:space="0" w:color="auto"/>
            <w:left w:val="none" w:sz="0" w:space="0" w:color="auto"/>
            <w:bottom w:val="none" w:sz="0" w:space="0" w:color="auto"/>
            <w:right w:val="none" w:sz="0" w:space="0" w:color="auto"/>
          </w:divBdr>
        </w:div>
        <w:div w:id="1761562553">
          <w:marLeft w:val="0"/>
          <w:marRight w:val="0"/>
          <w:marTop w:val="0"/>
          <w:marBottom w:val="0"/>
          <w:divBdr>
            <w:top w:val="none" w:sz="0" w:space="0" w:color="auto"/>
            <w:left w:val="none" w:sz="0" w:space="0" w:color="auto"/>
            <w:bottom w:val="none" w:sz="0" w:space="0" w:color="auto"/>
            <w:right w:val="none" w:sz="0" w:space="0" w:color="auto"/>
          </w:divBdr>
        </w:div>
        <w:div w:id="2035383601">
          <w:marLeft w:val="0"/>
          <w:marRight w:val="0"/>
          <w:marTop w:val="0"/>
          <w:marBottom w:val="0"/>
          <w:divBdr>
            <w:top w:val="none" w:sz="0" w:space="0" w:color="auto"/>
            <w:left w:val="none" w:sz="0" w:space="0" w:color="auto"/>
            <w:bottom w:val="none" w:sz="0" w:space="0" w:color="auto"/>
            <w:right w:val="none" w:sz="0" w:space="0" w:color="auto"/>
          </w:divBdr>
        </w:div>
        <w:div w:id="2103145166">
          <w:marLeft w:val="0"/>
          <w:marRight w:val="0"/>
          <w:marTop w:val="0"/>
          <w:marBottom w:val="0"/>
          <w:divBdr>
            <w:top w:val="none" w:sz="0" w:space="0" w:color="auto"/>
            <w:left w:val="none" w:sz="0" w:space="0" w:color="auto"/>
            <w:bottom w:val="none" w:sz="0" w:space="0" w:color="auto"/>
            <w:right w:val="none" w:sz="0" w:space="0" w:color="auto"/>
          </w:divBdr>
        </w:div>
        <w:div w:id="1898275003">
          <w:marLeft w:val="0"/>
          <w:marRight w:val="0"/>
          <w:marTop w:val="0"/>
          <w:marBottom w:val="0"/>
          <w:divBdr>
            <w:top w:val="none" w:sz="0" w:space="0" w:color="auto"/>
            <w:left w:val="none" w:sz="0" w:space="0" w:color="auto"/>
            <w:bottom w:val="none" w:sz="0" w:space="0" w:color="auto"/>
            <w:right w:val="none" w:sz="0" w:space="0" w:color="auto"/>
          </w:divBdr>
        </w:div>
        <w:div w:id="370301804">
          <w:marLeft w:val="0"/>
          <w:marRight w:val="0"/>
          <w:marTop w:val="0"/>
          <w:marBottom w:val="0"/>
          <w:divBdr>
            <w:top w:val="none" w:sz="0" w:space="0" w:color="auto"/>
            <w:left w:val="none" w:sz="0" w:space="0" w:color="auto"/>
            <w:bottom w:val="none" w:sz="0" w:space="0" w:color="auto"/>
            <w:right w:val="none" w:sz="0" w:space="0" w:color="auto"/>
          </w:divBdr>
        </w:div>
        <w:div w:id="1483691192">
          <w:marLeft w:val="0"/>
          <w:marRight w:val="0"/>
          <w:marTop w:val="0"/>
          <w:marBottom w:val="0"/>
          <w:divBdr>
            <w:top w:val="none" w:sz="0" w:space="0" w:color="auto"/>
            <w:left w:val="none" w:sz="0" w:space="0" w:color="auto"/>
            <w:bottom w:val="none" w:sz="0" w:space="0" w:color="auto"/>
            <w:right w:val="none" w:sz="0" w:space="0" w:color="auto"/>
          </w:divBdr>
        </w:div>
        <w:div w:id="978419550">
          <w:marLeft w:val="0"/>
          <w:marRight w:val="0"/>
          <w:marTop w:val="0"/>
          <w:marBottom w:val="0"/>
          <w:divBdr>
            <w:top w:val="none" w:sz="0" w:space="0" w:color="auto"/>
            <w:left w:val="none" w:sz="0" w:space="0" w:color="auto"/>
            <w:bottom w:val="none" w:sz="0" w:space="0" w:color="auto"/>
            <w:right w:val="none" w:sz="0" w:space="0" w:color="auto"/>
          </w:divBdr>
        </w:div>
        <w:div w:id="1899900751">
          <w:marLeft w:val="0"/>
          <w:marRight w:val="0"/>
          <w:marTop w:val="0"/>
          <w:marBottom w:val="0"/>
          <w:divBdr>
            <w:top w:val="none" w:sz="0" w:space="0" w:color="auto"/>
            <w:left w:val="none" w:sz="0" w:space="0" w:color="auto"/>
            <w:bottom w:val="none" w:sz="0" w:space="0" w:color="auto"/>
            <w:right w:val="none" w:sz="0" w:space="0" w:color="auto"/>
          </w:divBdr>
        </w:div>
        <w:div w:id="308443657">
          <w:marLeft w:val="0"/>
          <w:marRight w:val="0"/>
          <w:marTop w:val="0"/>
          <w:marBottom w:val="0"/>
          <w:divBdr>
            <w:top w:val="none" w:sz="0" w:space="0" w:color="auto"/>
            <w:left w:val="none" w:sz="0" w:space="0" w:color="auto"/>
            <w:bottom w:val="none" w:sz="0" w:space="0" w:color="auto"/>
            <w:right w:val="none" w:sz="0" w:space="0" w:color="auto"/>
          </w:divBdr>
        </w:div>
        <w:div w:id="1474056550">
          <w:marLeft w:val="0"/>
          <w:marRight w:val="0"/>
          <w:marTop w:val="0"/>
          <w:marBottom w:val="0"/>
          <w:divBdr>
            <w:top w:val="none" w:sz="0" w:space="0" w:color="auto"/>
            <w:left w:val="none" w:sz="0" w:space="0" w:color="auto"/>
            <w:bottom w:val="none" w:sz="0" w:space="0" w:color="auto"/>
            <w:right w:val="none" w:sz="0" w:space="0" w:color="auto"/>
          </w:divBdr>
        </w:div>
        <w:div w:id="1553929730">
          <w:marLeft w:val="0"/>
          <w:marRight w:val="0"/>
          <w:marTop w:val="0"/>
          <w:marBottom w:val="0"/>
          <w:divBdr>
            <w:top w:val="none" w:sz="0" w:space="0" w:color="auto"/>
            <w:left w:val="none" w:sz="0" w:space="0" w:color="auto"/>
            <w:bottom w:val="none" w:sz="0" w:space="0" w:color="auto"/>
            <w:right w:val="none" w:sz="0" w:space="0" w:color="auto"/>
          </w:divBdr>
        </w:div>
        <w:div w:id="1604803232">
          <w:marLeft w:val="0"/>
          <w:marRight w:val="0"/>
          <w:marTop w:val="0"/>
          <w:marBottom w:val="0"/>
          <w:divBdr>
            <w:top w:val="none" w:sz="0" w:space="0" w:color="auto"/>
            <w:left w:val="none" w:sz="0" w:space="0" w:color="auto"/>
            <w:bottom w:val="none" w:sz="0" w:space="0" w:color="auto"/>
            <w:right w:val="none" w:sz="0" w:space="0" w:color="auto"/>
          </w:divBdr>
        </w:div>
        <w:div w:id="1466464214">
          <w:marLeft w:val="0"/>
          <w:marRight w:val="0"/>
          <w:marTop w:val="0"/>
          <w:marBottom w:val="0"/>
          <w:divBdr>
            <w:top w:val="none" w:sz="0" w:space="0" w:color="auto"/>
            <w:left w:val="none" w:sz="0" w:space="0" w:color="auto"/>
            <w:bottom w:val="none" w:sz="0" w:space="0" w:color="auto"/>
            <w:right w:val="none" w:sz="0" w:space="0" w:color="auto"/>
          </w:divBdr>
        </w:div>
        <w:div w:id="74907776">
          <w:marLeft w:val="0"/>
          <w:marRight w:val="0"/>
          <w:marTop w:val="0"/>
          <w:marBottom w:val="0"/>
          <w:divBdr>
            <w:top w:val="none" w:sz="0" w:space="0" w:color="auto"/>
            <w:left w:val="none" w:sz="0" w:space="0" w:color="auto"/>
            <w:bottom w:val="none" w:sz="0" w:space="0" w:color="auto"/>
            <w:right w:val="none" w:sz="0" w:space="0" w:color="auto"/>
          </w:divBdr>
        </w:div>
        <w:div w:id="1177765737">
          <w:marLeft w:val="0"/>
          <w:marRight w:val="0"/>
          <w:marTop w:val="0"/>
          <w:marBottom w:val="0"/>
          <w:divBdr>
            <w:top w:val="none" w:sz="0" w:space="0" w:color="auto"/>
            <w:left w:val="none" w:sz="0" w:space="0" w:color="auto"/>
            <w:bottom w:val="none" w:sz="0" w:space="0" w:color="auto"/>
            <w:right w:val="none" w:sz="0" w:space="0" w:color="auto"/>
          </w:divBdr>
        </w:div>
        <w:div w:id="882329873">
          <w:marLeft w:val="0"/>
          <w:marRight w:val="0"/>
          <w:marTop w:val="0"/>
          <w:marBottom w:val="0"/>
          <w:divBdr>
            <w:top w:val="none" w:sz="0" w:space="0" w:color="auto"/>
            <w:left w:val="none" w:sz="0" w:space="0" w:color="auto"/>
            <w:bottom w:val="none" w:sz="0" w:space="0" w:color="auto"/>
            <w:right w:val="none" w:sz="0" w:space="0" w:color="auto"/>
          </w:divBdr>
        </w:div>
      </w:divsChild>
    </w:div>
    <w:div w:id="634603274">
      <w:bodyDiv w:val="1"/>
      <w:marLeft w:val="0"/>
      <w:marRight w:val="0"/>
      <w:marTop w:val="0"/>
      <w:marBottom w:val="0"/>
      <w:divBdr>
        <w:top w:val="none" w:sz="0" w:space="0" w:color="auto"/>
        <w:left w:val="none" w:sz="0" w:space="0" w:color="auto"/>
        <w:bottom w:val="none" w:sz="0" w:space="0" w:color="auto"/>
        <w:right w:val="none" w:sz="0" w:space="0" w:color="auto"/>
      </w:divBdr>
      <w:divsChild>
        <w:div w:id="1706172886">
          <w:marLeft w:val="0"/>
          <w:marRight w:val="0"/>
          <w:marTop w:val="0"/>
          <w:marBottom w:val="0"/>
          <w:divBdr>
            <w:top w:val="none" w:sz="0" w:space="0" w:color="auto"/>
            <w:left w:val="none" w:sz="0" w:space="0" w:color="auto"/>
            <w:bottom w:val="none" w:sz="0" w:space="0" w:color="auto"/>
            <w:right w:val="none" w:sz="0" w:space="0" w:color="auto"/>
          </w:divBdr>
          <w:divsChild>
            <w:div w:id="656692046">
              <w:marLeft w:val="0"/>
              <w:marRight w:val="0"/>
              <w:marTop w:val="0"/>
              <w:marBottom w:val="0"/>
              <w:divBdr>
                <w:top w:val="none" w:sz="0" w:space="0" w:color="auto"/>
                <w:left w:val="none" w:sz="0" w:space="0" w:color="auto"/>
                <w:bottom w:val="none" w:sz="0" w:space="0" w:color="auto"/>
                <w:right w:val="none" w:sz="0" w:space="0" w:color="auto"/>
              </w:divBdr>
              <w:divsChild>
                <w:div w:id="329019030">
                  <w:marLeft w:val="0"/>
                  <w:marRight w:val="0"/>
                  <w:marTop w:val="0"/>
                  <w:marBottom w:val="0"/>
                  <w:divBdr>
                    <w:top w:val="none" w:sz="0" w:space="0" w:color="auto"/>
                    <w:left w:val="none" w:sz="0" w:space="0" w:color="auto"/>
                    <w:bottom w:val="none" w:sz="0" w:space="0" w:color="auto"/>
                    <w:right w:val="none" w:sz="0" w:space="0" w:color="auto"/>
                  </w:divBdr>
                </w:div>
                <w:div w:id="36098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65890">
      <w:bodyDiv w:val="1"/>
      <w:marLeft w:val="0"/>
      <w:marRight w:val="0"/>
      <w:marTop w:val="0"/>
      <w:marBottom w:val="0"/>
      <w:divBdr>
        <w:top w:val="none" w:sz="0" w:space="0" w:color="auto"/>
        <w:left w:val="none" w:sz="0" w:space="0" w:color="auto"/>
        <w:bottom w:val="none" w:sz="0" w:space="0" w:color="auto"/>
        <w:right w:val="none" w:sz="0" w:space="0" w:color="auto"/>
      </w:divBdr>
    </w:div>
    <w:div w:id="661811569">
      <w:bodyDiv w:val="1"/>
      <w:marLeft w:val="0"/>
      <w:marRight w:val="0"/>
      <w:marTop w:val="0"/>
      <w:marBottom w:val="0"/>
      <w:divBdr>
        <w:top w:val="none" w:sz="0" w:space="0" w:color="auto"/>
        <w:left w:val="none" w:sz="0" w:space="0" w:color="auto"/>
        <w:bottom w:val="none" w:sz="0" w:space="0" w:color="auto"/>
        <w:right w:val="none" w:sz="0" w:space="0" w:color="auto"/>
      </w:divBdr>
    </w:div>
    <w:div w:id="663163226">
      <w:bodyDiv w:val="1"/>
      <w:marLeft w:val="0"/>
      <w:marRight w:val="0"/>
      <w:marTop w:val="0"/>
      <w:marBottom w:val="0"/>
      <w:divBdr>
        <w:top w:val="none" w:sz="0" w:space="0" w:color="auto"/>
        <w:left w:val="none" w:sz="0" w:space="0" w:color="auto"/>
        <w:bottom w:val="none" w:sz="0" w:space="0" w:color="auto"/>
        <w:right w:val="none" w:sz="0" w:space="0" w:color="auto"/>
      </w:divBdr>
    </w:div>
    <w:div w:id="682828425">
      <w:bodyDiv w:val="1"/>
      <w:marLeft w:val="0"/>
      <w:marRight w:val="0"/>
      <w:marTop w:val="0"/>
      <w:marBottom w:val="0"/>
      <w:divBdr>
        <w:top w:val="none" w:sz="0" w:space="0" w:color="auto"/>
        <w:left w:val="none" w:sz="0" w:space="0" w:color="auto"/>
        <w:bottom w:val="none" w:sz="0" w:space="0" w:color="auto"/>
        <w:right w:val="none" w:sz="0" w:space="0" w:color="auto"/>
      </w:divBdr>
    </w:div>
    <w:div w:id="716708180">
      <w:bodyDiv w:val="1"/>
      <w:marLeft w:val="0"/>
      <w:marRight w:val="0"/>
      <w:marTop w:val="0"/>
      <w:marBottom w:val="0"/>
      <w:divBdr>
        <w:top w:val="none" w:sz="0" w:space="0" w:color="auto"/>
        <w:left w:val="none" w:sz="0" w:space="0" w:color="auto"/>
        <w:bottom w:val="none" w:sz="0" w:space="0" w:color="auto"/>
        <w:right w:val="none" w:sz="0" w:space="0" w:color="auto"/>
      </w:divBdr>
    </w:div>
    <w:div w:id="719524550">
      <w:bodyDiv w:val="1"/>
      <w:marLeft w:val="0"/>
      <w:marRight w:val="0"/>
      <w:marTop w:val="0"/>
      <w:marBottom w:val="0"/>
      <w:divBdr>
        <w:top w:val="none" w:sz="0" w:space="0" w:color="auto"/>
        <w:left w:val="none" w:sz="0" w:space="0" w:color="auto"/>
        <w:bottom w:val="none" w:sz="0" w:space="0" w:color="auto"/>
        <w:right w:val="none" w:sz="0" w:space="0" w:color="auto"/>
      </w:divBdr>
    </w:div>
    <w:div w:id="728455044">
      <w:bodyDiv w:val="1"/>
      <w:marLeft w:val="0"/>
      <w:marRight w:val="0"/>
      <w:marTop w:val="0"/>
      <w:marBottom w:val="0"/>
      <w:divBdr>
        <w:top w:val="none" w:sz="0" w:space="0" w:color="auto"/>
        <w:left w:val="none" w:sz="0" w:space="0" w:color="auto"/>
        <w:bottom w:val="none" w:sz="0" w:space="0" w:color="auto"/>
        <w:right w:val="none" w:sz="0" w:space="0" w:color="auto"/>
      </w:divBdr>
    </w:div>
    <w:div w:id="743987084">
      <w:bodyDiv w:val="1"/>
      <w:marLeft w:val="0"/>
      <w:marRight w:val="0"/>
      <w:marTop w:val="0"/>
      <w:marBottom w:val="0"/>
      <w:divBdr>
        <w:top w:val="none" w:sz="0" w:space="0" w:color="auto"/>
        <w:left w:val="none" w:sz="0" w:space="0" w:color="auto"/>
        <w:bottom w:val="none" w:sz="0" w:space="0" w:color="auto"/>
        <w:right w:val="none" w:sz="0" w:space="0" w:color="auto"/>
      </w:divBdr>
    </w:div>
    <w:div w:id="754862397">
      <w:bodyDiv w:val="1"/>
      <w:marLeft w:val="0"/>
      <w:marRight w:val="0"/>
      <w:marTop w:val="0"/>
      <w:marBottom w:val="0"/>
      <w:divBdr>
        <w:top w:val="none" w:sz="0" w:space="0" w:color="auto"/>
        <w:left w:val="none" w:sz="0" w:space="0" w:color="auto"/>
        <w:bottom w:val="none" w:sz="0" w:space="0" w:color="auto"/>
        <w:right w:val="none" w:sz="0" w:space="0" w:color="auto"/>
      </w:divBdr>
    </w:div>
    <w:div w:id="762532213">
      <w:bodyDiv w:val="1"/>
      <w:marLeft w:val="0"/>
      <w:marRight w:val="0"/>
      <w:marTop w:val="0"/>
      <w:marBottom w:val="0"/>
      <w:divBdr>
        <w:top w:val="none" w:sz="0" w:space="0" w:color="auto"/>
        <w:left w:val="none" w:sz="0" w:space="0" w:color="auto"/>
        <w:bottom w:val="none" w:sz="0" w:space="0" w:color="auto"/>
        <w:right w:val="none" w:sz="0" w:space="0" w:color="auto"/>
      </w:divBdr>
      <w:divsChild>
        <w:div w:id="1985352863">
          <w:marLeft w:val="446"/>
          <w:marRight w:val="0"/>
          <w:marTop w:val="0"/>
          <w:marBottom w:val="0"/>
          <w:divBdr>
            <w:top w:val="none" w:sz="0" w:space="0" w:color="auto"/>
            <w:left w:val="none" w:sz="0" w:space="0" w:color="auto"/>
            <w:bottom w:val="none" w:sz="0" w:space="0" w:color="auto"/>
            <w:right w:val="none" w:sz="0" w:space="0" w:color="auto"/>
          </w:divBdr>
        </w:div>
      </w:divsChild>
    </w:div>
    <w:div w:id="762990297">
      <w:bodyDiv w:val="1"/>
      <w:marLeft w:val="0"/>
      <w:marRight w:val="0"/>
      <w:marTop w:val="0"/>
      <w:marBottom w:val="0"/>
      <w:divBdr>
        <w:top w:val="none" w:sz="0" w:space="0" w:color="auto"/>
        <w:left w:val="none" w:sz="0" w:space="0" w:color="auto"/>
        <w:bottom w:val="none" w:sz="0" w:space="0" w:color="auto"/>
        <w:right w:val="none" w:sz="0" w:space="0" w:color="auto"/>
      </w:divBdr>
    </w:div>
    <w:div w:id="799344476">
      <w:bodyDiv w:val="1"/>
      <w:marLeft w:val="0"/>
      <w:marRight w:val="0"/>
      <w:marTop w:val="0"/>
      <w:marBottom w:val="0"/>
      <w:divBdr>
        <w:top w:val="none" w:sz="0" w:space="0" w:color="auto"/>
        <w:left w:val="none" w:sz="0" w:space="0" w:color="auto"/>
        <w:bottom w:val="none" w:sz="0" w:space="0" w:color="auto"/>
        <w:right w:val="none" w:sz="0" w:space="0" w:color="auto"/>
      </w:divBdr>
    </w:div>
    <w:div w:id="801852519">
      <w:bodyDiv w:val="1"/>
      <w:marLeft w:val="0"/>
      <w:marRight w:val="0"/>
      <w:marTop w:val="0"/>
      <w:marBottom w:val="0"/>
      <w:divBdr>
        <w:top w:val="none" w:sz="0" w:space="0" w:color="auto"/>
        <w:left w:val="none" w:sz="0" w:space="0" w:color="auto"/>
        <w:bottom w:val="none" w:sz="0" w:space="0" w:color="auto"/>
        <w:right w:val="none" w:sz="0" w:space="0" w:color="auto"/>
      </w:divBdr>
    </w:div>
    <w:div w:id="854803208">
      <w:bodyDiv w:val="1"/>
      <w:marLeft w:val="0"/>
      <w:marRight w:val="0"/>
      <w:marTop w:val="0"/>
      <w:marBottom w:val="0"/>
      <w:divBdr>
        <w:top w:val="none" w:sz="0" w:space="0" w:color="auto"/>
        <w:left w:val="none" w:sz="0" w:space="0" w:color="auto"/>
        <w:bottom w:val="none" w:sz="0" w:space="0" w:color="auto"/>
        <w:right w:val="none" w:sz="0" w:space="0" w:color="auto"/>
      </w:divBdr>
      <w:divsChild>
        <w:div w:id="124275090">
          <w:marLeft w:val="0"/>
          <w:marRight w:val="0"/>
          <w:marTop w:val="0"/>
          <w:marBottom w:val="0"/>
          <w:divBdr>
            <w:top w:val="none" w:sz="0" w:space="0" w:color="auto"/>
            <w:left w:val="none" w:sz="0" w:space="0" w:color="auto"/>
            <w:bottom w:val="none" w:sz="0" w:space="0" w:color="auto"/>
            <w:right w:val="none" w:sz="0" w:space="0" w:color="auto"/>
          </w:divBdr>
        </w:div>
        <w:div w:id="42027640">
          <w:marLeft w:val="0"/>
          <w:marRight w:val="0"/>
          <w:marTop w:val="0"/>
          <w:marBottom w:val="0"/>
          <w:divBdr>
            <w:top w:val="none" w:sz="0" w:space="0" w:color="auto"/>
            <w:left w:val="none" w:sz="0" w:space="0" w:color="auto"/>
            <w:bottom w:val="none" w:sz="0" w:space="0" w:color="auto"/>
            <w:right w:val="none" w:sz="0" w:space="0" w:color="auto"/>
          </w:divBdr>
        </w:div>
        <w:div w:id="2080591747">
          <w:marLeft w:val="0"/>
          <w:marRight w:val="0"/>
          <w:marTop w:val="0"/>
          <w:marBottom w:val="0"/>
          <w:divBdr>
            <w:top w:val="none" w:sz="0" w:space="0" w:color="auto"/>
            <w:left w:val="none" w:sz="0" w:space="0" w:color="auto"/>
            <w:bottom w:val="none" w:sz="0" w:space="0" w:color="auto"/>
            <w:right w:val="none" w:sz="0" w:space="0" w:color="auto"/>
          </w:divBdr>
        </w:div>
        <w:div w:id="1868829847">
          <w:marLeft w:val="0"/>
          <w:marRight w:val="0"/>
          <w:marTop w:val="0"/>
          <w:marBottom w:val="0"/>
          <w:divBdr>
            <w:top w:val="none" w:sz="0" w:space="0" w:color="auto"/>
            <w:left w:val="none" w:sz="0" w:space="0" w:color="auto"/>
            <w:bottom w:val="none" w:sz="0" w:space="0" w:color="auto"/>
            <w:right w:val="none" w:sz="0" w:space="0" w:color="auto"/>
          </w:divBdr>
        </w:div>
        <w:div w:id="1777406510">
          <w:marLeft w:val="0"/>
          <w:marRight w:val="0"/>
          <w:marTop w:val="0"/>
          <w:marBottom w:val="0"/>
          <w:divBdr>
            <w:top w:val="none" w:sz="0" w:space="0" w:color="auto"/>
            <w:left w:val="none" w:sz="0" w:space="0" w:color="auto"/>
            <w:bottom w:val="none" w:sz="0" w:space="0" w:color="auto"/>
            <w:right w:val="none" w:sz="0" w:space="0" w:color="auto"/>
          </w:divBdr>
        </w:div>
        <w:div w:id="2001689004">
          <w:marLeft w:val="0"/>
          <w:marRight w:val="0"/>
          <w:marTop w:val="0"/>
          <w:marBottom w:val="0"/>
          <w:divBdr>
            <w:top w:val="none" w:sz="0" w:space="0" w:color="auto"/>
            <w:left w:val="none" w:sz="0" w:space="0" w:color="auto"/>
            <w:bottom w:val="none" w:sz="0" w:space="0" w:color="auto"/>
            <w:right w:val="none" w:sz="0" w:space="0" w:color="auto"/>
          </w:divBdr>
        </w:div>
        <w:div w:id="878667585">
          <w:marLeft w:val="0"/>
          <w:marRight w:val="0"/>
          <w:marTop w:val="0"/>
          <w:marBottom w:val="0"/>
          <w:divBdr>
            <w:top w:val="none" w:sz="0" w:space="0" w:color="auto"/>
            <w:left w:val="none" w:sz="0" w:space="0" w:color="auto"/>
            <w:bottom w:val="none" w:sz="0" w:space="0" w:color="auto"/>
            <w:right w:val="none" w:sz="0" w:space="0" w:color="auto"/>
          </w:divBdr>
        </w:div>
        <w:div w:id="1359502507">
          <w:marLeft w:val="0"/>
          <w:marRight w:val="0"/>
          <w:marTop w:val="0"/>
          <w:marBottom w:val="0"/>
          <w:divBdr>
            <w:top w:val="none" w:sz="0" w:space="0" w:color="auto"/>
            <w:left w:val="none" w:sz="0" w:space="0" w:color="auto"/>
            <w:bottom w:val="none" w:sz="0" w:space="0" w:color="auto"/>
            <w:right w:val="none" w:sz="0" w:space="0" w:color="auto"/>
          </w:divBdr>
        </w:div>
        <w:div w:id="650838400">
          <w:marLeft w:val="0"/>
          <w:marRight w:val="0"/>
          <w:marTop w:val="0"/>
          <w:marBottom w:val="0"/>
          <w:divBdr>
            <w:top w:val="none" w:sz="0" w:space="0" w:color="auto"/>
            <w:left w:val="none" w:sz="0" w:space="0" w:color="auto"/>
            <w:bottom w:val="none" w:sz="0" w:space="0" w:color="auto"/>
            <w:right w:val="none" w:sz="0" w:space="0" w:color="auto"/>
          </w:divBdr>
        </w:div>
        <w:div w:id="18167288">
          <w:marLeft w:val="0"/>
          <w:marRight w:val="0"/>
          <w:marTop w:val="0"/>
          <w:marBottom w:val="0"/>
          <w:divBdr>
            <w:top w:val="none" w:sz="0" w:space="0" w:color="auto"/>
            <w:left w:val="none" w:sz="0" w:space="0" w:color="auto"/>
            <w:bottom w:val="none" w:sz="0" w:space="0" w:color="auto"/>
            <w:right w:val="none" w:sz="0" w:space="0" w:color="auto"/>
          </w:divBdr>
        </w:div>
        <w:div w:id="114106072">
          <w:marLeft w:val="0"/>
          <w:marRight w:val="0"/>
          <w:marTop w:val="0"/>
          <w:marBottom w:val="0"/>
          <w:divBdr>
            <w:top w:val="none" w:sz="0" w:space="0" w:color="auto"/>
            <w:left w:val="none" w:sz="0" w:space="0" w:color="auto"/>
            <w:bottom w:val="none" w:sz="0" w:space="0" w:color="auto"/>
            <w:right w:val="none" w:sz="0" w:space="0" w:color="auto"/>
          </w:divBdr>
        </w:div>
        <w:div w:id="1634212899">
          <w:marLeft w:val="0"/>
          <w:marRight w:val="0"/>
          <w:marTop w:val="0"/>
          <w:marBottom w:val="0"/>
          <w:divBdr>
            <w:top w:val="none" w:sz="0" w:space="0" w:color="auto"/>
            <w:left w:val="none" w:sz="0" w:space="0" w:color="auto"/>
            <w:bottom w:val="none" w:sz="0" w:space="0" w:color="auto"/>
            <w:right w:val="none" w:sz="0" w:space="0" w:color="auto"/>
          </w:divBdr>
        </w:div>
        <w:div w:id="1921672258">
          <w:marLeft w:val="0"/>
          <w:marRight w:val="0"/>
          <w:marTop w:val="0"/>
          <w:marBottom w:val="0"/>
          <w:divBdr>
            <w:top w:val="none" w:sz="0" w:space="0" w:color="auto"/>
            <w:left w:val="none" w:sz="0" w:space="0" w:color="auto"/>
            <w:bottom w:val="none" w:sz="0" w:space="0" w:color="auto"/>
            <w:right w:val="none" w:sz="0" w:space="0" w:color="auto"/>
          </w:divBdr>
        </w:div>
        <w:div w:id="1475874464">
          <w:marLeft w:val="0"/>
          <w:marRight w:val="0"/>
          <w:marTop w:val="0"/>
          <w:marBottom w:val="0"/>
          <w:divBdr>
            <w:top w:val="none" w:sz="0" w:space="0" w:color="auto"/>
            <w:left w:val="none" w:sz="0" w:space="0" w:color="auto"/>
            <w:bottom w:val="none" w:sz="0" w:space="0" w:color="auto"/>
            <w:right w:val="none" w:sz="0" w:space="0" w:color="auto"/>
          </w:divBdr>
        </w:div>
        <w:div w:id="169410629">
          <w:marLeft w:val="0"/>
          <w:marRight w:val="0"/>
          <w:marTop w:val="0"/>
          <w:marBottom w:val="0"/>
          <w:divBdr>
            <w:top w:val="none" w:sz="0" w:space="0" w:color="auto"/>
            <w:left w:val="none" w:sz="0" w:space="0" w:color="auto"/>
            <w:bottom w:val="none" w:sz="0" w:space="0" w:color="auto"/>
            <w:right w:val="none" w:sz="0" w:space="0" w:color="auto"/>
          </w:divBdr>
        </w:div>
        <w:div w:id="1853449663">
          <w:marLeft w:val="0"/>
          <w:marRight w:val="0"/>
          <w:marTop w:val="0"/>
          <w:marBottom w:val="0"/>
          <w:divBdr>
            <w:top w:val="none" w:sz="0" w:space="0" w:color="auto"/>
            <w:left w:val="none" w:sz="0" w:space="0" w:color="auto"/>
            <w:bottom w:val="none" w:sz="0" w:space="0" w:color="auto"/>
            <w:right w:val="none" w:sz="0" w:space="0" w:color="auto"/>
          </w:divBdr>
        </w:div>
        <w:div w:id="1920675377">
          <w:marLeft w:val="0"/>
          <w:marRight w:val="0"/>
          <w:marTop w:val="0"/>
          <w:marBottom w:val="0"/>
          <w:divBdr>
            <w:top w:val="none" w:sz="0" w:space="0" w:color="auto"/>
            <w:left w:val="none" w:sz="0" w:space="0" w:color="auto"/>
            <w:bottom w:val="none" w:sz="0" w:space="0" w:color="auto"/>
            <w:right w:val="none" w:sz="0" w:space="0" w:color="auto"/>
          </w:divBdr>
        </w:div>
      </w:divsChild>
    </w:div>
    <w:div w:id="858423146">
      <w:bodyDiv w:val="1"/>
      <w:marLeft w:val="0"/>
      <w:marRight w:val="0"/>
      <w:marTop w:val="0"/>
      <w:marBottom w:val="0"/>
      <w:divBdr>
        <w:top w:val="none" w:sz="0" w:space="0" w:color="auto"/>
        <w:left w:val="none" w:sz="0" w:space="0" w:color="auto"/>
        <w:bottom w:val="none" w:sz="0" w:space="0" w:color="auto"/>
        <w:right w:val="none" w:sz="0" w:space="0" w:color="auto"/>
      </w:divBdr>
    </w:div>
    <w:div w:id="861822196">
      <w:bodyDiv w:val="1"/>
      <w:marLeft w:val="0"/>
      <w:marRight w:val="0"/>
      <w:marTop w:val="0"/>
      <w:marBottom w:val="0"/>
      <w:divBdr>
        <w:top w:val="none" w:sz="0" w:space="0" w:color="auto"/>
        <w:left w:val="none" w:sz="0" w:space="0" w:color="auto"/>
        <w:bottom w:val="none" w:sz="0" w:space="0" w:color="auto"/>
        <w:right w:val="none" w:sz="0" w:space="0" w:color="auto"/>
      </w:divBdr>
      <w:divsChild>
        <w:div w:id="1319848943">
          <w:marLeft w:val="720"/>
          <w:marRight w:val="0"/>
          <w:marTop w:val="0"/>
          <w:marBottom w:val="0"/>
          <w:divBdr>
            <w:top w:val="none" w:sz="0" w:space="0" w:color="auto"/>
            <w:left w:val="none" w:sz="0" w:space="0" w:color="auto"/>
            <w:bottom w:val="none" w:sz="0" w:space="0" w:color="auto"/>
            <w:right w:val="none" w:sz="0" w:space="0" w:color="auto"/>
          </w:divBdr>
        </w:div>
      </w:divsChild>
    </w:div>
    <w:div w:id="868684438">
      <w:bodyDiv w:val="1"/>
      <w:marLeft w:val="0"/>
      <w:marRight w:val="0"/>
      <w:marTop w:val="0"/>
      <w:marBottom w:val="0"/>
      <w:divBdr>
        <w:top w:val="none" w:sz="0" w:space="0" w:color="auto"/>
        <w:left w:val="none" w:sz="0" w:space="0" w:color="auto"/>
        <w:bottom w:val="none" w:sz="0" w:space="0" w:color="auto"/>
        <w:right w:val="none" w:sz="0" w:space="0" w:color="auto"/>
      </w:divBdr>
    </w:div>
    <w:div w:id="883251693">
      <w:bodyDiv w:val="1"/>
      <w:marLeft w:val="0"/>
      <w:marRight w:val="0"/>
      <w:marTop w:val="0"/>
      <w:marBottom w:val="0"/>
      <w:divBdr>
        <w:top w:val="none" w:sz="0" w:space="0" w:color="auto"/>
        <w:left w:val="none" w:sz="0" w:space="0" w:color="auto"/>
        <w:bottom w:val="none" w:sz="0" w:space="0" w:color="auto"/>
        <w:right w:val="none" w:sz="0" w:space="0" w:color="auto"/>
      </w:divBdr>
    </w:div>
    <w:div w:id="887570994">
      <w:bodyDiv w:val="1"/>
      <w:marLeft w:val="0"/>
      <w:marRight w:val="0"/>
      <w:marTop w:val="0"/>
      <w:marBottom w:val="0"/>
      <w:divBdr>
        <w:top w:val="none" w:sz="0" w:space="0" w:color="auto"/>
        <w:left w:val="none" w:sz="0" w:space="0" w:color="auto"/>
        <w:bottom w:val="none" w:sz="0" w:space="0" w:color="auto"/>
        <w:right w:val="none" w:sz="0" w:space="0" w:color="auto"/>
      </w:divBdr>
      <w:divsChild>
        <w:div w:id="1057238793">
          <w:marLeft w:val="0"/>
          <w:marRight w:val="0"/>
          <w:marTop w:val="0"/>
          <w:marBottom w:val="0"/>
          <w:divBdr>
            <w:top w:val="none" w:sz="0" w:space="0" w:color="auto"/>
            <w:left w:val="none" w:sz="0" w:space="0" w:color="auto"/>
            <w:bottom w:val="none" w:sz="0" w:space="0" w:color="auto"/>
            <w:right w:val="none" w:sz="0" w:space="0" w:color="auto"/>
          </w:divBdr>
        </w:div>
        <w:div w:id="209079227">
          <w:marLeft w:val="0"/>
          <w:marRight w:val="0"/>
          <w:marTop w:val="0"/>
          <w:marBottom w:val="0"/>
          <w:divBdr>
            <w:top w:val="none" w:sz="0" w:space="0" w:color="auto"/>
            <w:left w:val="none" w:sz="0" w:space="0" w:color="auto"/>
            <w:bottom w:val="none" w:sz="0" w:space="0" w:color="auto"/>
            <w:right w:val="none" w:sz="0" w:space="0" w:color="auto"/>
          </w:divBdr>
        </w:div>
        <w:div w:id="1691879277">
          <w:marLeft w:val="0"/>
          <w:marRight w:val="0"/>
          <w:marTop w:val="0"/>
          <w:marBottom w:val="0"/>
          <w:divBdr>
            <w:top w:val="none" w:sz="0" w:space="0" w:color="auto"/>
            <w:left w:val="none" w:sz="0" w:space="0" w:color="auto"/>
            <w:bottom w:val="none" w:sz="0" w:space="0" w:color="auto"/>
            <w:right w:val="none" w:sz="0" w:space="0" w:color="auto"/>
          </w:divBdr>
        </w:div>
        <w:div w:id="1588226874">
          <w:marLeft w:val="0"/>
          <w:marRight w:val="0"/>
          <w:marTop w:val="0"/>
          <w:marBottom w:val="0"/>
          <w:divBdr>
            <w:top w:val="none" w:sz="0" w:space="0" w:color="auto"/>
            <w:left w:val="none" w:sz="0" w:space="0" w:color="auto"/>
            <w:bottom w:val="none" w:sz="0" w:space="0" w:color="auto"/>
            <w:right w:val="none" w:sz="0" w:space="0" w:color="auto"/>
          </w:divBdr>
        </w:div>
        <w:div w:id="1009605240">
          <w:marLeft w:val="0"/>
          <w:marRight w:val="0"/>
          <w:marTop w:val="0"/>
          <w:marBottom w:val="0"/>
          <w:divBdr>
            <w:top w:val="none" w:sz="0" w:space="0" w:color="auto"/>
            <w:left w:val="none" w:sz="0" w:space="0" w:color="auto"/>
            <w:bottom w:val="none" w:sz="0" w:space="0" w:color="auto"/>
            <w:right w:val="none" w:sz="0" w:space="0" w:color="auto"/>
          </w:divBdr>
        </w:div>
        <w:div w:id="1479111452">
          <w:marLeft w:val="0"/>
          <w:marRight w:val="0"/>
          <w:marTop w:val="0"/>
          <w:marBottom w:val="0"/>
          <w:divBdr>
            <w:top w:val="none" w:sz="0" w:space="0" w:color="auto"/>
            <w:left w:val="none" w:sz="0" w:space="0" w:color="auto"/>
            <w:bottom w:val="none" w:sz="0" w:space="0" w:color="auto"/>
            <w:right w:val="none" w:sz="0" w:space="0" w:color="auto"/>
          </w:divBdr>
        </w:div>
        <w:div w:id="289479573">
          <w:marLeft w:val="0"/>
          <w:marRight w:val="0"/>
          <w:marTop w:val="0"/>
          <w:marBottom w:val="0"/>
          <w:divBdr>
            <w:top w:val="none" w:sz="0" w:space="0" w:color="auto"/>
            <w:left w:val="none" w:sz="0" w:space="0" w:color="auto"/>
            <w:bottom w:val="none" w:sz="0" w:space="0" w:color="auto"/>
            <w:right w:val="none" w:sz="0" w:space="0" w:color="auto"/>
          </w:divBdr>
        </w:div>
      </w:divsChild>
    </w:div>
    <w:div w:id="889270450">
      <w:bodyDiv w:val="1"/>
      <w:marLeft w:val="0"/>
      <w:marRight w:val="0"/>
      <w:marTop w:val="0"/>
      <w:marBottom w:val="0"/>
      <w:divBdr>
        <w:top w:val="none" w:sz="0" w:space="0" w:color="auto"/>
        <w:left w:val="none" w:sz="0" w:space="0" w:color="auto"/>
        <w:bottom w:val="none" w:sz="0" w:space="0" w:color="auto"/>
        <w:right w:val="none" w:sz="0" w:space="0" w:color="auto"/>
      </w:divBdr>
    </w:div>
    <w:div w:id="926963983">
      <w:bodyDiv w:val="1"/>
      <w:marLeft w:val="0"/>
      <w:marRight w:val="0"/>
      <w:marTop w:val="0"/>
      <w:marBottom w:val="0"/>
      <w:divBdr>
        <w:top w:val="none" w:sz="0" w:space="0" w:color="auto"/>
        <w:left w:val="none" w:sz="0" w:space="0" w:color="auto"/>
        <w:bottom w:val="none" w:sz="0" w:space="0" w:color="auto"/>
        <w:right w:val="none" w:sz="0" w:space="0" w:color="auto"/>
      </w:divBdr>
      <w:divsChild>
        <w:div w:id="1180702840">
          <w:marLeft w:val="0"/>
          <w:marRight w:val="0"/>
          <w:marTop w:val="0"/>
          <w:marBottom w:val="0"/>
          <w:divBdr>
            <w:top w:val="none" w:sz="0" w:space="0" w:color="auto"/>
            <w:left w:val="none" w:sz="0" w:space="0" w:color="auto"/>
            <w:bottom w:val="none" w:sz="0" w:space="0" w:color="auto"/>
            <w:right w:val="none" w:sz="0" w:space="0" w:color="auto"/>
          </w:divBdr>
          <w:divsChild>
            <w:div w:id="1166238590">
              <w:marLeft w:val="0"/>
              <w:marRight w:val="0"/>
              <w:marTop w:val="0"/>
              <w:marBottom w:val="0"/>
              <w:divBdr>
                <w:top w:val="none" w:sz="0" w:space="0" w:color="auto"/>
                <w:left w:val="none" w:sz="0" w:space="0" w:color="auto"/>
                <w:bottom w:val="none" w:sz="0" w:space="0" w:color="auto"/>
                <w:right w:val="none" w:sz="0" w:space="0" w:color="auto"/>
              </w:divBdr>
              <w:divsChild>
                <w:div w:id="233051886">
                  <w:marLeft w:val="0"/>
                  <w:marRight w:val="0"/>
                  <w:marTop w:val="0"/>
                  <w:marBottom w:val="0"/>
                  <w:divBdr>
                    <w:top w:val="none" w:sz="0" w:space="0" w:color="auto"/>
                    <w:left w:val="none" w:sz="0" w:space="0" w:color="auto"/>
                    <w:bottom w:val="none" w:sz="0" w:space="0" w:color="auto"/>
                    <w:right w:val="none" w:sz="0" w:space="0" w:color="auto"/>
                  </w:divBdr>
                  <w:divsChild>
                    <w:div w:id="1823110976">
                      <w:marLeft w:val="0"/>
                      <w:marRight w:val="0"/>
                      <w:marTop w:val="0"/>
                      <w:marBottom w:val="0"/>
                      <w:divBdr>
                        <w:top w:val="none" w:sz="0" w:space="0" w:color="auto"/>
                        <w:left w:val="none" w:sz="0" w:space="0" w:color="auto"/>
                        <w:bottom w:val="none" w:sz="0" w:space="0" w:color="auto"/>
                        <w:right w:val="none" w:sz="0" w:space="0" w:color="auto"/>
                      </w:divBdr>
                    </w:div>
                    <w:div w:id="187750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50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8898">
      <w:bodyDiv w:val="1"/>
      <w:marLeft w:val="0"/>
      <w:marRight w:val="0"/>
      <w:marTop w:val="0"/>
      <w:marBottom w:val="0"/>
      <w:divBdr>
        <w:top w:val="none" w:sz="0" w:space="0" w:color="auto"/>
        <w:left w:val="none" w:sz="0" w:space="0" w:color="auto"/>
        <w:bottom w:val="none" w:sz="0" w:space="0" w:color="auto"/>
        <w:right w:val="none" w:sz="0" w:space="0" w:color="auto"/>
      </w:divBdr>
    </w:div>
    <w:div w:id="954362288">
      <w:bodyDiv w:val="1"/>
      <w:marLeft w:val="0"/>
      <w:marRight w:val="0"/>
      <w:marTop w:val="0"/>
      <w:marBottom w:val="0"/>
      <w:divBdr>
        <w:top w:val="none" w:sz="0" w:space="0" w:color="auto"/>
        <w:left w:val="none" w:sz="0" w:space="0" w:color="auto"/>
        <w:bottom w:val="none" w:sz="0" w:space="0" w:color="auto"/>
        <w:right w:val="none" w:sz="0" w:space="0" w:color="auto"/>
      </w:divBdr>
    </w:div>
    <w:div w:id="958226031">
      <w:bodyDiv w:val="1"/>
      <w:marLeft w:val="0"/>
      <w:marRight w:val="0"/>
      <w:marTop w:val="0"/>
      <w:marBottom w:val="0"/>
      <w:divBdr>
        <w:top w:val="none" w:sz="0" w:space="0" w:color="auto"/>
        <w:left w:val="none" w:sz="0" w:space="0" w:color="auto"/>
        <w:bottom w:val="none" w:sz="0" w:space="0" w:color="auto"/>
        <w:right w:val="none" w:sz="0" w:space="0" w:color="auto"/>
      </w:divBdr>
      <w:divsChild>
        <w:div w:id="131950956">
          <w:marLeft w:val="0"/>
          <w:marRight w:val="0"/>
          <w:marTop w:val="0"/>
          <w:marBottom w:val="0"/>
          <w:divBdr>
            <w:top w:val="none" w:sz="0" w:space="0" w:color="auto"/>
            <w:left w:val="none" w:sz="0" w:space="0" w:color="auto"/>
            <w:bottom w:val="none" w:sz="0" w:space="0" w:color="auto"/>
            <w:right w:val="none" w:sz="0" w:space="0" w:color="auto"/>
          </w:divBdr>
        </w:div>
        <w:div w:id="1772554877">
          <w:marLeft w:val="0"/>
          <w:marRight w:val="0"/>
          <w:marTop w:val="0"/>
          <w:marBottom w:val="0"/>
          <w:divBdr>
            <w:top w:val="none" w:sz="0" w:space="0" w:color="auto"/>
            <w:left w:val="none" w:sz="0" w:space="0" w:color="auto"/>
            <w:bottom w:val="none" w:sz="0" w:space="0" w:color="auto"/>
            <w:right w:val="none" w:sz="0" w:space="0" w:color="auto"/>
          </w:divBdr>
        </w:div>
        <w:div w:id="1746877025">
          <w:marLeft w:val="0"/>
          <w:marRight w:val="0"/>
          <w:marTop w:val="0"/>
          <w:marBottom w:val="0"/>
          <w:divBdr>
            <w:top w:val="none" w:sz="0" w:space="0" w:color="auto"/>
            <w:left w:val="none" w:sz="0" w:space="0" w:color="auto"/>
            <w:bottom w:val="none" w:sz="0" w:space="0" w:color="auto"/>
            <w:right w:val="none" w:sz="0" w:space="0" w:color="auto"/>
          </w:divBdr>
        </w:div>
      </w:divsChild>
    </w:div>
    <w:div w:id="970404101">
      <w:bodyDiv w:val="1"/>
      <w:marLeft w:val="0"/>
      <w:marRight w:val="0"/>
      <w:marTop w:val="0"/>
      <w:marBottom w:val="0"/>
      <w:divBdr>
        <w:top w:val="none" w:sz="0" w:space="0" w:color="auto"/>
        <w:left w:val="none" w:sz="0" w:space="0" w:color="auto"/>
        <w:bottom w:val="none" w:sz="0" w:space="0" w:color="auto"/>
        <w:right w:val="none" w:sz="0" w:space="0" w:color="auto"/>
      </w:divBdr>
    </w:div>
    <w:div w:id="971860759">
      <w:bodyDiv w:val="1"/>
      <w:marLeft w:val="0"/>
      <w:marRight w:val="0"/>
      <w:marTop w:val="0"/>
      <w:marBottom w:val="0"/>
      <w:divBdr>
        <w:top w:val="none" w:sz="0" w:space="0" w:color="auto"/>
        <w:left w:val="none" w:sz="0" w:space="0" w:color="auto"/>
        <w:bottom w:val="none" w:sz="0" w:space="0" w:color="auto"/>
        <w:right w:val="none" w:sz="0" w:space="0" w:color="auto"/>
      </w:divBdr>
      <w:divsChild>
        <w:div w:id="2026785925">
          <w:marLeft w:val="0"/>
          <w:marRight w:val="0"/>
          <w:marTop w:val="0"/>
          <w:marBottom w:val="0"/>
          <w:divBdr>
            <w:top w:val="none" w:sz="0" w:space="0" w:color="auto"/>
            <w:left w:val="none" w:sz="0" w:space="0" w:color="auto"/>
            <w:bottom w:val="none" w:sz="0" w:space="0" w:color="auto"/>
            <w:right w:val="none" w:sz="0" w:space="0" w:color="auto"/>
          </w:divBdr>
        </w:div>
        <w:div w:id="380176301">
          <w:marLeft w:val="0"/>
          <w:marRight w:val="0"/>
          <w:marTop w:val="0"/>
          <w:marBottom w:val="0"/>
          <w:divBdr>
            <w:top w:val="none" w:sz="0" w:space="0" w:color="auto"/>
            <w:left w:val="none" w:sz="0" w:space="0" w:color="auto"/>
            <w:bottom w:val="none" w:sz="0" w:space="0" w:color="auto"/>
            <w:right w:val="none" w:sz="0" w:space="0" w:color="auto"/>
          </w:divBdr>
        </w:div>
        <w:div w:id="1788454">
          <w:marLeft w:val="0"/>
          <w:marRight w:val="0"/>
          <w:marTop w:val="0"/>
          <w:marBottom w:val="0"/>
          <w:divBdr>
            <w:top w:val="none" w:sz="0" w:space="0" w:color="auto"/>
            <w:left w:val="none" w:sz="0" w:space="0" w:color="auto"/>
            <w:bottom w:val="none" w:sz="0" w:space="0" w:color="auto"/>
            <w:right w:val="none" w:sz="0" w:space="0" w:color="auto"/>
          </w:divBdr>
        </w:div>
      </w:divsChild>
    </w:div>
    <w:div w:id="1001469876">
      <w:bodyDiv w:val="1"/>
      <w:marLeft w:val="0"/>
      <w:marRight w:val="0"/>
      <w:marTop w:val="0"/>
      <w:marBottom w:val="0"/>
      <w:divBdr>
        <w:top w:val="none" w:sz="0" w:space="0" w:color="auto"/>
        <w:left w:val="none" w:sz="0" w:space="0" w:color="auto"/>
        <w:bottom w:val="none" w:sz="0" w:space="0" w:color="auto"/>
        <w:right w:val="none" w:sz="0" w:space="0" w:color="auto"/>
      </w:divBdr>
      <w:divsChild>
        <w:div w:id="1702824300">
          <w:marLeft w:val="0"/>
          <w:marRight w:val="0"/>
          <w:marTop w:val="0"/>
          <w:marBottom w:val="0"/>
          <w:divBdr>
            <w:top w:val="none" w:sz="0" w:space="0" w:color="auto"/>
            <w:left w:val="none" w:sz="0" w:space="0" w:color="auto"/>
            <w:bottom w:val="none" w:sz="0" w:space="0" w:color="auto"/>
            <w:right w:val="none" w:sz="0" w:space="0" w:color="auto"/>
          </w:divBdr>
        </w:div>
        <w:div w:id="5138940">
          <w:marLeft w:val="0"/>
          <w:marRight w:val="0"/>
          <w:marTop w:val="0"/>
          <w:marBottom w:val="0"/>
          <w:divBdr>
            <w:top w:val="none" w:sz="0" w:space="0" w:color="auto"/>
            <w:left w:val="none" w:sz="0" w:space="0" w:color="auto"/>
            <w:bottom w:val="none" w:sz="0" w:space="0" w:color="auto"/>
            <w:right w:val="none" w:sz="0" w:space="0" w:color="auto"/>
          </w:divBdr>
        </w:div>
        <w:div w:id="14230852">
          <w:marLeft w:val="0"/>
          <w:marRight w:val="0"/>
          <w:marTop w:val="0"/>
          <w:marBottom w:val="0"/>
          <w:divBdr>
            <w:top w:val="none" w:sz="0" w:space="0" w:color="auto"/>
            <w:left w:val="none" w:sz="0" w:space="0" w:color="auto"/>
            <w:bottom w:val="none" w:sz="0" w:space="0" w:color="auto"/>
            <w:right w:val="none" w:sz="0" w:space="0" w:color="auto"/>
          </w:divBdr>
        </w:div>
        <w:div w:id="876157703">
          <w:marLeft w:val="0"/>
          <w:marRight w:val="0"/>
          <w:marTop w:val="0"/>
          <w:marBottom w:val="0"/>
          <w:divBdr>
            <w:top w:val="none" w:sz="0" w:space="0" w:color="auto"/>
            <w:left w:val="none" w:sz="0" w:space="0" w:color="auto"/>
            <w:bottom w:val="none" w:sz="0" w:space="0" w:color="auto"/>
            <w:right w:val="none" w:sz="0" w:space="0" w:color="auto"/>
          </w:divBdr>
        </w:div>
        <w:div w:id="1638678468">
          <w:marLeft w:val="0"/>
          <w:marRight w:val="0"/>
          <w:marTop w:val="0"/>
          <w:marBottom w:val="0"/>
          <w:divBdr>
            <w:top w:val="none" w:sz="0" w:space="0" w:color="auto"/>
            <w:left w:val="none" w:sz="0" w:space="0" w:color="auto"/>
            <w:bottom w:val="none" w:sz="0" w:space="0" w:color="auto"/>
            <w:right w:val="none" w:sz="0" w:space="0" w:color="auto"/>
          </w:divBdr>
        </w:div>
        <w:div w:id="1796944231">
          <w:marLeft w:val="0"/>
          <w:marRight w:val="0"/>
          <w:marTop w:val="0"/>
          <w:marBottom w:val="0"/>
          <w:divBdr>
            <w:top w:val="none" w:sz="0" w:space="0" w:color="auto"/>
            <w:left w:val="none" w:sz="0" w:space="0" w:color="auto"/>
            <w:bottom w:val="none" w:sz="0" w:space="0" w:color="auto"/>
            <w:right w:val="none" w:sz="0" w:space="0" w:color="auto"/>
          </w:divBdr>
        </w:div>
        <w:div w:id="1322275973">
          <w:marLeft w:val="0"/>
          <w:marRight w:val="0"/>
          <w:marTop w:val="0"/>
          <w:marBottom w:val="0"/>
          <w:divBdr>
            <w:top w:val="none" w:sz="0" w:space="0" w:color="auto"/>
            <w:left w:val="none" w:sz="0" w:space="0" w:color="auto"/>
            <w:bottom w:val="none" w:sz="0" w:space="0" w:color="auto"/>
            <w:right w:val="none" w:sz="0" w:space="0" w:color="auto"/>
          </w:divBdr>
        </w:div>
        <w:div w:id="322857584">
          <w:marLeft w:val="0"/>
          <w:marRight w:val="0"/>
          <w:marTop w:val="0"/>
          <w:marBottom w:val="0"/>
          <w:divBdr>
            <w:top w:val="none" w:sz="0" w:space="0" w:color="auto"/>
            <w:left w:val="none" w:sz="0" w:space="0" w:color="auto"/>
            <w:bottom w:val="none" w:sz="0" w:space="0" w:color="auto"/>
            <w:right w:val="none" w:sz="0" w:space="0" w:color="auto"/>
          </w:divBdr>
        </w:div>
        <w:div w:id="1946422457">
          <w:marLeft w:val="0"/>
          <w:marRight w:val="0"/>
          <w:marTop w:val="0"/>
          <w:marBottom w:val="0"/>
          <w:divBdr>
            <w:top w:val="none" w:sz="0" w:space="0" w:color="auto"/>
            <w:left w:val="none" w:sz="0" w:space="0" w:color="auto"/>
            <w:bottom w:val="none" w:sz="0" w:space="0" w:color="auto"/>
            <w:right w:val="none" w:sz="0" w:space="0" w:color="auto"/>
          </w:divBdr>
        </w:div>
        <w:div w:id="488252940">
          <w:marLeft w:val="0"/>
          <w:marRight w:val="0"/>
          <w:marTop w:val="0"/>
          <w:marBottom w:val="0"/>
          <w:divBdr>
            <w:top w:val="none" w:sz="0" w:space="0" w:color="auto"/>
            <w:left w:val="none" w:sz="0" w:space="0" w:color="auto"/>
            <w:bottom w:val="none" w:sz="0" w:space="0" w:color="auto"/>
            <w:right w:val="none" w:sz="0" w:space="0" w:color="auto"/>
          </w:divBdr>
        </w:div>
        <w:div w:id="966398957">
          <w:marLeft w:val="0"/>
          <w:marRight w:val="0"/>
          <w:marTop w:val="0"/>
          <w:marBottom w:val="0"/>
          <w:divBdr>
            <w:top w:val="none" w:sz="0" w:space="0" w:color="auto"/>
            <w:left w:val="none" w:sz="0" w:space="0" w:color="auto"/>
            <w:bottom w:val="none" w:sz="0" w:space="0" w:color="auto"/>
            <w:right w:val="none" w:sz="0" w:space="0" w:color="auto"/>
          </w:divBdr>
        </w:div>
        <w:div w:id="2066247603">
          <w:marLeft w:val="0"/>
          <w:marRight w:val="0"/>
          <w:marTop w:val="0"/>
          <w:marBottom w:val="0"/>
          <w:divBdr>
            <w:top w:val="none" w:sz="0" w:space="0" w:color="auto"/>
            <w:left w:val="none" w:sz="0" w:space="0" w:color="auto"/>
            <w:bottom w:val="none" w:sz="0" w:space="0" w:color="auto"/>
            <w:right w:val="none" w:sz="0" w:space="0" w:color="auto"/>
          </w:divBdr>
        </w:div>
        <w:div w:id="1609006714">
          <w:marLeft w:val="0"/>
          <w:marRight w:val="0"/>
          <w:marTop w:val="0"/>
          <w:marBottom w:val="0"/>
          <w:divBdr>
            <w:top w:val="none" w:sz="0" w:space="0" w:color="auto"/>
            <w:left w:val="none" w:sz="0" w:space="0" w:color="auto"/>
            <w:bottom w:val="none" w:sz="0" w:space="0" w:color="auto"/>
            <w:right w:val="none" w:sz="0" w:space="0" w:color="auto"/>
          </w:divBdr>
        </w:div>
        <w:div w:id="1042752672">
          <w:marLeft w:val="0"/>
          <w:marRight w:val="0"/>
          <w:marTop w:val="0"/>
          <w:marBottom w:val="0"/>
          <w:divBdr>
            <w:top w:val="none" w:sz="0" w:space="0" w:color="auto"/>
            <w:left w:val="none" w:sz="0" w:space="0" w:color="auto"/>
            <w:bottom w:val="none" w:sz="0" w:space="0" w:color="auto"/>
            <w:right w:val="none" w:sz="0" w:space="0" w:color="auto"/>
          </w:divBdr>
        </w:div>
        <w:div w:id="845171698">
          <w:marLeft w:val="0"/>
          <w:marRight w:val="0"/>
          <w:marTop w:val="0"/>
          <w:marBottom w:val="0"/>
          <w:divBdr>
            <w:top w:val="none" w:sz="0" w:space="0" w:color="auto"/>
            <w:left w:val="none" w:sz="0" w:space="0" w:color="auto"/>
            <w:bottom w:val="none" w:sz="0" w:space="0" w:color="auto"/>
            <w:right w:val="none" w:sz="0" w:space="0" w:color="auto"/>
          </w:divBdr>
        </w:div>
        <w:div w:id="437263981">
          <w:marLeft w:val="0"/>
          <w:marRight w:val="0"/>
          <w:marTop w:val="0"/>
          <w:marBottom w:val="0"/>
          <w:divBdr>
            <w:top w:val="none" w:sz="0" w:space="0" w:color="auto"/>
            <w:left w:val="none" w:sz="0" w:space="0" w:color="auto"/>
            <w:bottom w:val="none" w:sz="0" w:space="0" w:color="auto"/>
            <w:right w:val="none" w:sz="0" w:space="0" w:color="auto"/>
          </w:divBdr>
        </w:div>
      </w:divsChild>
    </w:div>
    <w:div w:id="1002129255">
      <w:bodyDiv w:val="1"/>
      <w:marLeft w:val="0"/>
      <w:marRight w:val="0"/>
      <w:marTop w:val="0"/>
      <w:marBottom w:val="0"/>
      <w:divBdr>
        <w:top w:val="none" w:sz="0" w:space="0" w:color="auto"/>
        <w:left w:val="none" w:sz="0" w:space="0" w:color="auto"/>
        <w:bottom w:val="none" w:sz="0" w:space="0" w:color="auto"/>
        <w:right w:val="none" w:sz="0" w:space="0" w:color="auto"/>
      </w:divBdr>
      <w:divsChild>
        <w:div w:id="1012876948">
          <w:marLeft w:val="0"/>
          <w:marRight w:val="0"/>
          <w:marTop w:val="0"/>
          <w:marBottom w:val="0"/>
          <w:divBdr>
            <w:top w:val="none" w:sz="0" w:space="0" w:color="auto"/>
            <w:left w:val="none" w:sz="0" w:space="0" w:color="auto"/>
            <w:bottom w:val="none" w:sz="0" w:space="0" w:color="auto"/>
            <w:right w:val="none" w:sz="0" w:space="0" w:color="auto"/>
          </w:divBdr>
          <w:divsChild>
            <w:div w:id="135935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319724">
      <w:bodyDiv w:val="1"/>
      <w:marLeft w:val="0"/>
      <w:marRight w:val="0"/>
      <w:marTop w:val="0"/>
      <w:marBottom w:val="0"/>
      <w:divBdr>
        <w:top w:val="none" w:sz="0" w:space="0" w:color="auto"/>
        <w:left w:val="none" w:sz="0" w:space="0" w:color="auto"/>
        <w:bottom w:val="none" w:sz="0" w:space="0" w:color="auto"/>
        <w:right w:val="none" w:sz="0" w:space="0" w:color="auto"/>
      </w:divBdr>
      <w:divsChild>
        <w:div w:id="484468414">
          <w:marLeft w:val="0"/>
          <w:marRight w:val="0"/>
          <w:marTop w:val="0"/>
          <w:marBottom w:val="0"/>
          <w:divBdr>
            <w:top w:val="none" w:sz="0" w:space="0" w:color="auto"/>
            <w:left w:val="none" w:sz="0" w:space="0" w:color="auto"/>
            <w:bottom w:val="none" w:sz="0" w:space="0" w:color="auto"/>
            <w:right w:val="none" w:sz="0" w:space="0" w:color="auto"/>
          </w:divBdr>
        </w:div>
        <w:div w:id="1066411534">
          <w:marLeft w:val="0"/>
          <w:marRight w:val="0"/>
          <w:marTop w:val="0"/>
          <w:marBottom w:val="0"/>
          <w:divBdr>
            <w:top w:val="none" w:sz="0" w:space="0" w:color="auto"/>
            <w:left w:val="none" w:sz="0" w:space="0" w:color="auto"/>
            <w:bottom w:val="none" w:sz="0" w:space="0" w:color="auto"/>
            <w:right w:val="none" w:sz="0" w:space="0" w:color="auto"/>
          </w:divBdr>
        </w:div>
        <w:div w:id="2063098284">
          <w:marLeft w:val="0"/>
          <w:marRight w:val="0"/>
          <w:marTop w:val="0"/>
          <w:marBottom w:val="0"/>
          <w:divBdr>
            <w:top w:val="none" w:sz="0" w:space="0" w:color="auto"/>
            <w:left w:val="none" w:sz="0" w:space="0" w:color="auto"/>
            <w:bottom w:val="none" w:sz="0" w:space="0" w:color="auto"/>
            <w:right w:val="none" w:sz="0" w:space="0" w:color="auto"/>
          </w:divBdr>
        </w:div>
        <w:div w:id="406853042">
          <w:marLeft w:val="0"/>
          <w:marRight w:val="0"/>
          <w:marTop w:val="0"/>
          <w:marBottom w:val="0"/>
          <w:divBdr>
            <w:top w:val="none" w:sz="0" w:space="0" w:color="auto"/>
            <w:left w:val="none" w:sz="0" w:space="0" w:color="auto"/>
            <w:bottom w:val="none" w:sz="0" w:space="0" w:color="auto"/>
            <w:right w:val="none" w:sz="0" w:space="0" w:color="auto"/>
          </w:divBdr>
        </w:div>
        <w:div w:id="1619682209">
          <w:marLeft w:val="0"/>
          <w:marRight w:val="0"/>
          <w:marTop w:val="0"/>
          <w:marBottom w:val="0"/>
          <w:divBdr>
            <w:top w:val="none" w:sz="0" w:space="0" w:color="auto"/>
            <w:left w:val="none" w:sz="0" w:space="0" w:color="auto"/>
            <w:bottom w:val="none" w:sz="0" w:space="0" w:color="auto"/>
            <w:right w:val="none" w:sz="0" w:space="0" w:color="auto"/>
          </w:divBdr>
        </w:div>
      </w:divsChild>
    </w:div>
    <w:div w:id="1018237919">
      <w:bodyDiv w:val="1"/>
      <w:marLeft w:val="0"/>
      <w:marRight w:val="0"/>
      <w:marTop w:val="0"/>
      <w:marBottom w:val="0"/>
      <w:divBdr>
        <w:top w:val="none" w:sz="0" w:space="0" w:color="auto"/>
        <w:left w:val="none" w:sz="0" w:space="0" w:color="auto"/>
        <w:bottom w:val="none" w:sz="0" w:space="0" w:color="auto"/>
        <w:right w:val="none" w:sz="0" w:space="0" w:color="auto"/>
      </w:divBdr>
      <w:divsChild>
        <w:div w:id="1549803962">
          <w:marLeft w:val="0"/>
          <w:marRight w:val="0"/>
          <w:marTop w:val="0"/>
          <w:marBottom w:val="0"/>
          <w:divBdr>
            <w:top w:val="none" w:sz="0" w:space="0" w:color="auto"/>
            <w:left w:val="none" w:sz="0" w:space="0" w:color="auto"/>
            <w:bottom w:val="none" w:sz="0" w:space="0" w:color="auto"/>
            <w:right w:val="none" w:sz="0" w:space="0" w:color="auto"/>
          </w:divBdr>
        </w:div>
        <w:div w:id="2107187613">
          <w:marLeft w:val="0"/>
          <w:marRight w:val="0"/>
          <w:marTop w:val="0"/>
          <w:marBottom w:val="0"/>
          <w:divBdr>
            <w:top w:val="none" w:sz="0" w:space="0" w:color="auto"/>
            <w:left w:val="none" w:sz="0" w:space="0" w:color="auto"/>
            <w:bottom w:val="none" w:sz="0" w:space="0" w:color="auto"/>
            <w:right w:val="none" w:sz="0" w:space="0" w:color="auto"/>
          </w:divBdr>
        </w:div>
        <w:div w:id="557785228">
          <w:marLeft w:val="0"/>
          <w:marRight w:val="0"/>
          <w:marTop w:val="0"/>
          <w:marBottom w:val="0"/>
          <w:divBdr>
            <w:top w:val="none" w:sz="0" w:space="0" w:color="auto"/>
            <w:left w:val="none" w:sz="0" w:space="0" w:color="auto"/>
            <w:bottom w:val="none" w:sz="0" w:space="0" w:color="auto"/>
            <w:right w:val="none" w:sz="0" w:space="0" w:color="auto"/>
          </w:divBdr>
        </w:div>
        <w:div w:id="952831114">
          <w:marLeft w:val="0"/>
          <w:marRight w:val="0"/>
          <w:marTop w:val="0"/>
          <w:marBottom w:val="0"/>
          <w:divBdr>
            <w:top w:val="none" w:sz="0" w:space="0" w:color="auto"/>
            <w:left w:val="none" w:sz="0" w:space="0" w:color="auto"/>
            <w:bottom w:val="none" w:sz="0" w:space="0" w:color="auto"/>
            <w:right w:val="none" w:sz="0" w:space="0" w:color="auto"/>
          </w:divBdr>
        </w:div>
        <w:div w:id="315184081">
          <w:marLeft w:val="0"/>
          <w:marRight w:val="0"/>
          <w:marTop w:val="0"/>
          <w:marBottom w:val="0"/>
          <w:divBdr>
            <w:top w:val="none" w:sz="0" w:space="0" w:color="auto"/>
            <w:left w:val="none" w:sz="0" w:space="0" w:color="auto"/>
            <w:bottom w:val="none" w:sz="0" w:space="0" w:color="auto"/>
            <w:right w:val="none" w:sz="0" w:space="0" w:color="auto"/>
          </w:divBdr>
        </w:div>
        <w:div w:id="233706129">
          <w:marLeft w:val="0"/>
          <w:marRight w:val="0"/>
          <w:marTop w:val="0"/>
          <w:marBottom w:val="0"/>
          <w:divBdr>
            <w:top w:val="none" w:sz="0" w:space="0" w:color="auto"/>
            <w:left w:val="none" w:sz="0" w:space="0" w:color="auto"/>
            <w:bottom w:val="none" w:sz="0" w:space="0" w:color="auto"/>
            <w:right w:val="none" w:sz="0" w:space="0" w:color="auto"/>
          </w:divBdr>
        </w:div>
        <w:div w:id="1478112449">
          <w:marLeft w:val="0"/>
          <w:marRight w:val="0"/>
          <w:marTop w:val="0"/>
          <w:marBottom w:val="0"/>
          <w:divBdr>
            <w:top w:val="none" w:sz="0" w:space="0" w:color="auto"/>
            <w:left w:val="none" w:sz="0" w:space="0" w:color="auto"/>
            <w:bottom w:val="none" w:sz="0" w:space="0" w:color="auto"/>
            <w:right w:val="none" w:sz="0" w:space="0" w:color="auto"/>
          </w:divBdr>
        </w:div>
        <w:div w:id="1826622756">
          <w:marLeft w:val="0"/>
          <w:marRight w:val="0"/>
          <w:marTop w:val="0"/>
          <w:marBottom w:val="0"/>
          <w:divBdr>
            <w:top w:val="none" w:sz="0" w:space="0" w:color="auto"/>
            <w:left w:val="none" w:sz="0" w:space="0" w:color="auto"/>
            <w:bottom w:val="none" w:sz="0" w:space="0" w:color="auto"/>
            <w:right w:val="none" w:sz="0" w:space="0" w:color="auto"/>
          </w:divBdr>
        </w:div>
        <w:div w:id="781534492">
          <w:marLeft w:val="0"/>
          <w:marRight w:val="0"/>
          <w:marTop w:val="0"/>
          <w:marBottom w:val="0"/>
          <w:divBdr>
            <w:top w:val="none" w:sz="0" w:space="0" w:color="auto"/>
            <w:left w:val="none" w:sz="0" w:space="0" w:color="auto"/>
            <w:bottom w:val="none" w:sz="0" w:space="0" w:color="auto"/>
            <w:right w:val="none" w:sz="0" w:space="0" w:color="auto"/>
          </w:divBdr>
        </w:div>
        <w:div w:id="1492991410">
          <w:marLeft w:val="0"/>
          <w:marRight w:val="0"/>
          <w:marTop w:val="0"/>
          <w:marBottom w:val="0"/>
          <w:divBdr>
            <w:top w:val="none" w:sz="0" w:space="0" w:color="auto"/>
            <w:left w:val="none" w:sz="0" w:space="0" w:color="auto"/>
            <w:bottom w:val="none" w:sz="0" w:space="0" w:color="auto"/>
            <w:right w:val="none" w:sz="0" w:space="0" w:color="auto"/>
          </w:divBdr>
        </w:div>
        <w:div w:id="1752047341">
          <w:marLeft w:val="0"/>
          <w:marRight w:val="0"/>
          <w:marTop w:val="0"/>
          <w:marBottom w:val="0"/>
          <w:divBdr>
            <w:top w:val="none" w:sz="0" w:space="0" w:color="auto"/>
            <w:left w:val="none" w:sz="0" w:space="0" w:color="auto"/>
            <w:bottom w:val="none" w:sz="0" w:space="0" w:color="auto"/>
            <w:right w:val="none" w:sz="0" w:space="0" w:color="auto"/>
          </w:divBdr>
        </w:div>
        <w:div w:id="1959290682">
          <w:marLeft w:val="0"/>
          <w:marRight w:val="0"/>
          <w:marTop w:val="0"/>
          <w:marBottom w:val="0"/>
          <w:divBdr>
            <w:top w:val="none" w:sz="0" w:space="0" w:color="auto"/>
            <w:left w:val="none" w:sz="0" w:space="0" w:color="auto"/>
            <w:bottom w:val="none" w:sz="0" w:space="0" w:color="auto"/>
            <w:right w:val="none" w:sz="0" w:space="0" w:color="auto"/>
          </w:divBdr>
        </w:div>
      </w:divsChild>
    </w:div>
    <w:div w:id="1031539769">
      <w:bodyDiv w:val="1"/>
      <w:marLeft w:val="0"/>
      <w:marRight w:val="0"/>
      <w:marTop w:val="0"/>
      <w:marBottom w:val="0"/>
      <w:divBdr>
        <w:top w:val="none" w:sz="0" w:space="0" w:color="auto"/>
        <w:left w:val="none" w:sz="0" w:space="0" w:color="auto"/>
        <w:bottom w:val="none" w:sz="0" w:space="0" w:color="auto"/>
        <w:right w:val="none" w:sz="0" w:space="0" w:color="auto"/>
      </w:divBdr>
    </w:div>
    <w:div w:id="1032651241">
      <w:bodyDiv w:val="1"/>
      <w:marLeft w:val="0"/>
      <w:marRight w:val="0"/>
      <w:marTop w:val="0"/>
      <w:marBottom w:val="0"/>
      <w:divBdr>
        <w:top w:val="none" w:sz="0" w:space="0" w:color="auto"/>
        <w:left w:val="none" w:sz="0" w:space="0" w:color="auto"/>
        <w:bottom w:val="none" w:sz="0" w:space="0" w:color="auto"/>
        <w:right w:val="none" w:sz="0" w:space="0" w:color="auto"/>
      </w:divBdr>
      <w:divsChild>
        <w:div w:id="1667514942">
          <w:marLeft w:val="0"/>
          <w:marRight w:val="0"/>
          <w:marTop w:val="0"/>
          <w:marBottom w:val="0"/>
          <w:divBdr>
            <w:top w:val="none" w:sz="0" w:space="0" w:color="auto"/>
            <w:left w:val="none" w:sz="0" w:space="0" w:color="auto"/>
            <w:bottom w:val="none" w:sz="0" w:space="0" w:color="auto"/>
            <w:right w:val="none" w:sz="0" w:space="0" w:color="auto"/>
          </w:divBdr>
        </w:div>
        <w:div w:id="1548949399">
          <w:marLeft w:val="0"/>
          <w:marRight w:val="0"/>
          <w:marTop w:val="0"/>
          <w:marBottom w:val="0"/>
          <w:divBdr>
            <w:top w:val="none" w:sz="0" w:space="0" w:color="auto"/>
            <w:left w:val="none" w:sz="0" w:space="0" w:color="auto"/>
            <w:bottom w:val="none" w:sz="0" w:space="0" w:color="auto"/>
            <w:right w:val="none" w:sz="0" w:space="0" w:color="auto"/>
          </w:divBdr>
        </w:div>
        <w:div w:id="20011256">
          <w:marLeft w:val="0"/>
          <w:marRight w:val="0"/>
          <w:marTop w:val="0"/>
          <w:marBottom w:val="0"/>
          <w:divBdr>
            <w:top w:val="none" w:sz="0" w:space="0" w:color="auto"/>
            <w:left w:val="none" w:sz="0" w:space="0" w:color="auto"/>
            <w:bottom w:val="none" w:sz="0" w:space="0" w:color="auto"/>
            <w:right w:val="none" w:sz="0" w:space="0" w:color="auto"/>
          </w:divBdr>
        </w:div>
      </w:divsChild>
    </w:div>
    <w:div w:id="1034816122">
      <w:bodyDiv w:val="1"/>
      <w:marLeft w:val="0"/>
      <w:marRight w:val="0"/>
      <w:marTop w:val="0"/>
      <w:marBottom w:val="0"/>
      <w:divBdr>
        <w:top w:val="none" w:sz="0" w:space="0" w:color="auto"/>
        <w:left w:val="none" w:sz="0" w:space="0" w:color="auto"/>
        <w:bottom w:val="none" w:sz="0" w:space="0" w:color="auto"/>
        <w:right w:val="none" w:sz="0" w:space="0" w:color="auto"/>
      </w:divBdr>
    </w:div>
    <w:div w:id="1040204775">
      <w:bodyDiv w:val="1"/>
      <w:marLeft w:val="0"/>
      <w:marRight w:val="0"/>
      <w:marTop w:val="0"/>
      <w:marBottom w:val="0"/>
      <w:divBdr>
        <w:top w:val="none" w:sz="0" w:space="0" w:color="auto"/>
        <w:left w:val="none" w:sz="0" w:space="0" w:color="auto"/>
        <w:bottom w:val="none" w:sz="0" w:space="0" w:color="auto"/>
        <w:right w:val="none" w:sz="0" w:space="0" w:color="auto"/>
      </w:divBdr>
      <w:divsChild>
        <w:div w:id="413742677">
          <w:marLeft w:val="0"/>
          <w:marRight w:val="0"/>
          <w:marTop w:val="0"/>
          <w:marBottom w:val="0"/>
          <w:divBdr>
            <w:top w:val="none" w:sz="0" w:space="0" w:color="auto"/>
            <w:left w:val="none" w:sz="0" w:space="0" w:color="auto"/>
            <w:bottom w:val="none" w:sz="0" w:space="0" w:color="auto"/>
            <w:right w:val="none" w:sz="0" w:space="0" w:color="auto"/>
          </w:divBdr>
        </w:div>
        <w:div w:id="1715691832">
          <w:marLeft w:val="0"/>
          <w:marRight w:val="0"/>
          <w:marTop w:val="0"/>
          <w:marBottom w:val="0"/>
          <w:divBdr>
            <w:top w:val="none" w:sz="0" w:space="0" w:color="auto"/>
            <w:left w:val="none" w:sz="0" w:space="0" w:color="auto"/>
            <w:bottom w:val="none" w:sz="0" w:space="0" w:color="auto"/>
            <w:right w:val="none" w:sz="0" w:space="0" w:color="auto"/>
          </w:divBdr>
        </w:div>
        <w:div w:id="1427117733">
          <w:marLeft w:val="0"/>
          <w:marRight w:val="0"/>
          <w:marTop w:val="0"/>
          <w:marBottom w:val="0"/>
          <w:divBdr>
            <w:top w:val="none" w:sz="0" w:space="0" w:color="auto"/>
            <w:left w:val="none" w:sz="0" w:space="0" w:color="auto"/>
            <w:bottom w:val="none" w:sz="0" w:space="0" w:color="auto"/>
            <w:right w:val="none" w:sz="0" w:space="0" w:color="auto"/>
          </w:divBdr>
        </w:div>
      </w:divsChild>
    </w:div>
    <w:div w:id="1055471544">
      <w:bodyDiv w:val="1"/>
      <w:marLeft w:val="0"/>
      <w:marRight w:val="0"/>
      <w:marTop w:val="0"/>
      <w:marBottom w:val="0"/>
      <w:divBdr>
        <w:top w:val="none" w:sz="0" w:space="0" w:color="auto"/>
        <w:left w:val="none" w:sz="0" w:space="0" w:color="auto"/>
        <w:bottom w:val="none" w:sz="0" w:space="0" w:color="auto"/>
        <w:right w:val="none" w:sz="0" w:space="0" w:color="auto"/>
      </w:divBdr>
    </w:div>
    <w:div w:id="1060056672">
      <w:bodyDiv w:val="1"/>
      <w:marLeft w:val="0"/>
      <w:marRight w:val="0"/>
      <w:marTop w:val="0"/>
      <w:marBottom w:val="0"/>
      <w:divBdr>
        <w:top w:val="none" w:sz="0" w:space="0" w:color="auto"/>
        <w:left w:val="none" w:sz="0" w:space="0" w:color="auto"/>
        <w:bottom w:val="none" w:sz="0" w:space="0" w:color="auto"/>
        <w:right w:val="none" w:sz="0" w:space="0" w:color="auto"/>
      </w:divBdr>
    </w:div>
    <w:div w:id="1075666711">
      <w:bodyDiv w:val="1"/>
      <w:marLeft w:val="0"/>
      <w:marRight w:val="0"/>
      <w:marTop w:val="0"/>
      <w:marBottom w:val="0"/>
      <w:divBdr>
        <w:top w:val="none" w:sz="0" w:space="0" w:color="auto"/>
        <w:left w:val="none" w:sz="0" w:space="0" w:color="auto"/>
        <w:bottom w:val="none" w:sz="0" w:space="0" w:color="auto"/>
        <w:right w:val="none" w:sz="0" w:space="0" w:color="auto"/>
      </w:divBdr>
    </w:div>
    <w:div w:id="1081485041">
      <w:bodyDiv w:val="1"/>
      <w:marLeft w:val="0"/>
      <w:marRight w:val="0"/>
      <w:marTop w:val="0"/>
      <w:marBottom w:val="0"/>
      <w:divBdr>
        <w:top w:val="none" w:sz="0" w:space="0" w:color="auto"/>
        <w:left w:val="none" w:sz="0" w:space="0" w:color="auto"/>
        <w:bottom w:val="none" w:sz="0" w:space="0" w:color="auto"/>
        <w:right w:val="none" w:sz="0" w:space="0" w:color="auto"/>
      </w:divBdr>
      <w:divsChild>
        <w:div w:id="668796006">
          <w:marLeft w:val="0"/>
          <w:marRight w:val="0"/>
          <w:marTop w:val="0"/>
          <w:marBottom w:val="0"/>
          <w:divBdr>
            <w:top w:val="none" w:sz="0" w:space="0" w:color="auto"/>
            <w:left w:val="none" w:sz="0" w:space="0" w:color="auto"/>
            <w:bottom w:val="none" w:sz="0" w:space="0" w:color="auto"/>
            <w:right w:val="none" w:sz="0" w:space="0" w:color="auto"/>
          </w:divBdr>
        </w:div>
        <w:div w:id="1465659753">
          <w:marLeft w:val="0"/>
          <w:marRight w:val="0"/>
          <w:marTop w:val="0"/>
          <w:marBottom w:val="0"/>
          <w:divBdr>
            <w:top w:val="none" w:sz="0" w:space="0" w:color="auto"/>
            <w:left w:val="none" w:sz="0" w:space="0" w:color="auto"/>
            <w:bottom w:val="none" w:sz="0" w:space="0" w:color="auto"/>
            <w:right w:val="none" w:sz="0" w:space="0" w:color="auto"/>
          </w:divBdr>
        </w:div>
        <w:div w:id="466506276">
          <w:marLeft w:val="0"/>
          <w:marRight w:val="0"/>
          <w:marTop w:val="0"/>
          <w:marBottom w:val="0"/>
          <w:divBdr>
            <w:top w:val="none" w:sz="0" w:space="0" w:color="auto"/>
            <w:left w:val="none" w:sz="0" w:space="0" w:color="auto"/>
            <w:bottom w:val="none" w:sz="0" w:space="0" w:color="auto"/>
            <w:right w:val="none" w:sz="0" w:space="0" w:color="auto"/>
          </w:divBdr>
        </w:div>
        <w:div w:id="1330206327">
          <w:marLeft w:val="0"/>
          <w:marRight w:val="0"/>
          <w:marTop w:val="0"/>
          <w:marBottom w:val="0"/>
          <w:divBdr>
            <w:top w:val="none" w:sz="0" w:space="0" w:color="auto"/>
            <w:left w:val="none" w:sz="0" w:space="0" w:color="auto"/>
            <w:bottom w:val="none" w:sz="0" w:space="0" w:color="auto"/>
            <w:right w:val="none" w:sz="0" w:space="0" w:color="auto"/>
          </w:divBdr>
        </w:div>
      </w:divsChild>
    </w:div>
    <w:div w:id="1087729247">
      <w:bodyDiv w:val="1"/>
      <w:marLeft w:val="0"/>
      <w:marRight w:val="0"/>
      <w:marTop w:val="0"/>
      <w:marBottom w:val="0"/>
      <w:divBdr>
        <w:top w:val="none" w:sz="0" w:space="0" w:color="auto"/>
        <w:left w:val="none" w:sz="0" w:space="0" w:color="auto"/>
        <w:bottom w:val="none" w:sz="0" w:space="0" w:color="auto"/>
        <w:right w:val="none" w:sz="0" w:space="0" w:color="auto"/>
      </w:divBdr>
      <w:divsChild>
        <w:div w:id="1070494735">
          <w:marLeft w:val="0"/>
          <w:marRight w:val="0"/>
          <w:marTop w:val="0"/>
          <w:marBottom w:val="0"/>
          <w:divBdr>
            <w:top w:val="none" w:sz="0" w:space="0" w:color="auto"/>
            <w:left w:val="none" w:sz="0" w:space="0" w:color="auto"/>
            <w:bottom w:val="none" w:sz="0" w:space="0" w:color="auto"/>
            <w:right w:val="none" w:sz="0" w:space="0" w:color="auto"/>
          </w:divBdr>
        </w:div>
        <w:div w:id="301734465">
          <w:marLeft w:val="0"/>
          <w:marRight w:val="0"/>
          <w:marTop w:val="0"/>
          <w:marBottom w:val="0"/>
          <w:divBdr>
            <w:top w:val="none" w:sz="0" w:space="0" w:color="auto"/>
            <w:left w:val="none" w:sz="0" w:space="0" w:color="auto"/>
            <w:bottom w:val="none" w:sz="0" w:space="0" w:color="auto"/>
            <w:right w:val="none" w:sz="0" w:space="0" w:color="auto"/>
          </w:divBdr>
        </w:div>
        <w:div w:id="971911530">
          <w:marLeft w:val="0"/>
          <w:marRight w:val="0"/>
          <w:marTop w:val="0"/>
          <w:marBottom w:val="0"/>
          <w:divBdr>
            <w:top w:val="none" w:sz="0" w:space="0" w:color="auto"/>
            <w:left w:val="none" w:sz="0" w:space="0" w:color="auto"/>
            <w:bottom w:val="none" w:sz="0" w:space="0" w:color="auto"/>
            <w:right w:val="none" w:sz="0" w:space="0" w:color="auto"/>
          </w:divBdr>
        </w:div>
        <w:div w:id="1206940900">
          <w:marLeft w:val="0"/>
          <w:marRight w:val="0"/>
          <w:marTop w:val="0"/>
          <w:marBottom w:val="0"/>
          <w:divBdr>
            <w:top w:val="none" w:sz="0" w:space="0" w:color="auto"/>
            <w:left w:val="none" w:sz="0" w:space="0" w:color="auto"/>
            <w:bottom w:val="none" w:sz="0" w:space="0" w:color="auto"/>
            <w:right w:val="none" w:sz="0" w:space="0" w:color="auto"/>
          </w:divBdr>
        </w:div>
        <w:div w:id="1819180305">
          <w:marLeft w:val="0"/>
          <w:marRight w:val="0"/>
          <w:marTop w:val="0"/>
          <w:marBottom w:val="0"/>
          <w:divBdr>
            <w:top w:val="none" w:sz="0" w:space="0" w:color="auto"/>
            <w:left w:val="none" w:sz="0" w:space="0" w:color="auto"/>
            <w:bottom w:val="none" w:sz="0" w:space="0" w:color="auto"/>
            <w:right w:val="none" w:sz="0" w:space="0" w:color="auto"/>
          </w:divBdr>
        </w:div>
        <w:div w:id="768307641">
          <w:marLeft w:val="0"/>
          <w:marRight w:val="0"/>
          <w:marTop w:val="0"/>
          <w:marBottom w:val="0"/>
          <w:divBdr>
            <w:top w:val="none" w:sz="0" w:space="0" w:color="auto"/>
            <w:left w:val="none" w:sz="0" w:space="0" w:color="auto"/>
            <w:bottom w:val="none" w:sz="0" w:space="0" w:color="auto"/>
            <w:right w:val="none" w:sz="0" w:space="0" w:color="auto"/>
          </w:divBdr>
        </w:div>
        <w:div w:id="1952202392">
          <w:marLeft w:val="0"/>
          <w:marRight w:val="0"/>
          <w:marTop w:val="0"/>
          <w:marBottom w:val="0"/>
          <w:divBdr>
            <w:top w:val="none" w:sz="0" w:space="0" w:color="auto"/>
            <w:left w:val="none" w:sz="0" w:space="0" w:color="auto"/>
            <w:bottom w:val="none" w:sz="0" w:space="0" w:color="auto"/>
            <w:right w:val="none" w:sz="0" w:space="0" w:color="auto"/>
          </w:divBdr>
        </w:div>
        <w:div w:id="1708020609">
          <w:marLeft w:val="0"/>
          <w:marRight w:val="0"/>
          <w:marTop w:val="0"/>
          <w:marBottom w:val="0"/>
          <w:divBdr>
            <w:top w:val="none" w:sz="0" w:space="0" w:color="auto"/>
            <w:left w:val="none" w:sz="0" w:space="0" w:color="auto"/>
            <w:bottom w:val="none" w:sz="0" w:space="0" w:color="auto"/>
            <w:right w:val="none" w:sz="0" w:space="0" w:color="auto"/>
          </w:divBdr>
        </w:div>
        <w:div w:id="634414189">
          <w:marLeft w:val="0"/>
          <w:marRight w:val="0"/>
          <w:marTop w:val="0"/>
          <w:marBottom w:val="0"/>
          <w:divBdr>
            <w:top w:val="none" w:sz="0" w:space="0" w:color="auto"/>
            <w:left w:val="none" w:sz="0" w:space="0" w:color="auto"/>
            <w:bottom w:val="none" w:sz="0" w:space="0" w:color="auto"/>
            <w:right w:val="none" w:sz="0" w:space="0" w:color="auto"/>
          </w:divBdr>
        </w:div>
      </w:divsChild>
    </w:div>
    <w:div w:id="1104110926">
      <w:bodyDiv w:val="1"/>
      <w:marLeft w:val="0"/>
      <w:marRight w:val="0"/>
      <w:marTop w:val="0"/>
      <w:marBottom w:val="0"/>
      <w:divBdr>
        <w:top w:val="none" w:sz="0" w:space="0" w:color="auto"/>
        <w:left w:val="none" w:sz="0" w:space="0" w:color="auto"/>
        <w:bottom w:val="none" w:sz="0" w:space="0" w:color="auto"/>
        <w:right w:val="none" w:sz="0" w:space="0" w:color="auto"/>
      </w:divBdr>
      <w:divsChild>
        <w:div w:id="796677198">
          <w:marLeft w:val="0"/>
          <w:marRight w:val="0"/>
          <w:marTop w:val="0"/>
          <w:marBottom w:val="0"/>
          <w:divBdr>
            <w:top w:val="none" w:sz="0" w:space="0" w:color="auto"/>
            <w:left w:val="none" w:sz="0" w:space="0" w:color="auto"/>
            <w:bottom w:val="none" w:sz="0" w:space="0" w:color="auto"/>
            <w:right w:val="none" w:sz="0" w:space="0" w:color="auto"/>
          </w:divBdr>
        </w:div>
        <w:div w:id="1428115489">
          <w:marLeft w:val="0"/>
          <w:marRight w:val="0"/>
          <w:marTop w:val="0"/>
          <w:marBottom w:val="0"/>
          <w:divBdr>
            <w:top w:val="none" w:sz="0" w:space="0" w:color="auto"/>
            <w:left w:val="none" w:sz="0" w:space="0" w:color="auto"/>
            <w:bottom w:val="none" w:sz="0" w:space="0" w:color="auto"/>
            <w:right w:val="none" w:sz="0" w:space="0" w:color="auto"/>
          </w:divBdr>
        </w:div>
        <w:div w:id="323360613">
          <w:marLeft w:val="0"/>
          <w:marRight w:val="0"/>
          <w:marTop w:val="0"/>
          <w:marBottom w:val="0"/>
          <w:divBdr>
            <w:top w:val="none" w:sz="0" w:space="0" w:color="auto"/>
            <w:left w:val="none" w:sz="0" w:space="0" w:color="auto"/>
            <w:bottom w:val="none" w:sz="0" w:space="0" w:color="auto"/>
            <w:right w:val="none" w:sz="0" w:space="0" w:color="auto"/>
          </w:divBdr>
        </w:div>
        <w:div w:id="2096127814">
          <w:marLeft w:val="0"/>
          <w:marRight w:val="0"/>
          <w:marTop w:val="0"/>
          <w:marBottom w:val="0"/>
          <w:divBdr>
            <w:top w:val="none" w:sz="0" w:space="0" w:color="auto"/>
            <w:left w:val="none" w:sz="0" w:space="0" w:color="auto"/>
            <w:bottom w:val="none" w:sz="0" w:space="0" w:color="auto"/>
            <w:right w:val="none" w:sz="0" w:space="0" w:color="auto"/>
          </w:divBdr>
        </w:div>
        <w:div w:id="346180183">
          <w:marLeft w:val="0"/>
          <w:marRight w:val="0"/>
          <w:marTop w:val="0"/>
          <w:marBottom w:val="0"/>
          <w:divBdr>
            <w:top w:val="none" w:sz="0" w:space="0" w:color="auto"/>
            <w:left w:val="none" w:sz="0" w:space="0" w:color="auto"/>
            <w:bottom w:val="none" w:sz="0" w:space="0" w:color="auto"/>
            <w:right w:val="none" w:sz="0" w:space="0" w:color="auto"/>
          </w:divBdr>
        </w:div>
        <w:div w:id="43024360">
          <w:marLeft w:val="0"/>
          <w:marRight w:val="0"/>
          <w:marTop w:val="0"/>
          <w:marBottom w:val="0"/>
          <w:divBdr>
            <w:top w:val="none" w:sz="0" w:space="0" w:color="auto"/>
            <w:left w:val="none" w:sz="0" w:space="0" w:color="auto"/>
            <w:bottom w:val="none" w:sz="0" w:space="0" w:color="auto"/>
            <w:right w:val="none" w:sz="0" w:space="0" w:color="auto"/>
          </w:divBdr>
        </w:div>
        <w:div w:id="323361922">
          <w:marLeft w:val="0"/>
          <w:marRight w:val="0"/>
          <w:marTop w:val="0"/>
          <w:marBottom w:val="0"/>
          <w:divBdr>
            <w:top w:val="none" w:sz="0" w:space="0" w:color="auto"/>
            <w:left w:val="none" w:sz="0" w:space="0" w:color="auto"/>
            <w:bottom w:val="none" w:sz="0" w:space="0" w:color="auto"/>
            <w:right w:val="none" w:sz="0" w:space="0" w:color="auto"/>
          </w:divBdr>
        </w:div>
        <w:div w:id="793444903">
          <w:marLeft w:val="0"/>
          <w:marRight w:val="0"/>
          <w:marTop w:val="0"/>
          <w:marBottom w:val="0"/>
          <w:divBdr>
            <w:top w:val="none" w:sz="0" w:space="0" w:color="auto"/>
            <w:left w:val="none" w:sz="0" w:space="0" w:color="auto"/>
            <w:bottom w:val="none" w:sz="0" w:space="0" w:color="auto"/>
            <w:right w:val="none" w:sz="0" w:space="0" w:color="auto"/>
          </w:divBdr>
        </w:div>
        <w:div w:id="467011860">
          <w:marLeft w:val="0"/>
          <w:marRight w:val="0"/>
          <w:marTop w:val="0"/>
          <w:marBottom w:val="0"/>
          <w:divBdr>
            <w:top w:val="none" w:sz="0" w:space="0" w:color="auto"/>
            <w:left w:val="none" w:sz="0" w:space="0" w:color="auto"/>
            <w:bottom w:val="none" w:sz="0" w:space="0" w:color="auto"/>
            <w:right w:val="none" w:sz="0" w:space="0" w:color="auto"/>
          </w:divBdr>
        </w:div>
        <w:div w:id="1643728342">
          <w:marLeft w:val="0"/>
          <w:marRight w:val="0"/>
          <w:marTop w:val="0"/>
          <w:marBottom w:val="0"/>
          <w:divBdr>
            <w:top w:val="none" w:sz="0" w:space="0" w:color="auto"/>
            <w:left w:val="none" w:sz="0" w:space="0" w:color="auto"/>
            <w:bottom w:val="none" w:sz="0" w:space="0" w:color="auto"/>
            <w:right w:val="none" w:sz="0" w:space="0" w:color="auto"/>
          </w:divBdr>
        </w:div>
        <w:div w:id="638337899">
          <w:marLeft w:val="0"/>
          <w:marRight w:val="0"/>
          <w:marTop w:val="0"/>
          <w:marBottom w:val="0"/>
          <w:divBdr>
            <w:top w:val="none" w:sz="0" w:space="0" w:color="auto"/>
            <w:left w:val="none" w:sz="0" w:space="0" w:color="auto"/>
            <w:bottom w:val="none" w:sz="0" w:space="0" w:color="auto"/>
            <w:right w:val="none" w:sz="0" w:space="0" w:color="auto"/>
          </w:divBdr>
        </w:div>
        <w:div w:id="103311046">
          <w:marLeft w:val="0"/>
          <w:marRight w:val="0"/>
          <w:marTop w:val="0"/>
          <w:marBottom w:val="0"/>
          <w:divBdr>
            <w:top w:val="none" w:sz="0" w:space="0" w:color="auto"/>
            <w:left w:val="none" w:sz="0" w:space="0" w:color="auto"/>
            <w:bottom w:val="none" w:sz="0" w:space="0" w:color="auto"/>
            <w:right w:val="none" w:sz="0" w:space="0" w:color="auto"/>
          </w:divBdr>
        </w:div>
        <w:div w:id="1745493616">
          <w:marLeft w:val="0"/>
          <w:marRight w:val="0"/>
          <w:marTop w:val="0"/>
          <w:marBottom w:val="0"/>
          <w:divBdr>
            <w:top w:val="none" w:sz="0" w:space="0" w:color="auto"/>
            <w:left w:val="none" w:sz="0" w:space="0" w:color="auto"/>
            <w:bottom w:val="none" w:sz="0" w:space="0" w:color="auto"/>
            <w:right w:val="none" w:sz="0" w:space="0" w:color="auto"/>
          </w:divBdr>
        </w:div>
      </w:divsChild>
    </w:div>
    <w:div w:id="1127895802">
      <w:bodyDiv w:val="1"/>
      <w:marLeft w:val="0"/>
      <w:marRight w:val="0"/>
      <w:marTop w:val="0"/>
      <w:marBottom w:val="0"/>
      <w:divBdr>
        <w:top w:val="none" w:sz="0" w:space="0" w:color="auto"/>
        <w:left w:val="none" w:sz="0" w:space="0" w:color="auto"/>
        <w:bottom w:val="none" w:sz="0" w:space="0" w:color="auto"/>
        <w:right w:val="none" w:sz="0" w:space="0" w:color="auto"/>
      </w:divBdr>
      <w:divsChild>
        <w:div w:id="703604653">
          <w:marLeft w:val="0"/>
          <w:marRight w:val="0"/>
          <w:marTop w:val="0"/>
          <w:marBottom w:val="0"/>
          <w:divBdr>
            <w:top w:val="none" w:sz="0" w:space="0" w:color="auto"/>
            <w:left w:val="none" w:sz="0" w:space="0" w:color="auto"/>
            <w:bottom w:val="none" w:sz="0" w:space="0" w:color="auto"/>
            <w:right w:val="none" w:sz="0" w:space="0" w:color="auto"/>
          </w:divBdr>
        </w:div>
        <w:div w:id="776750847">
          <w:marLeft w:val="0"/>
          <w:marRight w:val="0"/>
          <w:marTop w:val="0"/>
          <w:marBottom w:val="0"/>
          <w:divBdr>
            <w:top w:val="none" w:sz="0" w:space="0" w:color="auto"/>
            <w:left w:val="none" w:sz="0" w:space="0" w:color="auto"/>
            <w:bottom w:val="none" w:sz="0" w:space="0" w:color="auto"/>
            <w:right w:val="none" w:sz="0" w:space="0" w:color="auto"/>
          </w:divBdr>
        </w:div>
        <w:div w:id="833841142">
          <w:marLeft w:val="0"/>
          <w:marRight w:val="0"/>
          <w:marTop w:val="0"/>
          <w:marBottom w:val="0"/>
          <w:divBdr>
            <w:top w:val="none" w:sz="0" w:space="0" w:color="auto"/>
            <w:left w:val="none" w:sz="0" w:space="0" w:color="auto"/>
            <w:bottom w:val="none" w:sz="0" w:space="0" w:color="auto"/>
            <w:right w:val="none" w:sz="0" w:space="0" w:color="auto"/>
          </w:divBdr>
        </w:div>
        <w:div w:id="8139945">
          <w:marLeft w:val="0"/>
          <w:marRight w:val="0"/>
          <w:marTop w:val="0"/>
          <w:marBottom w:val="0"/>
          <w:divBdr>
            <w:top w:val="none" w:sz="0" w:space="0" w:color="auto"/>
            <w:left w:val="none" w:sz="0" w:space="0" w:color="auto"/>
            <w:bottom w:val="none" w:sz="0" w:space="0" w:color="auto"/>
            <w:right w:val="none" w:sz="0" w:space="0" w:color="auto"/>
          </w:divBdr>
        </w:div>
        <w:div w:id="1641496187">
          <w:marLeft w:val="0"/>
          <w:marRight w:val="0"/>
          <w:marTop w:val="0"/>
          <w:marBottom w:val="0"/>
          <w:divBdr>
            <w:top w:val="none" w:sz="0" w:space="0" w:color="auto"/>
            <w:left w:val="none" w:sz="0" w:space="0" w:color="auto"/>
            <w:bottom w:val="none" w:sz="0" w:space="0" w:color="auto"/>
            <w:right w:val="none" w:sz="0" w:space="0" w:color="auto"/>
          </w:divBdr>
        </w:div>
        <w:div w:id="457724915">
          <w:marLeft w:val="0"/>
          <w:marRight w:val="0"/>
          <w:marTop w:val="0"/>
          <w:marBottom w:val="0"/>
          <w:divBdr>
            <w:top w:val="none" w:sz="0" w:space="0" w:color="auto"/>
            <w:left w:val="none" w:sz="0" w:space="0" w:color="auto"/>
            <w:bottom w:val="none" w:sz="0" w:space="0" w:color="auto"/>
            <w:right w:val="none" w:sz="0" w:space="0" w:color="auto"/>
          </w:divBdr>
        </w:div>
        <w:div w:id="915898074">
          <w:marLeft w:val="0"/>
          <w:marRight w:val="0"/>
          <w:marTop w:val="0"/>
          <w:marBottom w:val="0"/>
          <w:divBdr>
            <w:top w:val="none" w:sz="0" w:space="0" w:color="auto"/>
            <w:left w:val="none" w:sz="0" w:space="0" w:color="auto"/>
            <w:bottom w:val="none" w:sz="0" w:space="0" w:color="auto"/>
            <w:right w:val="none" w:sz="0" w:space="0" w:color="auto"/>
          </w:divBdr>
        </w:div>
        <w:div w:id="614679708">
          <w:marLeft w:val="0"/>
          <w:marRight w:val="0"/>
          <w:marTop w:val="0"/>
          <w:marBottom w:val="0"/>
          <w:divBdr>
            <w:top w:val="none" w:sz="0" w:space="0" w:color="auto"/>
            <w:left w:val="none" w:sz="0" w:space="0" w:color="auto"/>
            <w:bottom w:val="none" w:sz="0" w:space="0" w:color="auto"/>
            <w:right w:val="none" w:sz="0" w:space="0" w:color="auto"/>
          </w:divBdr>
        </w:div>
        <w:div w:id="998846120">
          <w:marLeft w:val="0"/>
          <w:marRight w:val="0"/>
          <w:marTop w:val="0"/>
          <w:marBottom w:val="0"/>
          <w:divBdr>
            <w:top w:val="none" w:sz="0" w:space="0" w:color="auto"/>
            <w:left w:val="none" w:sz="0" w:space="0" w:color="auto"/>
            <w:bottom w:val="none" w:sz="0" w:space="0" w:color="auto"/>
            <w:right w:val="none" w:sz="0" w:space="0" w:color="auto"/>
          </w:divBdr>
        </w:div>
        <w:div w:id="148444310">
          <w:marLeft w:val="0"/>
          <w:marRight w:val="0"/>
          <w:marTop w:val="0"/>
          <w:marBottom w:val="0"/>
          <w:divBdr>
            <w:top w:val="none" w:sz="0" w:space="0" w:color="auto"/>
            <w:left w:val="none" w:sz="0" w:space="0" w:color="auto"/>
            <w:bottom w:val="none" w:sz="0" w:space="0" w:color="auto"/>
            <w:right w:val="none" w:sz="0" w:space="0" w:color="auto"/>
          </w:divBdr>
        </w:div>
        <w:div w:id="1066761253">
          <w:marLeft w:val="0"/>
          <w:marRight w:val="0"/>
          <w:marTop w:val="0"/>
          <w:marBottom w:val="0"/>
          <w:divBdr>
            <w:top w:val="none" w:sz="0" w:space="0" w:color="auto"/>
            <w:left w:val="none" w:sz="0" w:space="0" w:color="auto"/>
            <w:bottom w:val="none" w:sz="0" w:space="0" w:color="auto"/>
            <w:right w:val="none" w:sz="0" w:space="0" w:color="auto"/>
          </w:divBdr>
        </w:div>
        <w:div w:id="1210459546">
          <w:marLeft w:val="0"/>
          <w:marRight w:val="0"/>
          <w:marTop w:val="0"/>
          <w:marBottom w:val="0"/>
          <w:divBdr>
            <w:top w:val="none" w:sz="0" w:space="0" w:color="auto"/>
            <w:left w:val="none" w:sz="0" w:space="0" w:color="auto"/>
            <w:bottom w:val="none" w:sz="0" w:space="0" w:color="auto"/>
            <w:right w:val="none" w:sz="0" w:space="0" w:color="auto"/>
          </w:divBdr>
        </w:div>
        <w:div w:id="618336722">
          <w:marLeft w:val="0"/>
          <w:marRight w:val="0"/>
          <w:marTop w:val="0"/>
          <w:marBottom w:val="0"/>
          <w:divBdr>
            <w:top w:val="none" w:sz="0" w:space="0" w:color="auto"/>
            <w:left w:val="none" w:sz="0" w:space="0" w:color="auto"/>
            <w:bottom w:val="none" w:sz="0" w:space="0" w:color="auto"/>
            <w:right w:val="none" w:sz="0" w:space="0" w:color="auto"/>
          </w:divBdr>
        </w:div>
      </w:divsChild>
    </w:div>
    <w:div w:id="1157068762">
      <w:bodyDiv w:val="1"/>
      <w:marLeft w:val="0"/>
      <w:marRight w:val="0"/>
      <w:marTop w:val="0"/>
      <w:marBottom w:val="0"/>
      <w:divBdr>
        <w:top w:val="none" w:sz="0" w:space="0" w:color="auto"/>
        <w:left w:val="none" w:sz="0" w:space="0" w:color="auto"/>
        <w:bottom w:val="none" w:sz="0" w:space="0" w:color="auto"/>
        <w:right w:val="none" w:sz="0" w:space="0" w:color="auto"/>
      </w:divBdr>
    </w:div>
    <w:div w:id="1163009208">
      <w:bodyDiv w:val="1"/>
      <w:marLeft w:val="0"/>
      <w:marRight w:val="0"/>
      <w:marTop w:val="0"/>
      <w:marBottom w:val="0"/>
      <w:divBdr>
        <w:top w:val="none" w:sz="0" w:space="0" w:color="auto"/>
        <w:left w:val="none" w:sz="0" w:space="0" w:color="auto"/>
        <w:bottom w:val="none" w:sz="0" w:space="0" w:color="auto"/>
        <w:right w:val="none" w:sz="0" w:space="0" w:color="auto"/>
      </w:divBdr>
    </w:div>
    <w:div w:id="1175413260">
      <w:bodyDiv w:val="1"/>
      <w:marLeft w:val="0"/>
      <w:marRight w:val="0"/>
      <w:marTop w:val="0"/>
      <w:marBottom w:val="0"/>
      <w:divBdr>
        <w:top w:val="none" w:sz="0" w:space="0" w:color="auto"/>
        <w:left w:val="none" w:sz="0" w:space="0" w:color="auto"/>
        <w:bottom w:val="none" w:sz="0" w:space="0" w:color="auto"/>
        <w:right w:val="none" w:sz="0" w:space="0" w:color="auto"/>
      </w:divBdr>
      <w:divsChild>
        <w:div w:id="1594850891">
          <w:marLeft w:val="0"/>
          <w:marRight w:val="0"/>
          <w:marTop w:val="0"/>
          <w:marBottom w:val="0"/>
          <w:divBdr>
            <w:top w:val="none" w:sz="0" w:space="0" w:color="auto"/>
            <w:left w:val="none" w:sz="0" w:space="0" w:color="auto"/>
            <w:bottom w:val="none" w:sz="0" w:space="0" w:color="auto"/>
            <w:right w:val="none" w:sz="0" w:space="0" w:color="auto"/>
          </w:divBdr>
        </w:div>
        <w:div w:id="739206498">
          <w:marLeft w:val="0"/>
          <w:marRight w:val="0"/>
          <w:marTop w:val="0"/>
          <w:marBottom w:val="0"/>
          <w:divBdr>
            <w:top w:val="none" w:sz="0" w:space="0" w:color="auto"/>
            <w:left w:val="none" w:sz="0" w:space="0" w:color="auto"/>
            <w:bottom w:val="none" w:sz="0" w:space="0" w:color="auto"/>
            <w:right w:val="none" w:sz="0" w:space="0" w:color="auto"/>
          </w:divBdr>
        </w:div>
        <w:div w:id="256597008">
          <w:marLeft w:val="0"/>
          <w:marRight w:val="0"/>
          <w:marTop w:val="0"/>
          <w:marBottom w:val="0"/>
          <w:divBdr>
            <w:top w:val="none" w:sz="0" w:space="0" w:color="auto"/>
            <w:left w:val="none" w:sz="0" w:space="0" w:color="auto"/>
            <w:bottom w:val="none" w:sz="0" w:space="0" w:color="auto"/>
            <w:right w:val="none" w:sz="0" w:space="0" w:color="auto"/>
          </w:divBdr>
        </w:div>
        <w:div w:id="1780757144">
          <w:marLeft w:val="0"/>
          <w:marRight w:val="0"/>
          <w:marTop w:val="0"/>
          <w:marBottom w:val="0"/>
          <w:divBdr>
            <w:top w:val="none" w:sz="0" w:space="0" w:color="auto"/>
            <w:left w:val="none" w:sz="0" w:space="0" w:color="auto"/>
            <w:bottom w:val="none" w:sz="0" w:space="0" w:color="auto"/>
            <w:right w:val="none" w:sz="0" w:space="0" w:color="auto"/>
          </w:divBdr>
        </w:div>
        <w:div w:id="2080514222">
          <w:marLeft w:val="0"/>
          <w:marRight w:val="0"/>
          <w:marTop w:val="0"/>
          <w:marBottom w:val="0"/>
          <w:divBdr>
            <w:top w:val="none" w:sz="0" w:space="0" w:color="auto"/>
            <w:left w:val="none" w:sz="0" w:space="0" w:color="auto"/>
            <w:bottom w:val="none" w:sz="0" w:space="0" w:color="auto"/>
            <w:right w:val="none" w:sz="0" w:space="0" w:color="auto"/>
          </w:divBdr>
        </w:div>
      </w:divsChild>
    </w:div>
    <w:div w:id="1177189923">
      <w:bodyDiv w:val="1"/>
      <w:marLeft w:val="0"/>
      <w:marRight w:val="0"/>
      <w:marTop w:val="0"/>
      <w:marBottom w:val="0"/>
      <w:divBdr>
        <w:top w:val="none" w:sz="0" w:space="0" w:color="auto"/>
        <w:left w:val="none" w:sz="0" w:space="0" w:color="auto"/>
        <w:bottom w:val="none" w:sz="0" w:space="0" w:color="auto"/>
        <w:right w:val="none" w:sz="0" w:space="0" w:color="auto"/>
      </w:divBdr>
    </w:div>
    <w:div w:id="1191529447">
      <w:bodyDiv w:val="1"/>
      <w:marLeft w:val="0"/>
      <w:marRight w:val="0"/>
      <w:marTop w:val="0"/>
      <w:marBottom w:val="0"/>
      <w:divBdr>
        <w:top w:val="none" w:sz="0" w:space="0" w:color="auto"/>
        <w:left w:val="none" w:sz="0" w:space="0" w:color="auto"/>
        <w:bottom w:val="none" w:sz="0" w:space="0" w:color="auto"/>
        <w:right w:val="none" w:sz="0" w:space="0" w:color="auto"/>
      </w:divBdr>
    </w:div>
    <w:div w:id="1223054230">
      <w:bodyDiv w:val="1"/>
      <w:marLeft w:val="0"/>
      <w:marRight w:val="0"/>
      <w:marTop w:val="0"/>
      <w:marBottom w:val="0"/>
      <w:divBdr>
        <w:top w:val="none" w:sz="0" w:space="0" w:color="auto"/>
        <w:left w:val="none" w:sz="0" w:space="0" w:color="auto"/>
        <w:bottom w:val="none" w:sz="0" w:space="0" w:color="auto"/>
        <w:right w:val="none" w:sz="0" w:space="0" w:color="auto"/>
      </w:divBdr>
    </w:div>
    <w:div w:id="1231576652">
      <w:bodyDiv w:val="1"/>
      <w:marLeft w:val="0"/>
      <w:marRight w:val="0"/>
      <w:marTop w:val="0"/>
      <w:marBottom w:val="0"/>
      <w:divBdr>
        <w:top w:val="none" w:sz="0" w:space="0" w:color="auto"/>
        <w:left w:val="none" w:sz="0" w:space="0" w:color="auto"/>
        <w:bottom w:val="none" w:sz="0" w:space="0" w:color="auto"/>
        <w:right w:val="none" w:sz="0" w:space="0" w:color="auto"/>
      </w:divBdr>
    </w:div>
    <w:div w:id="1234390394">
      <w:bodyDiv w:val="1"/>
      <w:marLeft w:val="0"/>
      <w:marRight w:val="0"/>
      <w:marTop w:val="0"/>
      <w:marBottom w:val="0"/>
      <w:divBdr>
        <w:top w:val="none" w:sz="0" w:space="0" w:color="auto"/>
        <w:left w:val="none" w:sz="0" w:space="0" w:color="auto"/>
        <w:bottom w:val="none" w:sz="0" w:space="0" w:color="auto"/>
        <w:right w:val="none" w:sz="0" w:space="0" w:color="auto"/>
      </w:divBdr>
    </w:div>
    <w:div w:id="1251541346">
      <w:bodyDiv w:val="1"/>
      <w:marLeft w:val="0"/>
      <w:marRight w:val="0"/>
      <w:marTop w:val="0"/>
      <w:marBottom w:val="0"/>
      <w:divBdr>
        <w:top w:val="none" w:sz="0" w:space="0" w:color="auto"/>
        <w:left w:val="none" w:sz="0" w:space="0" w:color="auto"/>
        <w:bottom w:val="none" w:sz="0" w:space="0" w:color="auto"/>
        <w:right w:val="none" w:sz="0" w:space="0" w:color="auto"/>
      </w:divBdr>
    </w:div>
    <w:div w:id="1275746188">
      <w:bodyDiv w:val="1"/>
      <w:marLeft w:val="0"/>
      <w:marRight w:val="0"/>
      <w:marTop w:val="0"/>
      <w:marBottom w:val="0"/>
      <w:divBdr>
        <w:top w:val="none" w:sz="0" w:space="0" w:color="auto"/>
        <w:left w:val="none" w:sz="0" w:space="0" w:color="auto"/>
        <w:bottom w:val="none" w:sz="0" w:space="0" w:color="auto"/>
        <w:right w:val="none" w:sz="0" w:space="0" w:color="auto"/>
      </w:divBdr>
    </w:div>
    <w:div w:id="1282807291">
      <w:bodyDiv w:val="1"/>
      <w:marLeft w:val="0"/>
      <w:marRight w:val="0"/>
      <w:marTop w:val="0"/>
      <w:marBottom w:val="0"/>
      <w:divBdr>
        <w:top w:val="none" w:sz="0" w:space="0" w:color="auto"/>
        <w:left w:val="none" w:sz="0" w:space="0" w:color="auto"/>
        <w:bottom w:val="none" w:sz="0" w:space="0" w:color="auto"/>
        <w:right w:val="none" w:sz="0" w:space="0" w:color="auto"/>
      </w:divBdr>
    </w:div>
    <w:div w:id="1283654895">
      <w:bodyDiv w:val="1"/>
      <w:marLeft w:val="0"/>
      <w:marRight w:val="0"/>
      <w:marTop w:val="0"/>
      <w:marBottom w:val="0"/>
      <w:divBdr>
        <w:top w:val="none" w:sz="0" w:space="0" w:color="auto"/>
        <w:left w:val="none" w:sz="0" w:space="0" w:color="auto"/>
        <w:bottom w:val="none" w:sz="0" w:space="0" w:color="auto"/>
        <w:right w:val="none" w:sz="0" w:space="0" w:color="auto"/>
      </w:divBdr>
      <w:divsChild>
        <w:div w:id="2105881999">
          <w:marLeft w:val="0"/>
          <w:marRight w:val="0"/>
          <w:marTop w:val="0"/>
          <w:marBottom w:val="0"/>
          <w:divBdr>
            <w:top w:val="none" w:sz="0" w:space="0" w:color="auto"/>
            <w:left w:val="none" w:sz="0" w:space="0" w:color="auto"/>
            <w:bottom w:val="none" w:sz="0" w:space="0" w:color="auto"/>
            <w:right w:val="none" w:sz="0" w:space="0" w:color="auto"/>
          </w:divBdr>
          <w:divsChild>
            <w:div w:id="305286363">
              <w:marLeft w:val="0"/>
              <w:marRight w:val="0"/>
              <w:marTop w:val="0"/>
              <w:marBottom w:val="0"/>
              <w:divBdr>
                <w:top w:val="none" w:sz="0" w:space="0" w:color="auto"/>
                <w:left w:val="none" w:sz="0" w:space="0" w:color="auto"/>
                <w:bottom w:val="none" w:sz="0" w:space="0" w:color="auto"/>
                <w:right w:val="none" w:sz="0" w:space="0" w:color="auto"/>
              </w:divBdr>
              <w:divsChild>
                <w:div w:id="1254581948">
                  <w:marLeft w:val="0"/>
                  <w:marRight w:val="0"/>
                  <w:marTop w:val="0"/>
                  <w:marBottom w:val="0"/>
                  <w:divBdr>
                    <w:top w:val="none" w:sz="0" w:space="0" w:color="auto"/>
                    <w:left w:val="none" w:sz="0" w:space="0" w:color="auto"/>
                    <w:bottom w:val="none" w:sz="0" w:space="0" w:color="auto"/>
                    <w:right w:val="none" w:sz="0" w:space="0" w:color="auto"/>
                  </w:divBdr>
                </w:div>
                <w:div w:id="130935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139265">
      <w:bodyDiv w:val="1"/>
      <w:marLeft w:val="0"/>
      <w:marRight w:val="0"/>
      <w:marTop w:val="0"/>
      <w:marBottom w:val="0"/>
      <w:divBdr>
        <w:top w:val="none" w:sz="0" w:space="0" w:color="auto"/>
        <w:left w:val="none" w:sz="0" w:space="0" w:color="auto"/>
        <w:bottom w:val="none" w:sz="0" w:space="0" w:color="auto"/>
        <w:right w:val="none" w:sz="0" w:space="0" w:color="auto"/>
      </w:divBdr>
    </w:div>
    <w:div w:id="1323466644">
      <w:bodyDiv w:val="1"/>
      <w:marLeft w:val="0"/>
      <w:marRight w:val="0"/>
      <w:marTop w:val="0"/>
      <w:marBottom w:val="0"/>
      <w:divBdr>
        <w:top w:val="none" w:sz="0" w:space="0" w:color="auto"/>
        <w:left w:val="none" w:sz="0" w:space="0" w:color="auto"/>
        <w:bottom w:val="none" w:sz="0" w:space="0" w:color="auto"/>
        <w:right w:val="none" w:sz="0" w:space="0" w:color="auto"/>
      </w:divBdr>
      <w:divsChild>
        <w:div w:id="1749885342">
          <w:marLeft w:val="547"/>
          <w:marRight w:val="0"/>
          <w:marTop w:val="0"/>
          <w:marBottom w:val="0"/>
          <w:divBdr>
            <w:top w:val="none" w:sz="0" w:space="0" w:color="auto"/>
            <w:left w:val="none" w:sz="0" w:space="0" w:color="auto"/>
            <w:bottom w:val="none" w:sz="0" w:space="0" w:color="auto"/>
            <w:right w:val="none" w:sz="0" w:space="0" w:color="auto"/>
          </w:divBdr>
        </w:div>
      </w:divsChild>
    </w:div>
    <w:div w:id="1330986087">
      <w:bodyDiv w:val="1"/>
      <w:marLeft w:val="0"/>
      <w:marRight w:val="0"/>
      <w:marTop w:val="0"/>
      <w:marBottom w:val="0"/>
      <w:divBdr>
        <w:top w:val="none" w:sz="0" w:space="0" w:color="auto"/>
        <w:left w:val="none" w:sz="0" w:space="0" w:color="auto"/>
        <w:bottom w:val="none" w:sz="0" w:space="0" w:color="auto"/>
        <w:right w:val="none" w:sz="0" w:space="0" w:color="auto"/>
      </w:divBdr>
    </w:div>
    <w:div w:id="1340085072">
      <w:bodyDiv w:val="1"/>
      <w:marLeft w:val="0"/>
      <w:marRight w:val="0"/>
      <w:marTop w:val="0"/>
      <w:marBottom w:val="0"/>
      <w:divBdr>
        <w:top w:val="none" w:sz="0" w:space="0" w:color="auto"/>
        <w:left w:val="none" w:sz="0" w:space="0" w:color="auto"/>
        <w:bottom w:val="none" w:sz="0" w:space="0" w:color="auto"/>
        <w:right w:val="none" w:sz="0" w:space="0" w:color="auto"/>
      </w:divBdr>
      <w:divsChild>
        <w:div w:id="851072270">
          <w:marLeft w:val="0"/>
          <w:marRight w:val="0"/>
          <w:marTop w:val="0"/>
          <w:marBottom w:val="0"/>
          <w:divBdr>
            <w:top w:val="none" w:sz="0" w:space="0" w:color="auto"/>
            <w:left w:val="none" w:sz="0" w:space="0" w:color="auto"/>
            <w:bottom w:val="none" w:sz="0" w:space="0" w:color="auto"/>
            <w:right w:val="none" w:sz="0" w:space="0" w:color="auto"/>
          </w:divBdr>
        </w:div>
        <w:div w:id="696854433">
          <w:marLeft w:val="0"/>
          <w:marRight w:val="0"/>
          <w:marTop w:val="0"/>
          <w:marBottom w:val="0"/>
          <w:divBdr>
            <w:top w:val="none" w:sz="0" w:space="0" w:color="auto"/>
            <w:left w:val="none" w:sz="0" w:space="0" w:color="auto"/>
            <w:bottom w:val="none" w:sz="0" w:space="0" w:color="auto"/>
            <w:right w:val="none" w:sz="0" w:space="0" w:color="auto"/>
          </w:divBdr>
        </w:div>
      </w:divsChild>
    </w:div>
    <w:div w:id="1347635460">
      <w:bodyDiv w:val="1"/>
      <w:marLeft w:val="0"/>
      <w:marRight w:val="0"/>
      <w:marTop w:val="0"/>
      <w:marBottom w:val="0"/>
      <w:divBdr>
        <w:top w:val="none" w:sz="0" w:space="0" w:color="auto"/>
        <w:left w:val="none" w:sz="0" w:space="0" w:color="auto"/>
        <w:bottom w:val="none" w:sz="0" w:space="0" w:color="auto"/>
        <w:right w:val="none" w:sz="0" w:space="0" w:color="auto"/>
      </w:divBdr>
    </w:div>
    <w:div w:id="1362586763">
      <w:bodyDiv w:val="1"/>
      <w:marLeft w:val="0"/>
      <w:marRight w:val="0"/>
      <w:marTop w:val="0"/>
      <w:marBottom w:val="0"/>
      <w:divBdr>
        <w:top w:val="none" w:sz="0" w:space="0" w:color="auto"/>
        <w:left w:val="none" w:sz="0" w:space="0" w:color="auto"/>
        <w:bottom w:val="none" w:sz="0" w:space="0" w:color="auto"/>
        <w:right w:val="none" w:sz="0" w:space="0" w:color="auto"/>
      </w:divBdr>
      <w:divsChild>
        <w:div w:id="1246109401">
          <w:marLeft w:val="0"/>
          <w:marRight w:val="0"/>
          <w:marTop w:val="0"/>
          <w:marBottom w:val="0"/>
          <w:divBdr>
            <w:top w:val="none" w:sz="0" w:space="0" w:color="auto"/>
            <w:left w:val="none" w:sz="0" w:space="0" w:color="auto"/>
            <w:bottom w:val="none" w:sz="0" w:space="0" w:color="auto"/>
            <w:right w:val="none" w:sz="0" w:space="0" w:color="auto"/>
          </w:divBdr>
        </w:div>
        <w:div w:id="2137067456">
          <w:marLeft w:val="0"/>
          <w:marRight w:val="0"/>
          <w:marTop w:val="0"/>
          <w:marBottom w:val="0"/>
          <w:divBdr>
            <w:top w:val="none" w:sz="0" w:space="0" w:color="auto"/>
            <w:left w:val="none" w:sz="0" w:space="0" w:color="auto"/>
            <w:bottom w:val="none" w:sz="0" w:space="0" w:color="auto"/>
            <w:right w:val="none" w:sz="0" w:space="0" w:color="auto"/>
          </w:divBdr>
        </w:div>
        <w:div w:id="1251432938">
          <w:marLeft w:val="0"/>
          <w:marRight w:val="0"/>
          <w:marTop w:val="0"/>
          <w:marBottom w:val="0"/>
          <w:divBdr>
            <w:top w:val="none" w:sz="0" w:space="0" w:color="auto"/>
            <w:left w:val="none" w:sz="0" w:space="0" w:color="auto"/>
            <w:bottom w:val="none" w:sz="0" w:space="0" w:color="auto"/>
            <w:right w:val="none" w:sz="0" w:space="0" w:color="auto"/>
          </w:divBdr>
        </w:div>
        <w:div w:id="56366128">
          <w:marLeft w:val="0"/>
          <w:marRight w:val="0"/>
          <w:marTop w:val="0"/>
          <w:marBottom w:val="0"/>
          <w:divBdr>
            <w:top w:val="none" w:sz="0" w:space="0" w:color="auto"/>
            <w:left w:val="none" w:sz="0" w:space="0" w:color="auto"/>
            <w:bottom w:val="none" w:sz="0" w:space="0" w:color="auto"/>
            <w:right w:val="none" w:sz="0" w:space="0" w:color="auto"/>
          </w:divBdr>
        </w:div>
        <w:div w:id="205610283">
          <w:marLeft w:val="0"/>
          <w:marRight w:val="0"/>
          <w:marTop w:val="0"/>
          <w:marBottom w:val="0"/>
          <w:divBdr>
            <w:top w:val="none" w:sz="0" w:space="0" w:color="auto"/>
            <w:left w:val="none" w:sz="0" w:space="0" w:color="auto"/>
            <w:bottom w:val="none" w:sz="0" w:space="0" w:color="auto"/>
            <w:right w:val="none" w:sz="0" w:space="0" w:color="auto"/>
          </w:divBdr>
        </w:div>
        <w:div w:id="1771583249">
          <w:marLeft w:val="0"/>
          <w:marRight w:val="0"/>
          <w:marTop w:val="0"/>
          <w:marBottom w:val="0"/>
          <w:divBdr>
            <w:top w:val="none" w:sz="0" w:space="0" w:color="auto"/>
            <w:left w:val="none" w:sz="0" w:space="0" w:color="auto"/>
            <w:bottom w:val="none" w:sz="0" w:space="0" w:color="auto"/>
            <w:right w:val="none" w:sz="0" w:space="0" w:color="auto"/>
          </w:divBdr>
        </w:div>
        <w:div w:id="822815859">
          <w:marLeft w:val="0"/>
          <w:marRight w:val="0"/>
          <w:marTop w:val="0"/>
          <w:marBottom w:val="0"/>
          <w:divBdr>
            <w:top w:val="none" w:sz="0" w:space="0" w:color="auto"/>
            <w:left w:val="none" w:sz="0" w:space="0" w:color="auto"/>
            <w:bottom w:val="none" w:sz="0" w:space="0" w:color="auto"/>
            <w:right w:val="none" w:sz="0" w:space="0" w:color="auto"/>
          </w:divBdr>
        </w:div>
        <w:div w:id="1257522223">
          <w:marLeft w:val="0"/>
          <w:marRight w:val="0"/>
          <w:marTop w:val="0"/>
          <w:marBottom w:val="0"/>
          <w:divBdr>
            <w:top w:val="none" w:sz="0" w:space="0" w:color="auto"/>
            <w:left w:val="none" w:sz="0" w:space="0" w:color="auto"/>
            <w:bottom w:val="none" w:sz="0" w:space="0" w:color="auto"/>
            <w:right w:val="none" w:sz="0" w:space="0" w:color="auto"/>
          </w:divBdr>
        </w:div>
      </w:divsChild>
    </w:div>
    <w:div w:id="1380589663">
      <w:bodyDiv w:val="1"/>
      <w:marLeft w:val="0"/>
      <w:marRight w:val="0"/>
      <w:marTop w:val="0"/>
      <w:marBottom w:val="0"/>
      <w:divBdr>
        <w:top w:val="none" w:sz="0" w:space="0" w:color="auto"/>
        <w:left w:val="none" w:sz="0" w:space="0" w:color="auto"/>
        <w:bottom w:val="none" w:sz="0" w:space="0" w:color="auto"/>
        <w:right w:val="none" w:sz="0" w:space="0" w:color="auto"/>
      </w:divBdr>
    </w:div>
    <w:div w:id="1381589155">
      <w:bodyDiv w:val="1"/>
      <w:marLeft w:val="0"/>
      <w:marRight w:val="0"/>
      <w:marTop w:val="0"/>
      <w:marBottom w:val="0"/>
      <w:divBdr>
        <w:top w:val="none" w:sz="0" w:space="0" w:color="auto"/>
        <w:left w:val="none" w:sz="0" w:space="0" w:color="auto"/>
        <w:bottom w:val="none" w:sz="0" w:space="0" w:color="auto"/>
        <w:right w:val="none" w:sz="0" w:space="0" w:color="auto"/>
      </w:divBdr>
    </w:div>
    <w:div w:id="1387336110">
      <w:bodyDiv w:val="1"/>
      <w:marLeft w:val="0"/>
      <w:marRight w:val="0"/>
      <w:marTop w:val="0"/>
      <w:marBottom w:val="0"/>
      <w:divBdr>
        <w:top w:val="none" w:sz="0" w:space="0" w:color="auto"/>
        <w:left w:val="none" w:sz="0" w:space="0" w:color="auto"/>
        <w:bottom w:val="none" w:sz="0" w:space="0" w:color="auto"/>
        <w:right w:val="none" w:sz="0" w:space="0" w:color="auto"/>
      </w:divBdr>
      <w:divsChild>
        <w:div w:id="227807372">
          <w:marLeft w:val="0"/>
          <w:marRight w:val="0"/>
          <w:marTop w:val="0"/>
          <w:marBottom w:val="0"/>
          <w:divBdr>
            <w:top w:val="none" w:sz="0" w:space="0" w:color="auto"/>
            <w:left w:val="none" w:sz="0" w:space="0" w:color="auto"/>
            <w:bottom w:val="none" w:sz="0" w:space="0" w:color="auto"/>
            <w:right w:val="none" w:sz="0" w:space="0" w:color="auto"/>
          </w:divBdr>
          <w:divsChild>
            <w:div w:id="548224388">
              <w:marLeft w:val="0"/>
              <w:marRight w:val="0"/>
              <w:marTop w:val="0"/>
              <w:marBottom w:val="0"/>
              <w:divBdr>
                <w:top w:val="none" w:sz="0" w:space="0" w:color="auto"/>
                <w:left w:val="none" w:sz="0" w:space="0" w:color="auto"/>
                <w:bottom w:val="none" w:sz="0" w:space="0" w:color="auto"/>
                <w:right w:val="none" w:sz="0" w:space="0" w:color="auto"/>
              </w:divBdr>
              <w:divsChild>
                <w:div w:id="1477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13293">
      <w:bodyDiv w:val="1"/>
      <w:marLeft w:val="0"/>
      <w:marRight w:val="0"/>
      <w:marTop w:val="0"/>
      <w:marBottom w:val="0"/>
      <w:divBdr>
        <w:top w:val="none" w:sz="0" w:space="0" w:color="auto"/>
        <w:left w:val="none" w:sz="0" w:space="0" w:color="auto"/>
        <w:bottom w:val="none" w:sz="0" w:space="0" w:color="auto"/>
        <w:right w:val="none" w:sz="0" w:space="0" w:color="auto"/>
      </w:divBdr>
    </w:div>
    <w:div w:id="1395666245">
      <w:bodyDiv w:val="1"/>
      <w:marLeft w:val="0"/>
      <w:marRight w:val="0"/>
      <w:marTop w:val="0"/>
      <w:marBottom w:val="0"/>
      <w:divBdr>
        <w:top w:val="none" w:sz="0" w:space="0" w:color="auto"/>
        <w:left w:val="none" w:sz="0" w:space="0" w:color="auto"/>
        <w:bottom w:val="none" w:sz="0" w:space="0" w:color="auto"/>
        <w:right w:val="none" w:sz="0" w:space="0" w:color="auto"/>
      </w:divBdr>
    </w:div>
    <w:div w:id="1397825692">
      <w:bodyDiv w:val="1"/>
      <w:marLeft w:val="0"/>
      <w:marRight w:val="0"/>
      <w:marTop w:val="0"/>
      <w:marBottom w:val="0"/>
      <w:divBdr>
        <w:top w:val="none" w:sz="0" w:space="0" w:color="auto"/>
        <w:left w:val="none" w:sz="0" w:space="0" w:color="auto"/>
        <w:bottom w:val="none" w:sz="0" w:space="0" w:color="auto"/>
        <w:right w:val="none" w:sz="0" w:space="0" w:color="auto"/>
      </w:divBdr>
    </w:div>
    <w:div w:id="1405907418">
      <w:bodyDiv w:val="1"/>
      <w:marLeft w:val="0"/>
      <w:marRight w:val="0"/>
      <w:marTop w:val="0"/>
      <w:marBottom w:val="0"/>
      <w:divBdr>
        <w:top w:val="none" w:sz="0" w:space="0" w:color="auto"/>
        <w:left w:val="none" w:sz="0" w:space="0" w:color="auto"/>
        <w:bottom w:val="none" w:sz="0" w:space="0" w:color="auto"/>
        <w:right w:val="none" w:sz="0" w:space="0" w:color="auto"/>
      </w:divBdr>
      <w:divsChild>
        <w:div w:id="768961875">
          <w:marLeft w:val="0"/>
          <w:marRight w:val="0"/>
          <w:marTop w:val="0"/>
          <w:marBottom w:val="0"/>
          <w:divBdr>
            <w:top w:val="none" w:sz="0" w:space="0" w:color="auto"/>
            <w:left w:val="none" w:sz="0" w:space="0" w:color="auto"/>
            <w:bottom w:val="none" w:sz="0" w:space="0" w:color="auto"/>
            <w:right w:val="none" w:sz="0" w:space="0" w:color="auto"/>
          </w:divBdr>
        </w:div>
        <w:div w:id="856970308">
          <w:marLeft w:val="0"/>
          <w:marRight w:val="0"/>
          <w:marTop w:val="0"/>
          <w:marBottom w:val="0"/>
          <w:divBdr>
            <w:top w:val="none" w:sz="0" w:space="0" w:color="auto"/>
            <w:left w:val="none" w:sz="0" w:space="0" w:color="auto"/>
            <w:bottom w:val="none" w:sz="0" w:space="0" w:color="auto"/>
            <w:right w:val="none" w:sz="0" w:space="0" w:color="auto"/>
          </w:divBdr>
        </w:div>
      </w:divsChild>
    </w:div>
    <w:div w:id="1406074908">
      <w:bodyDiv w:val="1"/>
      <w:marLeft w:val="0"/>
      <w:marRight w:val="0"/>
      <w:marTop w:val="0"/>
      <w:marBottom w:val="0"/>
      <w:divBdr>
        <w:top w:val="none" w:sz="0" w:space="0" w:color="auto"/>
        <w:left w:val="none" w:sz="0" w:space="0" w:color="auto"/>
        <w:bottom w:val="none" w:sz="0" w:space="0" w:color="auto"/>
        <w:right w:val="none" w:sz="0" w:space="0" w:color="auto"/>
      </w:divBdr>
    </w:div>
    <w:div w:id="1416705179">
      <w:bodyDiv w:val="1"/>
      <w:marLeft w:val="0"/>
      <w:marRight w:val="0"/>
      <w:marTop w:val="0"/>
      <w:marBottom w:val="0"/>
      <w:divBdr>
        <w:top w:val="none" w:sz="0" w:space="0" w:color="auto"/>
        <w:left w:val="none" w:sz="0" w:space="0" w:color="auto"/>
        <w:bottom w:val="none" w:sz="0" w:space="0" w:color="auto"/>
        <w:right w:val="none" w:sz="0" w:space="0" w:color="auto"/>
      </w:divBdr>
      <w:divsChild>
        <w:div w:id="705908972">
          <w:marLeft w:val="0"/>
          <w:marRight w:val="0"/>
          <w:marTop w:val="0"/>
          <w:marBottom w:val="0"/>
          <w:divBdr>
            <w:top w:val="none" w:sz="0" w:space="0" w:color="auto"/>
            <w:left w:val="none" w:sz="0" w:space="0" w:color="auto"/>
            <w:bottom w:val="none" w:sz="0" w:space="0" w:color="auto"/>
            <w:right w:val="none" w:sz="0" w:space="0" w:color="auto"/>
          </w:divBdr>
        </w:div>
        <w:div w:id="292565109">
          <w:marLeft w:val="0"/>
          <w:marRight w:val="0"/>
          <w:marTop w:val="0"/>
          <w:marBottom w:val="0"/>
          <w:divBdr>
            <w:top w:val="none" w:sz="0" w:space="0" w:color="auto"/>
            <w:left w:val="none" w:sz="0" w:space="0" w:color="auto"/>
            <w:bottom w:val="none" w:sz="0" w:space="0" w:color="auto"/>
            <w:right w:val="none" w:sz="0" w:space="0" w:color="auto"/>
          </w:divBdr>
        </w:div>
        <w:div w:id="396367230">
          <w:marLeft w:val="0"/>
          <w:marRight w:val="0"/>
          <w:marTop w:val="0"/>
          <w:marBottom w:val="0"/>
          <w:divBdr>
            <w:top w:val="none" w:sz="0" w:space="0" w:color="auto"/>
            <w:left w:val="none" w:sz="0" w:space="0" w:color="auto"/>
            <w:bottom w:val="none" w:sz="0" w:space="0" w:color="auto"/>
            <w:right w:val="none" w:sz="0" w:space="0" w:color="auto"/>
          </w:divBdr>
        </w:div>
        <w:div w:id="2130934678">
          <w:marLeft w:val="0"/>
          <w:marRight w:val="0"/>
          <w:marTop w:val="0"/>
          <w:marBottom w:val="0"/>
          <w:divBdr>
            <w:top w:val="none" w:sz="0" w:space="0" w:color="auto"/>
            <w:left w:val="none" w:sz="0" w:space="0" w:color="auto"/>
            <w:bottom w:val="none" w:sz="0" w:space="0" w:color="auto"/>
            <w:right w:val="none" w:sz="0" w:space="0" w:color="auto"/>
          </w:divBdr>
        </w:div>
      </w:divsChild>
    </w:div>
    <w:div w:id="1418138808">
      <w:bodyDiv w:val="1"/>
      <w:marLeft w:val="0"/>
      <w:marRight w:val="0"/>
      <w:marTop w:val="0"/>
      <w:marBottom w:val="0"/>
      <w:divBdr>
        <w:top w:val="none" w:sz="0" w:space="0" w:color="auto"/>
        <w:left w:val="none" w:sz="0" w:space="0" w:color="auto"/>
        <w:bottom w:val="none" w:sz="0" w:space="0" w:color="auto"/>
        <w:right w:val="none" w:sz="0" w:space="0" w:color="auto"/>
      </w:divBdr>
    </w:div>
    <w:div w:id="1422414510">
      <w:bodyDiv w:val="1"/>
      <w:marLeft w:val="0"/>
      <w:marRight w:val="0"/>
      <w:marTop w:val="0"/>
      <w:marBottom w:val="0"/>
      <w:divBdr>
        <w:top w:val="none" w:sz="0" w:space="0" w:color="auto"/>
        <w:left w:val="none" w:sz="0" w:space="0" w:color="auto"/>
        <w:bottom w:val="none" w:sz="0" w:space="0" w:color="auto"/>
        <w:right w:val="none" w:sz="0" w:space="0" w:color="auto"/>
      </w:divBdr>
    </w:div>
    <w:div w:id="1426925133">
      <w:bodyDiv w:val="1"/>
      <w:marLeft w:val="0"/>
      <w:marRight w:val="0"/>
      <w:marTop w:val="0"/>
      <w:marBottom w:val="0"/>
      <w:divBdr>
        <w:top w:val="none" w:sz="0" w:space="0" w:color="auto"/>
        <w:left w:val="none" w:sz="0" w:space="0" w:color="auto"/>
        <w:bottom w:val="none" w:sz="0" w:space="0" w:color="auto"/>
        <w:right w:val="none" w:sz="0" w:space="0" w:color="auto"/>
      </w:divBdr>
      <w:divsChild>
        <w:div w:id="562330223">
          <w:marLeft w:val="446"/>
          <w:marRight w:val="0"/>
          <w:marTop w:val="0"/>
          <w:marBottom w:val="0"/>
          <w:divBdr>
            <w:top w:val="none" w:sz="0" w:space="0" w:color="auto"/>
            <w:left w:val="none" w:sz="0" w:space="0" w:color="auto"/>
            <w:bottom w:val="none" w:sz="0" w:space="0" w:color="auto"/>
            <w:right w:val="none" w:sz="0" w:space="0" w:color="auto"/>
          </w:divBdr>
        </w:div>
        <w:div w:id="1252474594">
          <w:marLeft w:val="446"/>
          <w:marRight w:val="0"/>
          <w:marTop w:val="0"/>
          <w:marBottom w:val="0"/>
          <w:divBdr>
            <w:top w:val="none" w:sz="0" w:space="0" w:color="auto"/>
            <w:left w:val="none" w:sz="0" w:space="0" w:color="auto"/>
            <w:bottom w:val="none" w:sz="0" w:space="0" w:color="auto"/>
            <w:right w:val="none" w:sz="0" w:space="0" w:color="auto"/>
          </w:divBdr>
        </w:div>
        <w:div w:id="649166747">
          <w:marLeft w:val="446"/>
          <w:marRight w:val="0"/>
          <w:marTop w:val="0"/>
          <w:marBottom w:val="0"/>
          <w:divBdr>
            <w:top w:val="none" w:sz="0" w:space="0" w:color="auto"/>
            <w:left w:val="none" w:sz="0" w:space="0" w:color="auto"/>
            <w:bottom w:val="none" w:sz="0" w:space="0" w:color="auto"/>
            <w:right w:val="none" w:sz="0" w:space="0" w:color="auto"/>
          </w:divBdr>
        </w:div>
        <w:div w:id="1865896784">
          <w:marLeft w:val="1166"/>
          <w:marRight w:val="0"/>
          <w:marTop w:val="0"/>
          <w:marBottom w:val="0"/>
          <w:divBdr>
            <w:top w:val="none" w:sz="0" w:space="0" w:color="auto"/>
            <w:left w:val="none" w:sz="0" w:space="0" w:color="auto"/>
            <w:bottom w:val="none" w:sz="0" w:space="0" w:color="auto"/>
            <w:right w:val="none" w:sz="0" w:space="0" w:color="auto"/>
          </w:divBdr>
        </w:div>
        <w:div w:id="1975214699">
          <w:marLeft w:val="1166"/>
          <w:marRight w:val="0"/>
          <w:marTop w:val="0"/>
          <w:marBottom w:val="0"/>
          <w:divBdr>
            <w:top w:val="none" w:sz="0" w:space="0" w:color="auto"/>
            <w:left w:val="none" w:sz="0" w:space="0" w:color="auto"/>
            <w:bottom w:val="none" w:sz="0" w:space="0" w:color="auto"/>
            <w:right w:val="none" w:sz="0" w:space="0" w:color="auto"/>
          </w:divBdr>
        </w:div>
        <w:div w:id="1315337883">
          <w:marLeft w:val="1166"/>
          <w:marRight w:val="0"/>
          <w:marTop w:val="0"/>
          <w:marBottom w:val="0"/>
          <w:divBdr>
            <w:top w:val="none" w:sz="0" w:space="0" w:color="auto"/>
            <w:left w:val="none" w:sz="0" w:space="0" w:color="auto"/>
            <w:bottom w:val="none" w:sz="0" w:space="0" w:color="auto"/>
            <w:right w:val="none" w:sz="0" w:space="0" w:color="auto"/>
          </w:divBdr>
        </w:div>
        <w:div w:id="850796280">
          <w:marLeft w:val="1166"/>
          <w:marRight w:val="0"/>
          <w:marTop w:val="0"/>
          <w:marBottom w:val="0"/>
          <w:divBdr>
            <w:top w:val="none" w:sz="0" w:space="0" w:color="auto"/>
            <w:left w:val="none" w:sz="0" w:space="0" w:color="auto"/>
            <w:bottom w:val="none" w:sz="0" w:space="0" w:color="auto"/>
            <w:right w:val="none" w:sz="0" w:space="0" w:color="auto"/>
          </w:divBdr>
        </w:div>
        <w:div w:id="1696542132">
          <w:marLeft w:val="446"/>
          <w:marRight w:val="0"/>
          <w:marTop w:val="0"/>
          <w:marBottom w:val="0"/>
          <w:divBdr>
            <w:top w:val="none" w:sz="0" w:space="0" w:color="auto"/>
            <w:left w:val="none" w:sz="0" w:space="0" w:color="auto"/>
            <w:bottom w:val="none" w:sz="0" w:space="0" w:color="auto"/>
            <w:right w:val="none" w:sz="0" w:space="0" w:color="auto"/>
          </w:divBdr>
        </w:div>
      </w:divsChild>
    </w:div>
    <w:div w:id="1439443251">
      <w:bodyDiv w:val="1"/>
      <w:marLeft w:val="0"/>
      <w:marRight w:val="0"/>
      <w:marTop w:val="0"/>
      <w:marBottom w:val="0"/>
      <w:divBdr>
        <w:top w:val="none" w:sz="0" w:space="0" w:color="auto"/>
        <w:left w:val="none" w:sz="0" w:space="0" w:color="auto"/>
        <w:bottom w:val="none" w:sz="0" w:space="0" w:color="auto"/>
        <w:right w:val="none" w:sz="0" w:space="0" w:color="auto"/>
      </w:divBdr>
    </w:div>
    <w:div w:id="1443914669">
      <w:bodyDiv w:val="1"/>
      <w:marLeft w:val="0"/>
      <w:marRight w:val="0"/>
      <w:marTop w:val="0"/>
      <w:marBottom w:val="0"/>
      <w:divBdr>
        <w:top w:val="none" w:sz="0" w:space="0" w:color="auto"/>
        <w:left w:val="none" w:sz="0" w:space="0" w:color="auto"/>
        <w:bottom w:val="none" w:sz="0" w:space="0" w:color="auto"/>
        <w:right w:val="none" w:sz="0" w:space="0" w:color="auto"/>
      </w:divBdr>
      <w:divsChild>
        <w:div w:id="1206602251">
          <w:marLeft w:val="0"/>
          <w:marRight w:val="0"/>
          <w:marTop w:val="0"/>
          <w:marBottom w:val="0"/>
          <w:divBdr>
            <w:top w:val="none" w:sz="0" w:space="0" w:color="auto"/>
            <w:left w:val="none" w:sz="0" w:space="0" w:color="auto"/>
            <w:bottom w:val="none" w:sz="0" w:space="0" w:color="auto"/>
            <w:right w:val="none" w:sz="0" w:space="0" w:color="auto"/>
          </w:divBdr>
        </w:div>
        <w:div w:id="706830901">
          <w:marLeft w:val="0"/>
          <w:marRight w:val="0"/>
          <w:marTop w:val="0"/>
          <w:marBottom w:val="0"/>
          <w:divBdr>
            <w:top w:val="none" w:sz="0" w:space="0" w:color="auto"/>
            <w:left w:val="none" w:sz="0" w:space="0" w:color="auto"/>
            <w:bottom w:val="none" w:sz="0" w:space="0" w:color="auto"/>
            <w:right w:val="none" w:sz="0" w:space="0" w:color="auto"/>
          </w:divBdr>
        </w:div>
        <w:div w:id="897470432">
          <w:marLeft w:val="0"/>
          <w:marRight w:val="0"/>
          <w:marTop w:val="0"/>
          <w:marBottom w:val="0"/>
          <w:divBdr>
            <w:top w:val="none" w:sz="0" w:space="0" w:color="auto"/>
            <w:left w:val="none" w:sz="0" w:space="0" w:color="auto"/>
            <w:bottom w:val="none" w:sz="0" w:space="0" w:color="auto"/>
            <w:right w:val="none" w:sz="0" w:space="0" w:color="auto"/>
          </w:divBdr>
        </w:div>
      </w:divsChild>
    </w:div>
    <w:div w:id="1452430376">
      <w:bodyDiv w:val="1"/>
      <w:marLeft w:val="0"/>
      <w:marRight w:val="0"/>
      <w:marTop w:val="0"/>
      <w:marBottom w:val="0"/>
      <w:divBdr>
        <w:top w:val="none" w:sz="0" w:space="0" w:color="auto"/>
        <w:left w:val="none" w:sz="0" w:space="0" w:color="auto"/>
        <w:bottom w:val="none" w:sz="0" w:space="0" w:color="auto"/>
        <w:right w:val="none" w:sz="0" w:space="0" w:color="auto"/>
      </w:divBdr>
      <w:divsChild>
        <w:div w:id="610550978">
          <w:marLeft w:val="0"/>
          <w:marRight w:val="0"/>
          <w:marTop w:val="0"/>
          <w:marBottom w:val="0"/>
          <w:divBdr>
            <w:top w:val="none" w:sz="0" w:space="0" w:color="auto"/>
            <w:left w:val="none" w:sz="0" w:space="0" w:color="auto"/>
            <w:bottom w:val="none" w:sz="0" w:space="0" w:color="auto"/>
            <w:right w:val="none" w:sz="0" w:space="0" w:color="auto"/>
          </w:divBdr>
        </w:div>
        <w:div w:id="1878466234">
          <w:marLeft w:val="0"/>
          <w:marRight w:val="0"/>
          <w:marTop w:val="0"/>
          <w:marBottom w:val="0"/>
          <w:divBdr>
            <w:top w:val="none" w:sz="0" w:space="0" w:color="auto"/>
            <w:left w:val="none" w:sz="0" w:space="0" w:color="auto"/>
            <w:bottom w:val="none" w:sz="0" w:space="0" w:color="auto"/>
            <w:right w:val="none" w:sz="0" w:space="0" w:color="auto"/>
          </w:divBdr>
        </w:div>
        <w:div w:id="1580480720">
          <w:marLeft w:val="0"/>
          <w:marRight w:val="0"/>
          <w:marTop w:val="0"/>
          <w:marBottom w:val="0"/>
          <w:divBdr>
            <w:top w:val="none" w:sz="0" w:space="0" w:color="auto"/>
            <w:left w:val="none" w:sz="0" w:space="0" w:color="auto"/>
            <w:bottom w:val="none" w:sz="0" w:space="0" w:color="auto"/>
            <w:right w:val="none" w:sz="0" w:space="0" w:color="auto"/>
          </w:divBdr>
        </w:div>
        <w:div w:id="664937195">
          <w:marLeft w:val="0"/>
          <w:marRight w:val="0"/>
          <w:marTop w:val="0"/>
          <w:marBottom w:val="0"/>
          <w:divBdr>
            <w:top w:val="none" w:sz="0" w:space="0" w:color="auto"/>
            <w:left w:val="none" w:sz="0" w:space="0" w:color="auto"/>
            <w:bottom w:val="none" w:sz="0" w:space="0" w:color="auto"/>
            <w:right w:val="none" w:sz="0" w:space="0" w:color="auto"/>
          </w:divBdr>
        </w:div>
        <w:div w:id="294261372">
          <w:marLeft w:val="0"/>
          <w:marRight w:val="0"/>
          <w:marTop w:val="0"/>
          <w:marBottom w:val="0"/>
          <w:divBdr>
            <w:top w:val="none" w:sz="0" w:space="0" w:color="auto"/>
            <w:left w:val="none" w:sz="0" w:space="0" w:color="auto"/>
            <w:bottom w:val="none" w:sz="0" w:space="0" w:color="auto"/>
            <w:right w:val="none" w:sz="0" w:space="0" w:color="auto"/>
          </w:divBdr>
        </w:div>
        <w:div w:id="581724616">
          <w:marLeft w:val="0"/>
          <w:marRight w:val="0"/>
          <w:marTop w:val="0"/>
          <w:marBottom w:val="0"/>
          <w:divBdr>
            <w:top w:val="none" w:sz="0" w:space="0" w:color="auto"/>
            <w:left w:val="none" w:sz="0" w:space="0" w:color="auto"/>
            <w:bottom w:val="none" w:sz="0" w:space="0" w:color="auto"/>
            <w:right w:val="none" w:sz="0" w:space="0" w:color="auto"/>
          </w:divBdr>
        </w:div>
        <w:div w:id="1482964857">
          <w:marLeft w:val="0"/>
          <w:marRight w:val="0"/>
          <w:marTop w:val="0"/>
          <w:marBottom w:val="0"/>
          <w:divBdr>
            <w:top w:val="none" w:sz="0" w:space="0" w:color="auto"/>
            <w:left w:val="none" w:sz="0" w:space="0" w:color="auto"/>
            <w:bottom w:val="none" w:sz="0" w:space="0" w:color="auto"/>
            <w:right w:val="none" w:sz="0" w:space="0" w:color="auto"/>
          </w:divBdr>
        </w:div>
        <w:div w:id="634217003">
          <w:marLeft w:val="0"/>
          <w:marRight w:val="0"/>
          <w:marTop w:val="0"/>
          <w:marBottom w:val="0"/>
          <w:divBdr>
            <w:top w:val="none" w:sz="0" w:space="0" w:color="auto"/>
            <w:left w:val="none" w:sz="0" w:space="0" w:color="auto"/>
            <w:bottom w:val="none" w:sz="0" w:space="0" w:color="auto"/>
            <w:right w:val="none" w:sz="0" w:space="0" w:color="auto"/>
          </w:divBdr>
        </w:div>
        <w:div w:id="1052995576">
          <w:marLeft w:val="0"/>
          <w:marRight w:val="0"/>
          <w:marTop w:val="0"/>
          <w:marBottom w:val="0"/>
          <w:divBdr>
            <w:top w:val="none" w:sz="0" w:space="0" w:color="auto"/>
            <w:left w:val="none" w:sz="0" w:space="0" w:color="auto"/>
            <w:bottom w:val="none" w:sz="0" w:space="0" w:color="auto"/>
            <w:right w:val="none" w:sz="0" w:space="0" w:color="auto"/>
          </w:divBdr>
        </w:div>
        <w:div w:id="505748364">
          <w:marLeft w:val="0"/>
          <w:marRight w:val="0"/>
          <w:marTop w:val="0"/>
          <w:marBottom w:val="0"/>
          <w:divBdr>
            <w:top w:val="none" w:sz="0" w:space="0" w:color="auto"/>
            <w:left w:val="none" w:sz="0" w:space="0" w:color="auto"/>
            <w:bottom w:val="none" w:sz="0" w:space="0" w:color="auto"/>
            <w:right w:val="none" w:sz="0" w:space="0" w:color="auto"/>
          </w:divBdr>
        </w:div>
        <w:div w:id="1247032097">
          <w:marLeft w:val="0"/>
          <w:marRight w:val="0"/>
          <w:marTop w:val="0"/>
          <w:marBottom w:val="0"/>
          <w:divBdr>
            <w:top w:val="none" w:sz="0" w:space="0" w:color="auto"/>
            <w:left w:val="none" w:sz="0" w:space="0" w:color="auto"/>
            <w:bottom w:val="none" w:sz="0" w:space="0" w:color="auto"/>
            <w:right w:val="none" w:sz="0" w:space="0" w:color="auto"/>
          </w:divBdr>
        </w:div>
        <w:div w:id="475149621">
          <w:marLeft w:val="0"/>
          <w:marRight w:val="0"/>
          <w:marTop w:val="0"/>
          <w:marBottom w:val="0"/>
          <w:divBdr>
            <w:top w:val="none" w:sz="0" w:space="0" w:color="auto"/>
            <w:left w:val="none" w:sz="0" w:space="0" w:color="auto"/>
            <w:bottom w:val="none" w:sz="0" w:space="0" w:color="auto"/>
            <w:right w:val="none" w:sz="0" w:space="0" w:color="auto"/>
          </w:divBdr>
        </w:div>
      </w:divsChild>
    </w:div>
    <w:div w:id="1464810692">
      <w:bodyDiv w:val="1"/>
      <w:marLeft w:val="0"/>
      <w:marRight w:val="0"/>
      <w:marTop w:val="0"/>
      <w:marBottom w:val="0"/>
      <w:divBdr>
        <w:top w:val="none" w:sz="0" w:space="0" w:color="auto"/>
        <w:left w:val="none" w:sz="0" w:space="0" w:color="auto"/>
        <w:bottom w:val="none" w:sz="0" w:space="0" w:color="auto"/>
        <w:right w:val="none" w:sz="0" w:space="0" w:color="auto"/>
      </w:divBdr>
    </w:div>
    <w:div w:id="1472282512">
      <w:bodyDiv w:val="1"/>
      <w:marLeft w:val="0"/>
      <w:marRight w:val="0"/>
      <w:marTop w:val="0"/>
      <w:marBottom w:val="0"/>
      <w:divBdr>
        <w:top w:val="none" w:sz="0" w:space="0" w:color="auto"/>
        <w:left w:val="none" w:sz="0" w:space="0" w:color="auto"/>
        <w:bottom w:val="none" w:sz="0" w:space="0" w:color="auto"/>
        <w:right w:val="none" w:sz="0" w:space="0" w:color="auto"/>
      </w:divBdr>
    </w:div>
    <w:div w:id="1473018221">
      <w:bodyDiv w:val="1"/>
      <w:marLeft w:val="0"/>
      <w:marRight w:val="0"/>
      <w:marTop w:val="0"/>
      <w:marBottom w:val="0"/>
      <w:divBdr>
        <w:top w:val="none" w:sz="0" w:space="0" w:color="auto"/>
        <w:left w:val="none" w:sz="0" w:space="0" w:color="auto"/>
        <w:bottom w:val="none" w:sz="0" w:space="0" w:color="auto"/>
        <w:right w:val="none" w:sz="0" w:space="0" w:color="auto"/>
      </w:divBdr>
      <w:divsChild>
        <w:div w:id="2097627389">
          <w:marLeft w:val="0"/>
          <w:marRight w:val="0"/>
          <w:marTop w:val="0"/>
          <w:marBottom w:val="0"/>
          <w:divBdr>
            <w:top w:val="none" w:sz="0" w:space="0" w:color="auto"/>
            <w:left w:val="none" w:sz="0" w:space="0" w:color="auto"/>
            <w:bottom w:val="none" w:sz="0" w:space="0" w:color="auto"/>
            <w:right w:val="none" w:sz="0" w:space="0" w:color="auto"/>
          </w:divBdr>
        </w:div>
      </w:divsChild>
    </w:div>
    <w:div w:id="1476020183">
      <w:bodyDiv w:val="1"/>
      <w:marLeft w:val="0"/>
      <w:marRight w:val="0"/>
      <w:marTop w:val="0"/>
      <w:marBottom w:val="0"/>
      <w:divBdr>
        <w:top w:val="none" w:sz="0" w:space="0" w:color="auto"/>
        <w:left w:val="none" w:sz="0" w:space="0" w:color="auto"/>
        <w:bottom w:val="none" w:sz="0" w:space="0" w:color="auto"/>
        <w:right w:val="none" w:sz="0" w:space="0" w:color="auto"/>
      </w:divBdr>
    </w:div>
    <w:div w:id="1492912954">
      <w:bodyDiv w:val="1"/>
      <w:marLeft w:val="0"/>
      <w:marRight w:val="0"/>
      <w:marTop w:val="0"/>
      <w:marBottom w:val="0"/>
      <w:divBdr>
        <w:top w:val="none" w:sz="0" w:space="0" w:color="auto"/>
        <w:left w:val="none" w:sz="0" w:space="0" w:color="auto"/>
        <w:bottom w:val="none" w:sz="0" w:space="0" w:color="auto"/>
        <w:right w:val="none" w:sz="0" w:space="0" w:color="auto"/>
      </w:divBdr>
    </w:div>
    <w:div w:id="1502888161">
      <w:bodyDiv w:val="1"/>
      <w:marLeft w:val="0"/>
      <w:marRight w:val="0"/>
      <w:marTop w:val="0"/>
      <w:marBottom w:val="0"/>
      <w:divBdr>
        <w:top w:val="none" w:sz="0" w:space="0" w:color="auto"/>
        <w:left w:val="none" w:sz="0" w:space="0" w:color="auto"/>
        <w:bottom w:val="none" w:sz="0" w:space="0" w:color="auto"/>
        <w:right w:val="none" w:sz="0" w:space="0" w:color="auto"/>
      </w:divBdr>
    </w:div>
    <w:div w:id="1527517848">
      <w:bodyDiv w:val="1"/>
      <w:marLeft w:val="0"/>
      <w:marRight w:val="0"/>
      <w:marTop w:val="0"/>
      <w:marBottom w:val="0"/>
      <w:divBdr>
        <w:top w:val="none" w:sz="0" w:space="0" w:color="auto"/>
        <w:left w:val="none" w:sz="0" w:space="0" w:color="auto"/>
        <w:bottom w:val="none" w:sz="0" w:space="0" w:color="auto"/>
        <w:right w:val="none" w:sz="0" w:space="0" w:color="auto"/>
      </w:divBdr>
      <w:divsChild>
        <w:div w:id="955722417">
          <w:marLeft w:val="720"/>
          <w:marRight w:val="0"/>
          <w:marTop w:val="0"/>
          <w:marBottom w:val="0"/>
          <w:divBdr>
            <w:top w:val="none" w:sz="0" w:space="0" w:color="auto"/>
            <w:left w:val="none" w:sz="0" w:space="0" w:color="auto"/>
            <w:bottom w:val="none" w:sz="0" w:space="0" w:color="auto"/>
            <w:right w:val="none" w:sz="0" w:space="0" w:color="auto"/>
          </w:divBdr>
        </w:div>
      </w:divsChild>
    </w:div>
    <w:div w:id="1529753597">
      <w:bodyDiv w:val="1"/>
      <w:marLeft w:val="0"/>
      <w:marRight w:val="0"/>
      <w:marTop w:val="0"/>
      <w:marBottom w:val="0"/>
      <w:divBdr>
        <w:top w:val="none" w:sz="0" w:space="0" w:color="auto"/>
        <w:left w:val="none" w:sz="0" w:space="0" w:color="auto"/>
        <w:bottom w:val="none" w:sz="0" w:space="0" w:color="auto"/>
        <w:right w:val="none" w:sz="0" w:space="0" w:color="auto"/>
      </w:divBdr>
      <w:divsChild>
        <w:div w:id="1386291261">
          <w:marLeft w:val="0"/>
          <w:marRight w:val="0"/>
          <w:marTop w:val="0"/>
          <w:marBottom w:val="0"/>
          <w:divBdr>
            <w:top w:val="none" w:sz="0" w:space="0" w:color="auto"/>
            <w:left w:val="none" w:sz="0" w:space="0" w:color="auto"/>
            <w:bottom w:val="none" w:sz="0" w:space="0" w:color="auto"/>
            <w:right w:val="none" w:sz="0" w:space="0" w:color="auto"/>
          </w:divBdr>
          <w:divsChild>
            <w:div w:id="96661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333359">
      <w:bodyDiv w:val="1"/>
      <w:marLeft w:val="0"/>
      <w:marRight w:val="0"/>
      <w:marTop w:val="0"/>
      <w:marBottom w:val="0"/>
      <w:divBdr>
        <w:top w:val="none" w:sz="0" w:space="0" w:color="auto"/>
        <w:left w:val="none" w:sz="0" w:space="0" w:color="auto"/>
        <w:bottom w:val="none" w:sz="0" w:space="0" w:color="auto"/>
        <w:right w:val="none" w:sz="0" w:space="0" w:color="auto"/>
      </w:divBdr>
    </w:div>
    <w:div w:id="1536194961">
      <w:bodyDiv w:val="1"/>
      <w:marLeft w:val="0"/>
      <w:marRight w:val="0"/>
      <w:marTop w:val="0"/>
      <w:marBottom w:val="0"/>
      <w:divBdr>
        <w:top w:val="none" w:sz="0" w:space="0" w:color="auto"/>
        <w:left w:val="none" w:sz="0" w:space="0" w:color="auto"/>
        <w:bottom w:val="none" w:sz="0" w:space="0" w:color="auto"/>
        <w:right w:val="none" w:sz="0" w:space="0" w:color="auto"/>
      </w:divBdr>
      <w:divsChild>
        <w:div w:id="1140540043">
          <w:marLeft w:val="0"/>
          <w:marRight w:val="0"/>
          <w:marTop w:val="0"/>
          <w:marBottom w:val="0"/>
          <w:divBdr>
            <w:top w:val="none" w:sz="0" w:space="0" w:color="auto"/>
            <w:left w:val="none" w:sz="0" w:space="0" w:color="auto"/>
            <w:bottom w:val="none" w:sz="0" w:space="0" w:color="auto"/>
            <w:right w:val="none" w:sz="0" w:space="0" w:color="auto"/>
          </w:divBdr>
          <w:divsChild>
            <w:div w:id="1092319819">
              <w:marLeft w:val="0"/>
              <w:marRight w:val="0"/>
              <w:marTop w:val="0"/>
              <w:marBottom w:val="0"/>
              <w:divBdr>
                <w:top w:val="none" w:sz="0" w:space="0" w:color="auto"/>
                <w:left w:val="none" w:sz="0" w:space="0" w:color="auto"/>
                <w:bottom w:val="none" w:sz="0" w:space="0" w:color="auto"/>
                <w:right w:val="none" w:sz="0" w:space="0" w:color="auto"/>
              </w:divBdr>
              <w:divsChild>
                <w:div w:id="186011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506649">
      <w:bodyDiv w:val="1"/>
      <w:marLeft w:val="0"/>
      <w:marRight w:val="0"/>
      <w:marTop w:val="0"/>
      <w:marBottom w:val="0"/>
      <w:divBdr>
        <w:top w:val="none" w:sz="0" w:space="0" w:color="auto"/>
        <w:left w:val="none" w:sz="0" w:space="0" w:color="auto"/>
        <w:bottom w:val="none" w:sz="0" w:space="0" w:color="auto"/>
        <w:right w:val="none" w:sz="0" w:space="0" w:color="auto"/>
      </w:divBdr>
      <w:divsChild>
        <w:div w:id="1305349747">
          <w:marLeft w:val="0"/>
          <w:marRight w:val="0"/>
          <w:marTop w:val="0"/>
          <w:marBottom w:val="0"/>
          <w:divBdr>
            <w:top w:val="none" w:sz="0" w:space="0" w:color="auto"/>
            <w:left w:val="none" w:sz="0" w:space="0" w:color="auto"/>
            <w:bottom w:val="none" w:sz="0" w:space="0" w:color="auto"/>
            <w:right w:val="none" w:sz="0" w:space="0" w:color="auto"/>
          </w:divBdr>
        </w:div>
        <w:div w:id="1875728070">
          <w:marLeft w:val="0"/>
          <w:marRight w:val="0"/>
          <w:marTop w:val="0"/>
          <w:marBottom w:val="0"/>
          <w:divBdr>
            <w:top w:val="none" w:sz="0" w:space="0" w:color="auto"/>
            <w:left w:val="none" w:sz="0" w:space="0" w:color="auto"/>
            <w:bottom w:val="none" w:sz="0" w:space="0" w:color="auto"/>
            <w:right w:val="none" w:sz="0" w:space="0" w:color="auto"/>
          </w:divBdr>
        </w:div>
        <w:div w:id="2036225732">
          <w:marLeft w:val="0"/>
          <w:marRight w:val="0"/>
          <w:marTop w:val="0"/>
          <w:marBottom w:val="0"/>
          <w:divBdr>
            <w:top w:val="none" w:sz="0" w:space="0" w:color="auto"/>
            <w:left w:val="none" w:sz="0" w:space="0" w:color="auto"/>
            <w:bottom w:val="none" w:sz="0" w:space="0" w:color="auto"/>
            <w:right w:val="none" w:sz="0" w:space="0" w:color="auto"/>
          </w:divBdr>
        </w:div>
      </w:divsChild>
    </w:div>
    <w:div w:id="1553149730">
      <w:bodyDiv w:val="1"/>
      <w:marLeft w:val="0"/>
      <w:marRight w:val="0"/>
      <w:marTop w:val="0"/>
      <w:marBottom w:val="0"/>
      <w:divBdr>
        <w:top w:val="none" w:sz="0" w:space="0" w:color="auto"/>
        <w:left w:val="none" w:sz="0" w:space="0" w:color="auto"/>
        <w:bottom w:val="none" w:sz="0" w:space="0" w:color="auto"/>
        <w:right w:val="none" w:sz="0" w:space="0" w:color="auto"/>
      </w:divBdr>
    </w:div>
    <w:div w:id="1560897153">
      <w:bodyDiv w:val="1"/>
      <w:marLeft w:val="0"/>
      <w:marRight w:val="0"/>
      <w:marTop w:val="0"/>
      <w:marBottom w:val="0"/>
      <w:divBdr>
        <w:top w:val="none" w:sz="0" w:space="0" w:color="auto"/>
        <w:left w:val="none" w:sz="0" w:space="0" w:color="auto"/>
        <w:bottom w:val="none" w:sz="0" w:space="0" w:color="auto"/>
        <w:right w:val="none" w:sz="0" w:space="0" w:color="auto"/>
      </w:divBdr>
    </w:div>
    <w:div w:id="1571619796">
      <w:bodyDiv w:val="1"/>
      <w:marLeft w:val="0"/>
      <w:marRight w:val="0"/>
      <w:marTop w:val="0"/>
      <w:marBottom w:val="0"/>
      <w:divBdr>
        <w:top w:val="none" w:sz="0" w:space="0" w:color="auto"/>
        <w:left w:val="none" w:sz="0" w:space="0" w:color="auto"/>
        <w:bottom w:val="none" w:sz="0" w:space="0" w:color="auto"/>
        <w:right w:val="none" w:sz="0" w:space="0" w:color="auto"/>
      </w:divBdr>
    </w:div>
    <w:div w:id="1572084659">
      <w:bodyDiv w:val="1"/>
      <w:marLeft w:val="0"/>
      <w:marRight w:val="0"/>
      <w:marTop w:val="0"/>
      <w:marBottom w:val="0"/>
      <w:divBdr>
        <w:top w:val="none" w:sz="0" w:space="0" w:color="auto"/>
        <w:left w:val="none" w:sz="0" w:space="0" w:color="auto"/>
        <w:bottom w:val="none" w:sz="0" w:space="0" w:color="auto"/>
        <w:right w:val="none" w:sz="0" w:space="0" w:color="auto"/>
      </w:divBdr>
    </w:div>
    <w:div w:id="1575164578">
      <w:bodyDiv w:val="1"/>
      <w:marLeft w:val="0"/>
      <w:marRight w:val="0"/>
      <w:marTop w:val="0"/>
      <w:marBottom w:val="0"/>
      <w:divBdr>
        <w:top w:val="none" w:sz="0" w:space="0" w:color="auto"/>
        <w:left w:val="none" w:sz="0" w:space="0" w:color="auto"/>
        <w:bottom w:val="none" w:sz="0" w:space="0" w:color="auto"/>
        <w:right w:val="none" w:sz="0" w:space="0" w:color="auto"/>
      </w:divBdr>
    </w:div>
    <w:div w:id="1583686198">
      <w:bodyDiv w:val="1"/>
      <w:marLeft w:val="0"/>
      <w:marRight w:val="0"/>
      <w:marTop w:val="0"/>
      <w:marBottom w:val="0"/>
      <w:divBdr>
        <w:top w:val="none" w:sz="0" w:space="0" w:color="auto"/>
        <w:left w:val="none" w:sz="0" w:space="0" w:color="auto"/>
        <w:bottom w:val="none" w:sz="0" w:space="0" w:color="auto"/>
        <w:right w:val="none" w:sz="0" w:space="0" w:color="auto"/>
      </w:divBdr>
    </w:div>
    <w:div w:id="1593470334">
      <w:bodyDiv w:val="1"/>
      <w:marLeft w:val="0"/>
      <w:marRight w:val="0"/>
      <w:marTop w:val="0"/>
      <w:marBottom w:val="0"/>
      <w:divBdr>
        <w:top w:val="none" w:sz="0" w:space="0" w:color="auto"/>
        <w:left w:val="none" w:sz="0" w:space="0" w:color="auto"/>
        <w:bottom w:val="none" w:sz="0" w:space="0" w:color="auto"/>
        <w:right w:val="none" w:sz="0" w:space="0" w:color="auto"/>
      </w:divBdr>
    </w:div>
    <w:div w:id="1609704028">
      <w:bodyDiv w:val="1"/>
      <w:marLeft w:val="0"/>
      <w:marRight w:val="0"/>
      <w:marTop w:val="0"/>
      <w:marBottom w:val="0"/>
      <w:divBdr>
        <w:top w:val="none" w:sz="0" w:space="0" w:color="auto"/>
        <w:left w:val="none" w:sz="0" w:space="0" w:color="auto"/>
        <w:bottom w:val="none" w:sz="0" w:space="0" w:color="auto"/>
        <w:right w:val="none" w:sz="0" w:space="0" w:color="auto"/>
      </w:divBdr>
    </w:div>
    <w:div w:id="1616910884">
      <w:bodyDiv w:val="1"/>
      <w:marLeft w:val="0"/>
      <w:marRight w:val="0"/>
      <w:marTop w:val="0"/>
      <w:marBottom w:val="0"/>
      <w:divBdr>
        <w:top w:val="none" w:sz="0" w:space="0" w:color="auto"/>
        <w:left w:val="none" w:sz="0" w:space="0" w:color="auto"/>
        <w:bottom w:val="none" w:sz="0" w:space="0" w:color="auto"/>
        <w:right w:val="none" w:sz="0" w:space="0" w:color="auto"/>
      </w:divBdr>
      <w:divsChild>
        <w:div w:id="1417508059">
          <w:marLeft w:val="0"/>
          <w:marRight w:val="0"/>
          <w:marTop w:val="0"/>
          <w:marBottom w:val="0"/>
          <w:divBdr>
            <w:top w:val="none" w:sz="0" w:space="0" w:color="auto"/>
            <w:left w:val="none" w:sz="0" w:space="0" w:color="auto"/>
            <w:bottom w:val="none" w:sz="0" w:space="0" w:color="auto"/>
            <w:right w:val="none" w:sz="0" w:space="0" w:color="auto"/>
          </w:divBdr>
        </w:div>
        <w:div w:id="268857704">
          <w:marLeft w:val="0"/>
          <w:marRight w:val="0"/>
          <w:marTop w:val="0"/>
          <w:marBottom w:val="0"/>
          <w:divBdr>
            <w:top w:val="none" w:sz="0" w:space="0" w:color="auto"/>
            <w:left w:val="none" w:sz="0" w:space="0" w:color="auto"/>
            <w:bottom w:val="none" w:sz="0" w:space="0" w:color="auto"/>
            <w:right w:val="none" w:sz="0" w:space="0" w:color="auto"/>
          </w:divBdr>
        </w:div>
        <w:div w:id="1320158220">
          <w:marLeft w:val="0"/>
          <w:marRight w:val="0"/>
          <w:marTop w:val="0"/>
          <w:marBottom w:val="0"/>
          <w:divBdr>
            <w:top w:val="none" w:sz="0" w:space="0" w:color="auto"/>
            <w:left w:val="none" w:sz="0" w:space="0" w:color="auto"/>
            <w:bottom w:val="none" w:sz="0" w:space="0" w:color="auto"/>
            <w:right w:val="none" w:sz="0" w:space="0" w:color="auto"/>
          </w:divBdr>
        </w:div>
        <w:div w:id="1386174075">
          <w:marLeft w:val="0"/>
          <w:marRight w:val="0"/>
          <w:marTop w:val="0"/>
          <w:marBottom w:val="0"/>
          <w:divBdr>
            <w:top w:val="none" w:sz="0" w:space="0" w:color="auto"/>
            <w:left w:val="none" w:sz="0" w:space="0" w:color="auto"/>
            <w:bottom w:val="none" w:sz="0" w:space="0" w:color="auto"/>
            <w:right w:val="none" w:sz="0" w:space="0" w:color="auto"/>
          </w:divBdr>
        </w:div>
      </w:divsChild>
    </w:div>
    <w:div w:id="1617758933">
      <w:bodyDiv w:val="1"/>
      <w:marLeft w:val="0"/>
      <w:marRight w:val="0"/>
      <w:marTop w:val="0"/>
      <w:marBottom w:val="0"/>
      <w:divBdr>
        <w:top w:val="none" w:sz="0" w:space="0" w:color="auto"/>
        <w:left w:val="none" w:sz="0" w:space="0" w:color="auto"/>
        <w:bottom w:val="none" w:sz="0" w:space="0" w:color="auto"/>
        <w:right w:val="none" w:sz="0" w:space="0" w:color="auto"/>
      </w:divBdr>
    </w:div>
    <w:div w:id="1625959772">
      <w:bodyDiv w:val="1"/>
      <w:marLeft w:val="0"/>
      <w:marRight w:val="0"/>
      <w:marTop w:val="0"/>
      <w:marBottom w:val="0"/>
      <w:divBdr>
        <w:top w:val="none" w:sz="0" w:space="0" w:color="auto"/>
        <w:left w:val="none" w:sz="0" w:space="0" w:color="auto"/>
        <w:bottom w:val="none" w:sz="0" w:space="0" w:color="auto"/>
        <w:right w:val="none" w:sz="0" w:space="0" w:color="auto"/>
      </w:divBdr>
      <w:divsChild>
        <w:div w:id="187068061">
          <w:marLeft w:val="0"/>
          <w:marRight w:val="0"/>
          <w:marTop w:val="0"/>
          <w:marBottom w:val="0"/>
          <w:divBdr>
            <w:top w:val="none" w:sz="0" w:space="0" w:color="auto"/>
            <w:left w:val="none" w:sz="0" w:space="0" w:color="auto"/>
            <w:bottom w:val="none" w:sz="0" w:space="0" w:color="auto"/>
            <w:right w:val="none" w:sz="0" w:space="0" w:color="auto"/>
          </w:divBdr>
        </w:div>
        <w:div w:id="731778048">
          <w:marLeft w:val="0"/>
          <w:marRight w:val="0"/>
          <w:marTop w:val="0"/>
          <w:marBottom w:val="0"/>
          <w:divBdr>
            <w:top w:val="none" w:sz="0" w:space="0" w:color="auto"/>
            <w:left w:val="none" w:sz="0" w:space="0" w:color="auto"/>
            <w:bottom w:val="none" w:sz="0" w:space="0" w:color="auto"/>
            <w:right w:val="none" w:sz="0" w:space="0" w:color="auto"/>
          </w:divBdr>
        </w:div>
        <w:div w:id="1509564842">
          <w:marLeft w:val="0"/>
          <w:marRight w:val="0"/>
          <w:marTop w:val="0"/>
          <w:marBottom w:val="0"/>
          <w:divBdr>
            <w:top w:val="none" w:sz="0" w:space="0" w:color="auto"/>
            <w:left w:val="none" w:sz="0" w:space="0" w:color="auto"/>
            <w:bottom w:val="none" w:sz="0" w:space="0" w:color="auto"/>
            <w:right w:val="none" w:sz="0" w:space="0" w:color="auto"/>
          </w:divBdr>
        </w:div>
        <w:div w:id="251084730">
          <w:marLeft w:val="0"/>
          <w:marRight w:val="0"/>
          <w:marTop w:val="0"/>
          <w:marBottom w:val="0"/>
          <w:divBdr>
            <w:top w:val="none" w:sz="0" w:space="0" w:color="auto"/>
            <w:left w:val="none" w:sz="0" w:space="0" w:color="auto"/>
            <w:bottom w:val="none" w:sz="0" w:space="0" w:color="auto"/>
            <w:right w:val="none" w:sz="0" w:space="0" w:color="auto"/>
          </w:divBdr>
        </w:div>
        <w:div w:id="1422678099">
          <w:marLeft w:val="0"/>
          <w:marRight w:val="0"/>
          <w:marTop w:val="0"/>
          <w:marBottom w:val="0"/>
          <w:divBdr>
            <w:top w:val="none" w:sz="0" w:space="0" w:color="auto"/>
            <w:left w:val="none" w:sz="0" w:space="0" w:color="auto"/>
            <w:bottom w:val="none" w:sz="0" w:space="0" w:color="auto"/>
            <w:right w:val="none" w:sz="0" w:space="0" w:color="auto"/>
          </w:divBdr>
        </w:div>
        <w:div w:id="2039812826">
          <w:marLeft w:val="0"/>
          <w:marRight w:val="0"/>
          <w:marTop w:val="0"/>
          <w:marBottom w:val="0"/>
          <w:divBdr>
            <w:top w:val="none" w:sz="0" w:space="0" w:color="auto"/>
            <w:left w:val="none" w:sz="0" w:space="0" w:color="auto"/>
            <w:bottom w:val="none" w:sz="0" w:space="0" w:color="auto"/>
            <w:right w:val="none" w:sz="0" w:space="0" w:color="auto"/>
          </w:divBdr>
        </w:div>
        <w:div w:id="873031990">
          <w:marLeft w:val="0"/>
          <w:marRight w:val="0"/>
          <w:marTop w:val="0"/>
          <w:marBottom w:val="0"/>
          <w:divBdr>
            <w:top w:val="none" w:sz="0" w:space="0" w:color="auto"/>
            <w:left w:val="none" w:sz="0" w:space="0" w:color="auto"/>
            <w:bottom w:val="none" w:sz="0" w:space="0" w:color="auto"/>
            <w:right w:val="none" w:sz="0" w:space="0" w:color="auto"/>
          </w:divBdr>
        </w:div>
      </w:divsChild>
    </w:div>
    <w:div w:id="1628582147">
      <w:bodyDiv w:val="1"/>
      <w:marLeft w:val="0"/>
      <w:marRight w:val="0"/>
      <w:marTop w:val="0"/>
      <w:marBottom w:val="0"/>
      <w:divBdr>
        <w:top w:val="none" w:sz="0" w:space="0" w:color="auto"/>
        <w:left w:val="none" w:sz="0" w:space="0" w:color="auto"/>
        <w:bottom w:val="none" w:sz="0" w:space="0" w:color="auto"/>
        <w:right w:val="none" w:sz="0" w:space="0" w:color="auto"/>
      </w:divBdr>
      <w:divsChild>
        <w:div w:id="2060204881">
          <w:marLeft w:val="0"/>
          <w:marRight w:val="0"/>
          <w:marTop w:val="0"/>
          <w:marBottom w:val="0"/>
          <w:divBdr>
            <w:top w:val="none" w:sz="0" w:space="0" w:color="auto"/>
            <w:left w:val="none" w:sz="0" w:space="0" w:color="auto"/>
            <w:bottom w:val="none" w:sz="0" w:space="0" w:color="auto"/>
            <w:right w:val="none" w:sz="0" w:space="0" w:color="auto"/>
          </w:divBdr>
        </w:div>
        <w:div w:id="823788066">
          <w:marLeft w:val="0"/>
          <w:marRight w:val="0"/>
          <w:marTop w:val="0"/>
          <w:marBottom w:val="0"/>
          <w:divBdr>
            <w:top w:val="none" w:sz="0" w:space="0" w:color="auto"/>
            <w:left w:val="none" w:sz="0" w:space="0" w:color="auto"/>
            <w:bottom w:val="none" w:sz="0" w:space="0" w:color="auto"/>
            <w:right w:val="none" w:sz="0" w:space="0" w:color="auto"/>
          </w:divBdr>
        </w:div>
        <w:div w:id="1366296757">
          <w:marLeft w:val="0"/>
          <w:marRight w:val="0"/>
          <w:marTop w:val="0"/>
          <w:marBottom w:val="0"/>
          <w:divBdr>
            <w:top w:val="none" w:sz="0" w:space="0" w:color="auto"/>
            <w:left w:val="none" w:sz="0" w:space="0" w:color="auto"/>
            <w:bottom w:val="none" w:sz="0" w:space="0" w:color="auto"/>
            <w:right w:val="none" w:sz="0" w:space="0" w:color="auto"/>
          </w:divBdr>
        </w:div>
        <w:div w:id="580871819">
          <w:marLeft w:val="0"/>
          <w:marRight w:val="0"/>
          <w:marTop w:val="0"/>
          <w:marBottom w:val="0"/>
          <w:divBdr>
            <w:top w:val="none" w:sz="0" w:space="0" w:color="auto"/>
            <w:left w:val="none" w:sz="0" w:space="0" w:color="auto"/>
            <w:bottom w:val="none" w:sz="0" w:space="0" w:color="auto"/>
            <w:right w:val="none" w:sz="0" w:space="0" w:color="auto"/>
          </w:divBdr>
        </w:div>
        <w:div w:id="133913084">
          <w:marLeft w:val="0"/>
          <w:marRight w:val="0"/>
          <w:marTop w:val="0"/>
          <w:marBottom w:val="0"/>
          <w:divBdr>
            <w:top w:val="none" w:sz="0" w:space="0" w:color="auto"/>
            <w:left w:val="none" w:sz="0" w:space="0" w:color="auto"/>
            <w:bottom w:val="none" w:sz="0" w:space="0" w:color="auto"/>
            <w:right w:val="none" w:sz="0" w:space="0" w:color="auto"/>
          </w:divBdr>
        </w:div>
        <w:div w:id="917638426">
          <w:marLeft w:val="0"/>
          <w:marRight w:val="0"/>
          <w:marTop w:val="0"/>
          <w:marBottom w:val="0"/>
          <w:divBdr>
            <w:top w:val="none" w:sz="0" w:space="0" w:color="auto"/>
            <w:left w:val="none" w:sz="0" w:space="0" w:color="auto"/>
            <w:bottom w:val="none" w:sz="0" w:space="0" w:color="auto"/>
            <w:right w:val="none" w:sz="0" w:space="0" w:color="auto"/>
          </w:divBdr>
        </w:div>
        <w:div w:id="643852587">
          <w:marLeft w:val="0"/>
          <w:marRight w:val="0"/>
          <w:marTop w:val="0"/>
          <w:marBottom w:val="0"/>
          <w:divBdr>
            <w:top w:val="none" w:sz="0" w:space="0" w:color="auto"/>
            <w:left w:val="none" w:sz="0" w:space="0" w:color="auto"/>
            <w:bottom w:val="none" w:sz="0" w:space="0" w:color="auto"/>
            <w:right w:val="none" w:sz="0" w:space="0" w:color="auto"/>
          </w:divBdr>
        </w:div>
        <w:div w:id="942300118">
          <w:marLeft w:val="0"/>
          <w:marRight w:val="0"/>
          <w:marTop w:val="0"/>
          <w:marBottom w:val="0"/>
          <w:divBdr>
            <w:top w:val="none" w:sz="0" w:space="0" w:color="auto"/>
            <w:left w:val="none" w:sz="0" w:space="0" w:color="auto"/>
            <w:bottom w:val="none" w:sz="0" w:space="0" w:color="auto"/>
            <w:right w:val="none" w:sz="0" w:space="0" w:color="auto"/>
          </w:divBdr>
        </w:div>
        <w:div w:id="1360426211">
          <w:marLeft w:val="0"/>
          <w:marRight w:val="0"/>
          <w:marTop w:val="0"/>
          <w:marBottom w:val="0"/>
          <w:divBdr>
            <w:top w:val="none" w:sz="0" w:space="0" w:color="auto"/>
            <w:left w:val="none" w:sz="0" w:space="0" w:color="auto"/>
            <w:bottom w:val="none" w:sz="0" w:space="0" w:color="auto"/>
            <w:right w:val="none" w:sz="0" w:space="0" w:color="auto"/>
          </w:divBdr>
        </w:div>
        <w:div w:id="1364138781">
          <w:marLeft w:val="0"/>
          <w:marRight w:val="0"/>
          <w:marTop w:val="0"/>
          <w:marBottom w:val="0"/>
          <w:divBdr>
            <w:top w:val="none" w:sz="0" w:space="0" w:color="auto"/>
            <w:left w:val="none" w:sz="0" w:space="0" w:color="auto"/>
            <w:bottom w:val="none" w:sz="0" w:space="0" w:color="auto"/>
            <w:right w:val="none" w:sz="0" w:space="0" w:color="auto"/>
          </w:divBdr>
        </w:div>
        <w:div w:id="977221662">
          <w:marLeft w:val="0"/>
          <w:marRight w:val="0"/>
          <w:marTop w:val="0"/>
          <w:marBottom w:val="0"/>
          <w:divBdr>
            <w:top w:val="none" w:sz="0" w:space="0" w:color="auto"/>
            <w:left w:val="none" w:sz="0" w:space="0" w:color="auto"/>
            <w:bottom w:val="none" w:sz="0" w:space="0" w:color="auto"/>
            <w:right w:val="none" w:sz="0" w:space="0" w:color="auto"/>
          </w:divBdr>
        </w:div>
      </w:divsChild>
    </w:div>
    <w:div w:id="1638609559">
      <w:bodyDiv w:val="1"/>
      <w:marLeft w:val="0"/>
      <w:marRight w:val="0"/>
      <w:marTop w:val="0"/>
      <w:marBottom w:val="0"/>
      <w:divBdr>
        <w:top w:val="none" w:sz="0" w:space="0" w:color="auto"/>
        <w:left w:val="none" w:sz="0" w:space="0" w:color="auto"/>
        <w:bottom w:val="none" w:sz="0" w:space="0" w:color="auto"/>
        <w:right w:val="none" w:sz="0" w:space="0" w:color="auto"/>
      </w:divBdr>
    </w:div>
    <w:div w:id="1643971398">
      <w:bodyDiv w:val="1"/>
      <w:marLeft w:val="0"/>
      <w:marRight w:val="0"/>
      <w:marTop w:val="0"/>
      <w:marBottom w:val="0"/>
      <w:divBdr>
        <w:top w:val="none" w:sz="0" w:space="0" w:color="auto"/>
        <w:left w:val="none" w:sz="0" w:space="0" w:color="auto"/>
        <w:bottom w:val="none" w:sz="0" w:space="0" w:color="auto"/>
        <w:right w:val="none" w:sz="0" w:space="0" w:color="auto"/>
      </w:divBdr>
      <w:divsChild>
        <w:div w:id="2041273220">
          <w:marLeft w:val="0"/>
          <w:marRight w:val="0"/>
          <w:marTop w:val="240"/>
          <w:marBottom w:val="0"/>
          <w:divBdr>
            <w:top w:val="none" w:sz="0" w:space="0" w:color="auto"/>
            <w:left w:val="none" w:sz="0" w:space="0" w:color="auto"/>
            <w:bottom w:val="none" w:sz="0" w:space="0" w:color="auto"/>
            <w:right w:val="none" w:sz="0" w:space="0" w:color="auto"/>
          </w:divBdr>
        </w:div>
        <w:div w:id="1851800246">
          <w:marLeft w:val="0"/>
          <w:marRight w:val="0"/>
          <w:marTop w:val="0"/>
          <w:marBottom w:val="240"/>
          <w:divBdr>
            <w:top w:val="none" w:sz="0" w:space="0" w:color="auto"/>
            <w:left w:val="none" w:sz="0" w:space="0" w:color="auto"/>
            <w:bottom w:val="none" w:sz="0" w:space="0" w:color="auto"/>
            <w:right w:val="none" w:sz="0" w:space="0" w:color="auto"/>
          </w:divBdr>
        </w:div>
        <w:div w:id="1067149158">
          <w:marLeft w:val="0"/>
          <w:marRight w:val="0"/>
          <w:marTop w:val="0"/>
          <w:marBottom w:val="60"/>
          <w:divBdr>
            <w:top w:val="none" w:sz="0" w:space="0" w:color="auto"/>
            <w:left w:val="none" w:sz="0" w:space="0" w:color="auto"/>
            <w:bottom w:val="none" w:sz="0" w:space="0" w:color="auto"/>
            <w:right w:val="none" w:sz="0" w:space="0" w:color="auto"/>
          </w:divBdr>
          <w:divsChild>
            <w:div w:id="952984274">
              <w:marLeft w:val="0"/>
              <w:marRight w:val="0"/>
              <w:marTop w:val="0"/>
              <w:marBottom w:val="0"/>
              <w:divBdr>
                <w:top w:val="none" w:sz="0" w:space="0" w:color="auto"/>
                <w:left w:val="none" w:sz="0" w:space="0" w:color="auto"/>
                <w:bottom w:val="none" w:sz="0" w:space="0" w:color="auto"/>
                <w:right w:val="none" w:sz="0" w:space="0" w:color="auto"/>
              </w:divBdr>
              <w:divsChild>
                <w:div w:id="203511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888394">
      <w:bodyDiv w:val="1"/>
      <w:marLeft w:val="0"/>
      <w:marRight w:val="0"/>
      <w:marTop w:val="0"/>
      <w:marBottom w:val="0"/>
      <w:divBdr>
        <w:top w:val="none" w:sz="0" w:space="0" w:color="auto"/>
        <w:left w:val="none" w:sz="0" w:space="0" w:color="auto"/>
        <w:bottom w:val="none" w:sz="0" w:space="0" w:color="auto"/>
        <w:right w:val="none" w:sz="0" w:space="0" w:color="auto"/>
      </w:divBdr>
    </w:div>
    <w:div w:id="1647202711">
      <w:bodyDiv w:val="1"/>
      <w:marLeft w:val="0"/>
      <w:marRight w:val="0"/>
      <w:marTop w:val="0"/>
      <w:marBottom w:val="0"/>
      <w:divBdr>
        <w:top w:val="none" w:sz="0" w:space="0" w:color="auto"/>
        <w:left w:val="none" w:sz="0" w:space="0" w:color="auto"/>
        <w:bottom w:val="none" w:sz="0" w:space="0" w:color="auto"/>
        <w:right w:val="none" w:sz="0" w:space="0" w:color="auto"/>
      </w:divBdr>
    </w:div>
    <w:div w:id="1658878363">
      <w:bodyDiv w:val="1"/>
      <w:marLeft w:val="0"/>
      <w:marRight w:val="0"/>
      <w:marTop w:val="0"/>
      <w:marBottom w:val="0"/>
      <w:divBdr>
        <w:top w:val="none" w:sz="0" w:space="0" w:color="auto"/>
        <w:left w:val="none" w:sz="0" w:space="0" w:color="auto"/>
        <w:bottom w:val="none" w:sz="0" w:space="0" w:color="auto"/>
        <w:right w:val="none" w:sz="0" w:space="0" w:color="auto"/>
      </w:divBdr>
    </w:div>
    <w:div w:id="1661232724">
      <w:bodyDiv w:val="1"/>
      <w:marLeft w:val="0"/>
      <w:marRight w:val="0"/>
      <w:marTop w:val="0"/>
      <w:marBottom w:val="0"/>
      <w:divBdr>
        <w:top w:val="none" w:sz="0" w:space="0" w:color="auto"/>
        <w:left w:val="none" w:sz="0" w:space="0" w:color="auto"/>
        <w:bottom w:val="none" w:sz="0" w:space="0" w:color="auto"/>
        <w:right w:val="none" w:sz="0" w:space="0" w:color="auto"/>
      </w:divBdr>
      <w:divsChild>
        <w:div w:id="2045401470">
          <w:marLeft w:val="0"/>
          <w:marRight w:val="0"/>
          <w:marTop w:val="0"/>
          <w:marBottom w:val="0"/>
          <w:divBdr>
            <w:top w:val="none" w:sz="0" w:space="0" w:color="auto"/>
            <w:left w:val="none" w:sz="0" w:space="0" w:color="auto"/>
            <w:bottom w:val="none" w:sz="0" w:space="0" w:color="auto"/>
            <w:right w:val="none" w:sz="0" w:space="0" w:color="auto"/>
          </w:divBdr>
        </w:div>
        <w:div w:id="1228881356">
          <w:marLeft w:val="0"/>
          <w:marRight w:val="0"/>
          <w:marTop w:val="0"/>
          <w:marBottom w:val="0"/>
          <w:divBdr>
            <w:top w:val="none" w:sz="0" w:space="0" w:color="auto"/>
            <w:left w:val="none" w:sz="0" w:space="0" w:color="auto"/>
            <w:bottom w:val="none" w:sz="0" w:space="0" w:color="auto"/>
            <w:right w:val="none" w:sz="0" w:space="0" w:color="auto"/>
          </w:divBdr>
        </w:div>
      </w:divsChild>
    </w:div>
    <w:div w:id="1669097694">
      <w:bodyDiv w:val="1"/>
      <w:marLeft w:val="0"/>
      <w:marRight w:val="0"/>
      <w:marTop w:val="0"/>
      <w:marBottom w:val="0"/>
      <w:divBdr>
        <w:top w:val="none" w:sz="0" w:space="0" w:color="auto"/>
        <w:left w:val="none" w:sz="0" w:space="0" w:color="auto"/>
        <w:bottom w:val="none" w:sz="0" w:space="0" w:color="auto"/>
        <w:right w:val="none" w:sz="0" w:space="0" w:color="auto"/>
      </w:divBdr>
      <w:divsChild>
        <w:div w:id="800078710">
          <w:marLeft w:val="0"/>
          <w:marRight w:val="0"/>
          <w:marTop w:val="0"/>
          <w:marBottom w:val="0"/>
          <w:divBdr>
            <w:top w:val="none" w:sz="0" w:space="0" w:color="auto"/>
            <w:left w:val="none" w:sz="0" w:space="0" w:color="auto"/>
            <w:bottom w:val="none" w:sz="0" w:space="0" w:color="auto"/>
            <w:right w:val="none" w:sz="0" w:space="0" w:color="auto"/>
          </w:divBdr>
        </w:div>
        <w:div w:id="1220704894">
          <w:marLeft w:val="0"/>
          <w:marRight w:val="0"/>
          <w:marTop w:val="0"/>
          <w:marBottom w:val="0"/>
          <w:divBdr>
            <w:top w:val="none" w:sz="0" w:space="0" w:color="auto"/>
            <w:left w:val="none" w:sz="0" w:space="0" w:color="auto"/>
            <w:bottom w:val="none" w:sz="0" w:space="0" w:color="auto"/>
            <w:right w:val="none" w:sz="0" w:space="0" w:color="auto"/>
          </w:divBdr>
        </w:div>
      </w:divsChild>
    </w:div>
    <w:div w:id="1672760674">
      <w:bodyDiv w:val="1"/>
      <w:marLeft w:val="0"/>
      <w:marRight w:val="0"/>
      <w:marTop w:val="0"/>
      <w:marBottom w:val="0"/>
      <w:divBdr>
        <w:top w:val="none" w:sz="0" w:space="0" w:color="auto"/>
        <w:left w:val="none" w:sz="0" w:space="0" w:color="auto"/>
        <w:bottom w:val="none" w:sz="0" w:space="0" w:color="auto"/>
        <w:right w:val="none" w:sz="0" w:space="0" w:color="auto"/>
      </w:divBdr>
    </w:div>
    <w:div w:id="1713650789">
      <w:bodyDiv w:val="1"/>
      <w:marLeft w:val="0"/>
      <w:marRight w:val="0"/>
      <w:marTop w:val="0"/>
      <w:marBottom w:val="0"/>
      <w:divBdr>
        <w:top w:val="none" w:sz="0" w:space="0" w:color="auto"/>
        <w:left w:val="none" w:sz="0" w:space="0" w:color="auto"/>
        <w:bottom w:val="none" w:sz="0" w:space="0" w:color="auto"/>
        <w:right w:val="none" w:sz="0" w:space="0" w:color="auto"/>
      </w:divBdr>
    </w:div>
    <w:div w:id="1714842319">
      <w:bodyDiv w:val="1"/>
      <w:marLeft w:val="0"/>
      <w:marRight w:val="0"/>
      <w:marTop w:val="0"/>
      <w:marBottom w:val="0"/>
      <w:divBdr>
        <w:top w:val="none" w:sz="0" w:space="0" w:color="auto"/>
        <w:left w:val="none" w:sz="0" w:space="0" w:color="auto"/>
        <w:bottom w:val="none" w:sz="0" w:space="0" w:color="auto"/>
        <w:right w:val="none" w:sz="0" w:space="0" w:color="auto"/>
      </w:divBdr>
      <w:divsChild>
        <w:div w:id="904529565">
          <w:marLeft w:val="0"/>
          <w:marRight w:val="0"/>
          <w:marTop w:val="0"/>
          <w:marBottom w:val="0"/>
          <w:divBdr>
            <w:top w:val="none" w:sz="0" w:space="0" w:color="auto"/>
            <w:left w:val="none" w:sz="0" w:space="0" w:color="auto"/>
            <w:bottom w:val="none" w:sz="0" w:space="0" w:color="auto"/>
            <w:right w:val="none" w:sz="0" w:space="0" w:color="auto"/>
          </w:divBdr>
        </w:div>
        <w:div w:id="1249997961">
          <w:marLeft w:val="0"/>
          <w:marRight w:val="0"/>
          <w:marTop w:val="0"/>
          <w:marBottom w:val="0"/>
          <w:divBdr>
            <w:top w:val="none" w:sz="0" w:space="0" w:color="auto"/>
            <w:left w:val="none" w:sz="0" w:space="0" w:color="auto"/>
            <w:bottom w:val="none" w:sz="0" w:space="0" w:color="auto"/>
            <w:right w:val="none" w:sz="0" w:space="0" w:color="auto"/>
          </w:divBdr>
        </w:div>
        <w:div w:id="1591965376">
          <w:marLeft w:val="0"/>
          <w:marRight w:val="0"/>
          <w:marTop w:val="0"/>
          <w:marBottom w:val="0"/>
          <w:divBdr>
            <w:top w:val="none" w:sz="0" w:space="0" w:color="auto"/>
            <w:left w:val="none" w:sz="0" w:space="0" w:color="auto"/>
            <w:bottom w:val="none" w:sz="0" w:space="0" w:color="auto"/>
            <w:right w:val="none" w:sz="0" w:space="0" w:color="auto"/>
          </w:divBdr>
        </w:div>
        <w:div w:id="1321040732">
          <w:marLeft w:val="0"/>
          <w:marRight w:val="0"/>
          <w:marTop w:val="0"/>
          <w:marBottom w:val="0"/>
          <w:divBdr>
            <w:top w:val="none" w:sz="0" w:space="0" w:color="auto"/>
            <w:left w:val="none" w:sz="0" w:space="0" w:color="auto"/>
            <w:bottom w:val="none" w:sz="0" w:space="0" w:color="auto"/>
            <w:right w:val="none" w:sz="0" w:space="0" w:color="auto"/>
          </w:divBdr>
        </w:div>
        <w:div w:id="759984493">
          <w:marLeft w:val="0"/>
          <w:marRight w:val="0"/>
          <w:marTop w:val="0"/>
          <w:marBottom w:val="0"/>
          <w:divBdr>
            <w:top w:val="none" w:sz="0" w:space="0" w:color="auto"/>
            <w:left w:val="none" w:sz="0" w:space="0" w:color="auto"/>
            <w:bottom w:val="none" w:sz="0" w:space="0" w:color="auto"/>
            <w:right w:val="none" w:sz="0" w:space="0" w:color="auto"/>
          </w:divBdr>
        </w:div>
        <w:div w:id="136580494">
          <w:marLeft w:val="0"/>
          <w:marRight w:val="0"/>
          <w:marTop w:val="0"/>
          <w:marBottom w:val="0"/>
          <w:divBdr>
            <w:top w:val="none" w:sz="0" w:space="0" w:color="auto"/>
            <w:left w:val="none" w:sz="0" w:space="0" w:color="auto"/>
            <w:bottom w:val="none" w:sz="0" w:space="0" w:color="auto"/>
            <w:right w:val="none" w:sz="0" w:space="0" w:color="auto"/>
          </w:divBdr>
        </w:div>
        <w:div w:id="483357820">
          <w:marLeft w:val="0"/>
          <w:marRight w:val="0"/>
          <w:marTop w:val="0"/>
          <w:marBottom w:val="0"/>
          <w:divBdr>
            <w:top w:val="none" w:sz="0" w:space="0" w:color="auto"/>
            <w:left w:val="none" w:sz="0" w:space="0" w:color="auto"/>
            <w:bottom w:val="none" w:sz="0" w:space="0" w:color="auto"/>
            <w:right w:val="none" w:sz="0" w:space="0" w:color="auto"/>
          </w:divBdr>
        </w:div>
        <w:div w:id="1976597292">
          <w:marLeft w:val="0"/>
          <w:marRight w:val="0"/>
          <w:marTop w:val="0"/>
          <w:marBottom w:val="0"/>
          <w:divBdr>
            <w:top w:val="none" w:sz="0" w:space="0" w:color="auto"/>
            <w:left w:val="none" w:sz="0" w:space="0" w:color="auto"/>
            <w:bottom w:val="none" w:sz="0" w:space="0" w:color="auto"/>
            <w:right w:val="none" w:sz="0" w:space="0" w:color="auto"/>
          </w:divBdr>
        </w:div>
        <w:div w:id="45955612">
          <w:marLeft w:val="0"/>
          <w:marRight w:val="0"/>
          <w:marTop w:val="0"/>
          <w:marBottom w:val="0"/>
          <w:divBdr>
            <w:top w:val="none" w:sz="0" w:space="0" w:color="auto"/>
            <w:left w:val="none" w:sz="0" w:space="0" w:color="auto"/>
            <w:bottom w:val="none" w:sz="0" w:space="0" w:color="auto"/>
            <w:right w:val="none" w:sz="0" w:space="0" w:color="auto"/>
          </w:divBdr>
        </w:div>
        <w:div w:id="1599212327">
          <w:marLeft w:val="0"/>
          <w:marRight w:val="0"/>
          <w:marTop w:val="0"/>
          <w:marBottom w:val="0"/>
          <w:divBdr>
            <w:top w:val="none" w:sz="0" w:space="0" w:color="auto"/>
            <w:left w:val="none" w:sz="0" w:space="0" w:color="auto"/>
            <w:bottom w:val="none" w:sz="0" w:space="0" w:color="auto"/>
            <w:right w:val="none" w:sz="0" w:space="0" w:color="auto"/>
          </w:divBdr>
        </w:div>
        <w:div w:id="1490975100">
          <w:marLeft w:val="0"/>
          <w:marRight w:val="0"/>
          <w:marTop w:val="0"/>
          <w:marBottom w:val="0"/>
          <w:divBdr>
            <w:top w:val="none" w:sz="0" w:space="0" w:color="auto"/>
            <w:left w:val="none" w:sz="0" w:space="0" w:color="auto"/>
            <w:bottom w:val="none" w:sz="0" w:space="0" w:color="auto"/>
            <w:right w:val="none" w:sz="0" w:space="0" w:color="auto"/>
          </w:divBdr>
        </w:div>
        <w:div w:id="656081497">
          <w:marLeft w:val="0"/>
          <w:marRight w:val="0"/>
          <w:marTop w:val="0"/>
          <w:marBottom w:val="0"/>
          <w:divBdr>
            <w:top w:val="none" w:sz="0" w:space="0" w:color="auto"/>
            <w:left w:val="none" w:sz="0" w:space="0" w:color="auto"/>
            <w:bottom w:val="none" w:sz="0" w:space="0" w:color="auto"/>
            <w:right w:val="none" w:sz="0" w:space="0" w:color="auto"/>
          </w:divBdr>
        </w:div>
        <w:div w:id="258102371">
          <w:marLeft w:val="0"/>
          <w:marRight w:val="0"/>
          <w:marTop w:val="0"/>
          <w:marBottom w:val="0"/>
          <w:divBdr>
            <w:top w:val="none" w:sz="0" w:space="0" w:color="auto"/>
            <w:left w:val="none" w:sz="0" w:space="0" w:color="auto"/>
            <w:bottom w:val="none" w:sz="0" w:space="0" w:color="auto"/>
            <w:right w:val="none" w:sz="0" w:space="0" w:color="auto"/>
          </w:divBdr>
        </w:div>
        <w:div w:id="233663701">
          <w:marLeft w:val="0"/>
          <w:marRight w:val="0"/>
          <w:marTop w:val="0"/>
          <w:marBottom w:val="0"/>
          <w:divBdr>
            <w:top w:val="none" w:sz="0" w:space="0" w:color="auto"/>
            <w:left w:val="none" w:sz="0" w:space="0" w:color="auto"/>
            <w:bottom w:val="none" w:sz="0" w:space="0" w:color="auto"/>
            <w:right w:val="none" w:sz="0" w:space="0" w:color="auto"/>
          </w:divBdr>
        </w:div>
        <w:div w:id="1442795011">
          <w:marLeft w:val="0"/>
          <w:marRight w:val="0"/>
          <w:marTop w:val="0"/>
          <w:marBottom w:val="0"/>
          <w:divBdr>
            <w:top w:val="none" w:sz="0" w:space="0" w:color="auto"/>
            <w:left w:val="none" w:sz="0" w:space="0" w:color="auto"/>
            <w:bottom w:val="none" w:sz="0" w:space="0" w:color="auto"/>
            <w:right w:val="none" w:sz="0" w:space="0" w:color="auto"/>
          </w:divBdr>
        </w:div>
        <w:div w:id="1759332066">
          <w:marLeft w:val="0"/>
          <w:marRight w:val="0"/>
          <w:marTop w:val="0"/>
          <w:marBottom w:val="0"/>
          <w:divBdr>
            <w:top w:val="none" w:sz="0" w:space="0" w:color="auto"/>
            <w:left w:val="none" w:sz="0" w:space="0" w:color="auto"/>
            <w:bottom w:val="none" w:sz="0" w:space="0" w:color="auto"/>
            <w:right w:val="none" w:sz="0" w:space="0" w:color="auto"/>
          </w:divBdr>
        </w:div>
        <w:div w:id="1814562352">
          <w:marLeft w:val="0"/>
          <w:marRight w:val="0"/>
          <w:marTop w:val="0"/>
          <w:marBottom w:val="0"/>
          <w:divBdr>
            <w:top w:val="none" w:sz="0" w:space="0" w:color="auto"/>
            <w:left w:val="none" w:sz="0" w:space="0" w:color="auto"/>
            <w:bottom w:val="none" w:sz="0" w:space="0" w:color="auto"/>
            <w:right w:val="none" w:sz="0" w:space="0" w:color="auto"/>
          </w:divBdr>
        </w:div>
        <w:div w:id="1766070814">
          <w:marLeft w:val="0"/>
          <w:marRight w:val="0"/>
          <w:marTop w:val="0"/>
          <w:marBottom w:val="0"/>
          <w:divBdr>
            <w:top w:val="none" w:sz="0" w:space="0" w:color="auto"/>
            <w:left w:val="none" w:sz="0" w:space="0" w:color="auto"/>
            <w:bottom w:val="none" w:sz="0" w:space="0" w:color="auto"/>
            <w:right w:val="none" w:sz="0" w:space="0" w:color="auto"/>
          </w:divBdr>
        </w:div>
        <w:div w:id="1971591926">
          <w:marLeft w:val="0"/>
          <w:marRight w:val="0"/>
          <w:marTop w:val="0"/>
          <w:marBottom w:val="0"/>
          <w:divBdr>
            <w:top w:val="none" w:sz="0" w:space="0" w:color="auto"/>
            <w:left w:val="none" w:sz="0" w:space="0" w:color="auto"/>
            <w:bottom w:val="none" w:sz="0" w:space="0" w:color="auto"/>
            <w:right w:val="none" w:sz="0" w:space="0" w:color="auto"/>
          </w:divBdr>
        </w:div>
        <w:div w:id="1805543158">
          <w:marLeft w:val="0"/>
          <w:marRight w:val="0"/>
          <w:marTop w:val="0"/>
          <w:marBottom w:val="0"/>
          <w:divBdr>
            <w:top w:val="none" w:sz="0" w:space="0" w:color="auto"/>
            <w:left w:val="none" w:sz="0" w:space="0" w:color="auto"/>
            <w:bottom w:val="none" w:sz="0" w:space="0" w:color="auto"/>
            <w:right w:val="none" w:sz="0" w:space="0" w:color="auto"/>
          </w:divBdr>
        </w:div>
        <w:div w:id="188028767">
          <w:marLeft w:val="0"/>
          <w:marRight w:val="0"/>
          <w:marTop w:val="0"/>
          <w:marBottom w:val="0"/>
          <w:divBdr>
            <w:top w:val="none" w:sz="0" w:space="0" w:color="auto"/>
            <w:left w:val="none" w:sz="0" w:space="0" w:color="auto"/>
            <w:bottom w:val="none" w:sz="0" w:space="0" w:color="auto"/>
            <w:right w:val="none" w:sz="0" w:space="0" w:color="auto"/>
          </w:divBdr>
        </w:div>
        <w:div w:id="848133831">
          <w:marLeft w:val="0"/>
          <w:marRight w:val="0"/>
          <w:marTop w:val="0"/>
          <w:marBottom w:val="0"/>
          <w:divBdr>
            <w:top w:val="none" w:sz="0" w:space="0" w:color="auto"/>
            <w:left w:val="none" w:sz="0" w:space="0" w:color="auto"/>
            <w:bottom w:val="none" w:sz="0" w:space="0" w:color="auto"/>
            <w:right w:val="none" w:sz="0" w:space="0" w:color="auto"/>
          </w:divBdr>
        </w:div>
        <w:div w:id="1143502425">
          <w:marLeft w:val="0"/>
          <w:marRight w:val="0"/>
          <w:marTop w:val="0"/>
          <w:marBottom w:val="0"/>
          <w:divBdr>
            <w:top w:val="none" w:sz="0" w:space="0" w:color="auto"/>
            <w:left w:val="none" w:sz="0" w:space="0" w:color="auto"/>
            <w:bottom w:val="none" w:sz="0" w:space="0" w:color="auto"/>
            <w:right w:val="none" w:sz="0" w:space="0" w:color="auto"/>
          </w:divBdr>
        </w:div>
      </w:divsChild>
    </w:div>
    <w:div w:id="1724401112">
      <w:bodyDiv w:val="1"/>
      <w:marLeft w:val="0"/>
      <w:marRight w:val="0"/>
      <w:marTop w:val="0"/>
      <w:marBottom w:val="0"/>
      <w:divBdr>
        <w:top w:val="none" w:sz="0" w:space="0" w:color="auto"/>
        <w:left w:val="none" w:sz="0" w:space="0" w:color="auto"/>
        <w:bottom w:val="none" w:sz="0" w:space="0" w:color="auto"/>
        <w:right w:val="none" w:sz="0" w:space="0" w:color="auto"/>
      </w:divBdr>
    </w:div>
    <w:div w:id="1728533515">
      <w:bodyDiv w:val="1"/>
      <w:marLeft w:val="0"/>
      <w:marRight w:val="0"/>
      <w:marTop w:val="0"/>
      <w:marBottom w:val="0"/>
      <w:divBdr>
        <w:top w:val="none" w:sz="0" w:space="0" w:color="auto"/>
        <w:left w:val="none" w:sz="0" w:space="0" w:color="auto"/>
        <w:bottom w:val="none" w:sz="0" w:space="0" w:color="auto"/>
        <w:right w:val="none" w:sz="0" w:space="0" w:color="auto"/>
      </w:divBdr>
      <w:divsChild>
        <w:div w:id="340086649">
          <w:marLeft w:val="0"/>
          <w:marRight w:val="0"/>
          <w:marTop w:val="0"/>
          <w:marBottom w:val="0"/>
          <w:divBdr>
            <w:top w:val="none" w:sz="0" w:space="0" w:color="auto"/>
            <w:left w:val="none" w:sz="0" w:space="0" w:color="auto"/>
            <w:bottom w:val="none" w:sz="0" w:space="0" w:color="auto"/>
            <w:right w:val="none" w:sz="0" w:space="0" w:color="auto"/>
          </w:divBdr>
          <w:divsChild>
            <w:div w:id="958223303">
              <w:marLeft w:val="0"/>
              <w:marRight w:val="0"/>
              <w:marTop w:val="0"/>
              <w:marBottom w:val="0"/>
              <w:divBdr>
                <w:top w:val="none" w:sz="0" w:space="0" w:color="auto"/>
                <w:left w:val="none" w:sz="0" w:space="0" w:color="auto"/>
                <w:bottom w:val="none" w:sz="0" w:space="0" w:color="auto"/>
                <w:right w:val="none" w:sz="0" w:space="0" w:color="auto"/>
              </w:divBdr>
              <w:divsChild>
                <w:div w:id="123929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06381">
      <w:bodyDiv w:val="1"/>
      <w:marLeft w:val="0"/>
      <w:marRight w:val="0"/>
      <w:marTop w:val="0"/>
      <w:marBottom w:val="0"/>
      <w:divBdr>
        <w:top w:val="none" w:sz="0" w:space="0" w:color="auto"/>
        <w:left w:val="none" w:sz="0" w:space="0" w:color="auto"/>
        <w:bottom w:val="none" w:sz="0" w:space="0" w:color="auto"/>
        <w:right w:val="none" w:sz="0" w:space="0" w:color="auto"/>
      </w:divBdr>
    </w:div>
    <w:div w:id="1761413526">
      <w:bodyDiv w:val="1"/>
      <w:marLeft w:val="0"/>
      <w:marRight w:val="0"/>
      <w:marTop w:val="0"/>
      <w:marBottom w:val="0"/>
      <w:divBdr>
        <w:top w:val="none" w:sz="0" w:space="0" w:color="auto"/>
        <w:left w:val="none" w:sz="0" w:space="0" w:color="auto"/>
        <w:bottom w:val="none" w:sz="0" w:space="0" w:color="auto"/>
        <w:right w:val="none" w:sz="0" w:space="0" w:color="auto"/>
      </w:divBdr>
      <w:divsChild>
        <w:div w:id="1943881385">
          <w:marLeft w:val="0"/>
          <w:marRight w:val="0"/>
          <w:marTop w:val="0"/>
          <w:marBottom w:val="0"/>
          <w:divBdr>
            <w:top w:val="none" w:sz="0" w:space="0" w:color="auto"/>
            <w:left w:val="none" w:sz="0" w:space="0" w:color="auto"/>
            <w:bottom w:val="none" w:sz="0" w:space="0" w:color="auto"/>
            <w:right w:val="none" w:sz="0" w:space="0" w:color="auto"/>
          </w:divBdr>
        </w:div>
      </w:divsChild>
    </w:div>
    <w:div w:id="1775901720">
      <w:bodyDiv w:val="1"/>
      <w:marLeft w:val="0"/>
      <w:marRight w:val="0"/>
      <w:marTop w:val="0"/>
      <w:marBottom w:val="0"/>
      <w:divBdr>
        <w:top w:val="none" w:sz="0" w:space="0" w:color="auto"/>
        <w:left w:val="none" w:sz="0" w:space="0" w:color="auto"/>
        <w:bottom w:val="none" w:sz="0" w:space="0" w:color="auto"/>
        <w:right w:val="none" w:sz="0" w:space="0" w:color="auto"/>
      </w:divBdr>
    </w:div>
    <w:div w:id="1795713344">
      <w:bodyDiv w:val="1"/>
      <w:marLeft w:val="0"/>
      <w:marRight w:val="0"/>
      <w:marTop w:val="0"/>
      <w:marBottom w:val="0"/>
      <w:divBdr>
        <w:top w:val="none" w:sz="0" w:space="0" w:color="auto"/>
        <w:left w:val="none" w:sz="0" w:space="0" w:color="auto"/>
        <w:bottom w:val="none" w:sz="0" w:space="0" w:color="auto"/>
        <w:right w:val="none" w:sz="0" w:space="0" w:color="auto"/>
      </w:divBdr>
      <w:divsChild>
        <w:div w:id="135221305">
          <w:marLeft w:val="0"/>
          <w:marRight w:val="0"/>
          <w:marTop w:val="0"/>
          <w:marBottom w:val="0"/>
          <w:divBdr>
            <w:top w:val="none" w:sz="0" w:space="0" w:color="auto"/>
            <w:left w:val="none" w:sz="0" w:space="0" w:color="auto"/>
            <w:bottom w:val="none" w:sz="0" w:space="0" w:color="auto"/>
            <w:right w:val="none" w:sz="0" w:space="0" w:color="auto"/>
          </w:divBdr>
        </w:div>
        <w:div w:id="861668694">
          <w:marLeft w:val="0"/>
          <w:marRight w:val="0"/>
          <w:marTop w:val="0"/>
          <w:marBottom w:val="0"/>
          <w:divBdr>
            <w:top w:val="none" w:sz="0" w:space="0" w:color="auto"/>
            <w:left w:val="none" w:sz="0" w:space="0" w:color="auto"/>
            <w:bottom w:val="none" w:sz="0" w:space="0" w:color="auto"/>
            <w:right w:val="none" w:sz="0" w:space="0" w:color="auto"/>
          </w:divBdr>
        </w:div>
        <w:div w:id="1143892567">
          <w:marLeft w:val="0"/>
          <w:marRight w:val="0"/>
          <w:marTop w:val="0"/>
          <w:marBottom w:val="0"/>
          <w:divBdr>
            <w:top w:val="none" w:sz="0" w:space="0" w:color="auto"/>
            <w:left w:val="none" w:sz="0" w:space="0" w:color="auto"/>
            <w:bottom w:val="none" w:sz="0" w:space="0" w:color="auto"/>
            <w:right w:val="none" w:sz="0" w:space="0" w:color="auto"/>
          </w:divBdr>
        </w:div>
        <w:div w:id="560991117">
          <w:marLeft w:val="0"/>
          <w:marRight w:val="0"/>
          <w:marTop w:val="0"/>
          <w:marBottom w:val="0"/>
          <w:divBdr>
            <w:top w:val="none" w:sz="0" w:space="0" w:color="auto"/>
            <w:left w:val="none" w:sz="0" w:space="0" w:color="auto"/>
            <w:bottom w:val="none" w:sz="0" w:space="0" w:color="auto"/>
            <w:right w:val="none" w:sz="0" w:space="0" w:color="auto"/>
          </w:divBdr>
        </w:div>
        <w:div w:id="747580166">
          <w:marLeft w:val="0"/>
          <w:marRight w:val="0"/>
          <w:marTop w:val="0"/>
          <w:marBottom w:val="0"/>
          <w:divBdr>
            <w:top w:val="none" w:sz="0" w:space="0" w:color="auto"/>
            <w:left w:val="none" w:sz="0" w:space="0" w:color="auto"/>
            <w:bottom w:val="none" w:sz="0" w:space="0" w:color="auto"/>
            <w:right w:val="none" w:sz="0" w:space="0" w:color="auto"/>
          </w:divBdr>
        </w:div>
        <w:div w:id="203837759">
          <w:marLeft w:val="0"/>
          <w:marRight w:val="0"/>
          <w:marTop w:val="0"/>
          <w:marBottom w:val="0"/>
          <w:divBdr>
            <w:top w:val="none" w:sz="0" w:space="0" w:color="auto"/>
            <w:left w:val="none" w:sz="0" w:space="0" w:color="auto"/>
            <w:bottom w:val="none" w:sz="0" w:space="0" w:color="auto"/>
            <w:right w:val="none" w:sz="0" w:space="0" w:color="auto"/>
          </w:divBdr>
        </w:div>
      </w:divsChild>
    </w:div>
    <w:div w:id="1808233057">
      <w:bodyDiv w:val="1"/>
      <w:marLeft w:val="0"/>
      <w:marRight w:val="0"/>
      <w:marTop w:val="0"/>
      <w:marBottom w:val="0"/>
      <w:divBdr>
        <w:top w:val="none" w:sz="0" w:space="0" w:color="auto"/>
        <w:left w:val="none" w:sz="0" w:space="0" w:color="auto"/>
        <w:bottom w:val="none" w:sz="0" w:space="0" w:color="auto"/>
        <w:right w:val="none" w:sz="0" w:space="0" w:color="auto"/>
      </w:divBdr>
    </w:div>
    <w:div w:id="1827437461">
      <w:bodyDiv w:val="1"/>
      <w:marLeft w:val="0"/>
      <w:marRight w:val="0"/>
      <w:marTop w:val="0"/>
      <w:marBottom w:val="0"/>
      <w:divBdr>
        <w:top w:val="none" w:sz="0" w:space="0" w:color="auto"/>
        <w:left w:val="none" w:sz="0" w:space="0" w:color="auto"/>
        <w:bottom w:val="none" w:sz="0" w:space="0" w:color="auto"/>
        <w:right w:val="none" w:sz="0" w:space="0" w:color="auto"/>
      </w:divBdr>
      <w:divsChild>
        <w:div w:id="1048846521">
          <w:marLeft w:val="0"/>
          <w:marRight w:val="0"/>
          <w:marTop w:val="0"/>
          <w:marBottom w:val="0"/>
          <w:divBdr>
            <w:top w:val="none" w:sz="0" w:space="0" w:color="auto"/>
            <w:left w:val="none" w:sz="0" w:space="0" w:color="auto"/>
            <w:bottom w:val="none" w:sz="0" w:space="0" w:color="auto"/>
            <w:right w:val="none" w:sz="0" w:space="0" w:color="auto"/>
          </w:divBdr>
        </w:div>
      </w:divsChild>
    </w:div>
    <w:div w:id="1847207455">
      <w:bodyDiv w:val="1"/>
      <w:marLeft w:val="0"/>
      <w:marRight w:val="0"/>
      <w:marTop w:val="0"/>
      <w:marBottom w:val="0"/>
      <w:divBdr>
        <w:top w:val="none" w:sz="0" w:space="0" w:color="auto"/>
        <w:left w:val="none" w:sz="0" w:space="0" w:color="auto"/>
        <w:bottom w:val="none" w:sz="0" w:space="0" w:color="auto"/>
        <w:right w:val="none" w:sz="0" w:space="0" w:color="auto"/>
      </w:divBdr>
    </w:div>
    <w:div w:id="1877236698">
      <w:bodyDiv w:val="1"/>
      <w:marLeft w:val="0"/>
      <w:marRight w:val="0"/>
      <w:marTop w:val="0"/>
      <w:marBottom w:val="0"/>
      <w:divBdr>
        <w:top w:val="none" w:sz="0" w:space="0" w:color="auto"/>
        <w:left w:val="none" w:sz="0" w:space="0" w:color="auto"/>
        <w:bottom w:val="none" w:sz="0" w:space="0" w:color="auto"/>
        <w:right w:val="none" w:sz="0" w:space="0" w:color="auto"/>
      </w:divBdr>
    </w:div>
    <w:div w:id="1922178717">
      <w:bodyDiv w:val="1"/>
      <w:marLeft w:val="0"/>
      <w:marRight w:val="0"/>
      <w:marTop w:val="0"/>
      <w:marBottom w:val="0"/>
      <w:divBdr>
        <w:top w:val="none" w:sz="0" w:space="0" w:color="auto"/>
        <w:left w:val="none" w:sz="0" w:space="0" w:color="auto"/>
        <w:bottom w:val="none" w:sz="0" w:space="0" w:color="auto"/>
        <w:right w:val="none" w:sz="0" w:space="0" w:color="auto"/>
      </w:divBdr>
    </w:div>
    <w:div w:id="1926449121">
      <w:bodyDiv w:val="1"/>
      <w:marLeft w:val="0"/>
      <w:marRight w:val="0"/>
      <w:marTop w:val="0"/>
      <w:marBottom w:val="0"/>
      <w:divBdr>
        <w:top w:val="none" w:sz="0" w:space="0" w:color="auto"/>
        <w:left w:val="none" w:sz="0" w:space="0" w:color="auto"/>
        <w:bottom w:val="none" w:sz="0" w:space="0" w:color="auto"/>
        <w:right w:val="none" w:sz="0" w:space="0" w:color="auto"/>
      </w:divBdr>
    </w:div>
    <w:div w:id="1926959196">
      <w:bodyDiv w:val="1"/>
      <w:marLeft w:val="0"/>
      <w:marRight w:val="0"/>
      <w:marTop w:val="0"/>
      <w:marBottom w:val="0"/>
      <w:divBdr>
        <w:top w:val="none" w:sz="0" w:space="0" w:color="auto"/>
        <w:left w:val="none" w:sz="0" w:space="0" w:color="auto"/>
        <w:bottom w:val="none" w:sz="0" w:space="0" w:color="auto"/>
        <w:right w:val="none" w:sz="0" w:space="0" w:color="auto"/>
      </w:divBdr>
      <w:divsChild>
        <w:div w:id="738406079">
          <w:marLeft w:val="0"/>
          <w:marRight w:val="0"/>
          <w:marTop w:val="0"/>
          <w:marBottom w:val="0"/>
          <w:divBdr>
            <w:top w:val="none" w:sz="0" w:space="0" w:color="auto"/>
            <w:left w:val="none" w:sz="0" w:space="0" w:color="auto"/>
            <w:bottom w:val="none" w:sz="0" w:space="0" w:color="auto"/>
            <w:right w:val="none" w:sz="0" w:space="0" w:color="auto"/>
          </w:divBdr>
        </w:div>
        <w:div w:id="2006663131">
          <w:marLeft w:val="0"/>
          <w:marRight w:val="0"/>
          <w:marTop w:val="0"/>
          <w:marBottom w:val="0"/>
          <w:divBdr>
            <w:top w:val="none" w:sz="0" w:space="0" w:color="auto"/>
            <w:left w:val="none" w:sz="0" w:space="0" w:color="auto"/>
            <w:bottom w:val="none" w:sz="0" w:space="0" w:color="auto"/>
            <w:right w:val="none" w:sz="0" w:space="0" w:color="auto"/>
          </w:divBdr>
        </w:div>
        <w:div w:id="1431851402">
          <w:marLeft w:val="0"/>
          <w:marRight w:val="0"/>
          <w:marTop w:val="0"/>
          <w:marBottom w:val="0"/>
          <w:divBdr>
            <w:top w:val="none" w:sz="0" w:space="0" w:color="auto"/>
            <w:left w:val="none" w:sz="0" w:space="0" w:color="auto"/>
            <w:bottom w:val="none" w:sz="0" w:space="0" w:color="auto"/>
            <w:right w:val="none" w:sz="0" w:space="0" w:color="auto"/>
          </w:divBdr>
        </w:div>
        <w:div w:id="692614573">
          <w:marLeft w:val="0"/>
          <w:marRight w:val="0"/>
          <w:marTop w:val="0"/>
          <w:marBottom w:val="0"/>
          <w:divBdr>
            <w:top w:val="none" w:sz="0" w:space="0" w:color="auto"/>
            <w:left w:val="none" w:sz="0" w:space="0" w:color="auto"/>
            <w:bottom w:val="none" w:sz="0" w:space="0" w:color="auto"/>
            <w:right w:val="none" w:sz="0" w:space="0" w:color="auto"/>
          </w:divBdr>
        </w:div>
        <w:div w:id="708920650">
          <w:marLeft w:val="0"/>
          <w:marRight w:val="0"/>
          <w:marTop w:val="0"/>
          <w:marBottom w:val="0"/>
          <w:divBdr>
            <w:top w:val="none" w:sz="0" w:space="0" w:color="auto"/>
            <w:left w:val="none" w:sz="0" w:space="0" w:color="auto"/>
            <w:bottom w:val="none" w:sz="0" w:space="0" w:color="auto"/>
            <w:right w:val="none" w:sz="0" w:space="0" w:color="auto"/>
          </w:divBdr>
        </w:div>
        <w:div w:id="1394085271">
          <w:marLeft w:val="0"/>
          <w:marRight w:val="0"/>
          <w:marTop w:val="0"/>
          <w:marBottom w:val="0"/>
          <w:divBdr>
            <w:top w:val="none" w:sz="0" w:space="0" w:color="auto"/>
            <w:left w:val="none" w:sz="0" w:space="0" w:color="auto"/>
            <w:bottom w:val="none" w:sz="0" w:space="0" w:color="auto"/>
            <w:right w:val="none" w:sz="0" w:space="0" w:color="auto"/>
          </w:divBdr>
        </w:div>
        <w:div w:id="1966964596">
          <w:marLeft w:val="0"/>
          <w:marRight w:val="0"/>
          <w:marTop w:val="0"/>
          <w:marBottom w:val="0"/>
          <w:divBdr>
            <w:top w:val="none" w:sz="0" w:space="0" w:color="auto"/>
            <w:left w:val="none" w:sz="0" w:space="0" w:color="auto"/>
            <w:bottom w:val="none" w:sz="0" w:space="0" w:color="auto"/>
            <w:right w:val="none" w:sz="0" w:space="0" w:color="auto"/>
          </w:divBdr>
        </w:div>
        <w:div w:id="1140420148">
          <w:marLeft w:val="0"/>
          <w:marRight w:val="0"/>
          <w:marTop w:val="0"/>
          <w:marBottom w:val="0"/>
          <w:divBdr>
            <w:top w:val="none" w:sz="0" w:space="0" w:color="auto"/>
            <w:left w:val="none" w:sz="0" w:space="0" w:color="auto"/>
            <w:bottom w:val="none" w:sz="0" w:space="0" w:color="auto"/>
            <w:right w:val="none" w:sz="0" w:space="0" w:color="auto"/>
          </w:divBdr>
        </w:div>
        <w:div w:id="1561868614">
          <w:marLeft w:val="0"/>
          <w:marRight w:val="0"/>
          <w:marTop w:val="0"/>
          <w:marBottom w:val="0"/>
          <w:divBdr>
            <w:top w:val="none" w:sz="0" w:space="0" w:color="auto"/>
            <w:left w:val="none" w:sz="0" w:space="0" w:color="auto"/>
            <w:bottom w:val="none" w:sz="0" w:space="0" w:color="auto"/>
            <w:right w:val="none" w:sz="0" w:space="0" w:color="auto"/>
          </w:divBdr>
        </w:div>
        <w:div w:id="1523275864">
          <w:marLeft w:val="0"/>
          <w:marRight w:val="0"/>
          <w:marTop w:val="0"/>
          <w:marBottom w:val="0"/>
          <w:divBdr>
            <w:top w:val="none" w:sz="0" w:space="0" w:color="auto"/>
            <w:left w:val="none" w:sz="0" w:space="0" w:color="auto"/>
            <w:bottom w:val="none" w:sz="0" w:space="0" w:color="auto"/>
            <w:right w:val="none" w:sz="0" w:space="0" w:color="auto"/>
          </w:divBdr>
        </w:div>
        <w:div w:id="1366639458">
          <w:marLeft w:val="0"/>
          <w:marRight w:val="0"/>
          <w:marTop w:val="0"/>
          <w:marBottom w:val="0"/>
          <w:divBdr>
            <w:top w:val="none" w:sz="0" w:space="0" w:color="auto"/>
            <w:left w:val="none" w:sz="0" w:space="0" w:color="auto"/>
            <w:bottom w:val="none" w:sz="0" w:space="0" w:color="auto"/>
            <w:right w:val="none" w:sz="0" w:space="0" w:color="auto"/>
          </w:divBdr>
        </w:div>
        <w:div w:id="675500151">
          <w:marLeft w:val="0"/>
          <w:marRight w:val="0"/>
          <w:marTop w:val="0"/>
          <w:marBottom w:val="0"/>
          <w:divBdr>
            <w:top w:val="none" w:sz="0" w:space="0" w:color="auto"/>
            <w:left w:val="none" w:sz="0" w:space="0" w:color="auto"/>
            <w:bottom w:val="none" w:sz="0" w:space="0" w:color="auto"/>
            <w:right w:val="none" w:sz="0" w:space="0" w:color="auto"/>
          </w:divBdr>
        </w:div>
        <w:div w:id="343022229">
          <w:marLeft w:val="0"/>
          <w:marRight w:val="0"/>
          <w:marTop w:val="0"/>
          <w:marBottom w:val="0"/>
          <w:divBdr>
            <w:top w:val="none" w:sz="0" w:space="0" w:color="auto"/>
            <w:left w:val="none" w:sz="0" w:space="0" w:color="auto"/>
            <w:bottom w:val="none" w:sz="0" w:space="0" w:color="auto"/>
            <w:right w:val="none" w:sz="0" w:space="0" w:color="auto"/>
          </w:divBdr>
        </w:div>
        <w:div w:id="1588612993">
          <w:marLeft w:val="0"/>
          <w:marRight w:val="0"/>
          <w:marTop w:val="0"/>
          <w:marBottom w:val="0"/>
          <w:divBdr>
            <w:top w:val="none" w:sz="0" w:space="0" w:color="auto"/>
            <w:left w:val="none" w:sz="0" w:space="0" w:color="auto"/>
            <w:bottom w:val="none" w:sz="0" w:space="0" w:color="auto"/>
            <w:right w:val="none" w:sz="0" w:space="0" w:color="auto"/>
          </w:divBdr>
        </w:div>
        <w:div w:id="637300517">
          <w:marLeft w:val="0"/>
          <w:marRight w:val="0"/>
          <w:marTop w:val="0"/>
          <w:marBottom w:val="0"/>
          <w:divBdr>
            <w:top w:val="none" w:sz="0" w:space="0" w:color="auto"/>
            <w:left w:val="none" w:sz="0" w:space="0" w:color="auto"/>
            <w:bottom w:val="none" w:sz="0" w:space="0" w:color="auto"/>
            <w:right w:val="none" w:sz="0" w:space="0" w:color="auto"/>
          </w:divBdr>
        </w:div>
        <w:div w:id="332415577">
          <w:marLeft w:val="0"/>
          <w:marRight w:val="0"/>
          <w:marTop w:val="0"/>
          <w:marBottom w:val="0"/>
          <w:divBdr>
            <w:top w:val="none" w:sz="0" w:space="0" w:color="auto"/>
            <w:left w:val="none" w:sz="0" w:space="0" w:color="auto"/>
            <w:bottom w:val="none" w:sz="0" w:space="0" w:color="auto"/>
            <w:right w:val="none" w:sz="0" w:space="0" w:color="auto"/>
          </w:divBdr>
        </w:div>
        <w:div w:id="1671908750">
          <w:marLeft w:val="0"/>
          <w:marRight w:val="0"/>
          <w:marTop w:val="0"/>
          <w:marBottom w:val="0"/>
          <w:divBdr>
            <w:top w:val="none" w:sz="0" w:space="0" w:color="auto"/>
            <w:left w:val="none" w:sz="0" w:space="0" w:color="auto"/>
            <w:bottom w:val="none" w:sz="0" w:space="0" w:color="auto"/>
            <w:right w:val="none" w:sz="0" w:space="0" w:color="auto"/>
          </w:divBdr>
        </w:div>
      </w:divsChild>
    </w:div>
    <w:div w:id="1928152895">
      <w:bodyDiv w:val="1"/>
      <w:marLeft w:val="0"/>
      <w:marRight w:val="0"/>
      <w:marTop w:val="0"/>
      <w:marBottom w:val="0"/>
      <w:divBdr>
        <w:top w:val="none" w:sz="0" w:space="0" w:color="auto"/>
        <w:left w:val="none" w:sz="0" w:space="0" w:color="auto"/>
        <w:bottom w:val="none" w:sz="0" w:space="0" w:color="auto"/>
        <w:right w:val="none" w:sz="0" w:space="0" w:color="auto"/>
      </w:divBdr>
      <w:divsChild>
        <w:div w:id="585844990">
          <w:marLeft w:val="0"/>
          <w:marRight w:val="0"/>
          <w:marTop w:val="0"/>
          <w:marBottom w:val="0"/>
          <w:divBdr>
            <w:top w:val="none" w:sz="0" w:space="0" w:color="auto"/>
            <w:left w:val="none" w:sz="0" w:space="0" w:color="auto"/>
            <w:bottom w:val="none" w:sz="0" w:space="0" w:color="auto"/>
            <w:right w:val="none" w:sz="0" w:space="0" w:color="auto"/>
          </w:divBdr>
        </w:div>
        <w:div w:id="1288007812">
          <w:marLeft w:val="0"/>
          <w:marRight w:val="0"/>
          <w:marTop w:val="0"/>
          <w:marBottom w:val="0"/>
          <w:divBdr>
            <w:top w:val="none" w:sz="0" w:space="0" w:color="auto"/>
            <w:left w:val="none" w:sz="0" w:space="0" w:color="auto"/>
            <w:bottom w:val="none" w:sz="0" w:space="0" w:color="auto"/>
            <w:right w:val="none" w:sz="0" w:space="0" w:color="auto"/>
          </w:divBdr>
        </w:div>
        <w:div w:id="317609455">
          <w:marLeft w:val="0"/>
          <w:marRight w:val="0"/>
          <w:marTop w:val="0"/>
          <w:marBottom w:val="0"/>
          <w:divBdr>
            <w:top w:val="none" w:sz="0" w:space="0" w:color="auto"/>
            <w:left w:val="none" w:sz="0" w:space="0" w:color="auto"/>
            <w:bottom w:val="none" w:sz="0" w:space="0" w:color="auto"/>
            <w:right w:val="none" w:sz="0" w:space="0" w:color="auto"/>
          </w:divBdr>
        </w:div>
        <w:div w:id="1526598407">
          <w:marLeft w:val="0"/>
          <w:marRight w:val="0"/>
          <w:marTop w:val="0"/>
          <w:marBottom w:val="0"/>
          <w:divBdr>
            <w:top w:val="none" w:sz="0" w:space="0" w:color="auto"/>
            <w:left w:val="none" w:sz="0" w:space="0" w:color="auto"/>
            <w:bottom w:val="none" w:sz="0" w:space="0" w:color="auto"/>
            <w:right w:val="none" w:sz="0" w:space="0" w:color="auto"/>
          </w:divBdr>
        </w:div>
        <w:div w:id="122771419">
          <w:marLeft w:val="0"/>
          <w:marRight w:val="0"/>
          <w:marTop w:val="0"/>
          <w:marBottom w:val="0"/>
          <w:divBdr>
            <w:top w:val="none" w:sz="0" w:space="0" w:color="auto"/>
            <w:left w:val="none" w:sz="0" w:space="0" w:color="auto"/>
            <w:bottom w:val="none" w:sz="0" w:space="0" w:color="auto"/>
            <w:right w:val="none" w:sz="0" w:space="0" w:color="auto"/>
          </w:divBdr>
        </w:div>
        <w:div w:id="214851355">
          <w:marLeft w:val="0"/>
          <w:marRight w:val="0"/>
          <w:marTop w:val="0"/>
          <w:marBottom w:val="0"/>
          <w:divBdr>
            <w:top w:val="none" w:sz="0" w:space="0" w:color="auto"/>
            <w:left w:val="none" w:sz="0" w:space="0" w:color="auto"/>
            <w:bottom w:val="none" w:sz="0" w:space="0" w:color="auto"/>
            <w:right w:val="none" w:sz="0" w:space="0" w:color="auto"/>
          </w:divBdr>
        </w:div>
        <w:div w:id="1023559314">
          <w:marLeft w:val="0"/>
          <w:marRight w:val="0"/>
          <w:marTop w:val="0"/>
          <w:marBottom w:val="0"/>
          <w:divBdr>
            <w:top w:val="none" w:sz="0" w:space="0" w:color="auto"/>
            <w:left w:val="none" w:sz="0" w:space="0" w:color="auto"/>
            <w:bottom w:val="none" w:sz="0" w:space="0" w:color="auto"/>
            <w:right w:val="none" w:sz="0" w:space="0" w:color="auto"/>
          </w:divBdr>
        </w:div>
        <w:div w:id="1772511644">
          <w:marLeft w:val="0"/>
          <w:marRight w:val="0"/>
          <w:marTop w:val="0"/>
          <w:marBottom w:val="0"/>
          <w:divBdr>
            <w:top w:val="none" w:sz="0" w:space="0" w:color="auto"/>
            <w:left w:val="none" w:sz="0" w:space="0" w:color="auto"/>
            <w:bottom w:val="none" w:sz="0" w:space="0" w:color="auto"/>
            <w:right w:val="none" w:sz="0" w:space="0" w:color="auto"/>
          </w:divBdr>
        </w:div>
        <w:div w:id="1009216898">
          <w:marLeft w:val="0"/>
          <w:marRight w:val="0"/>
          <w:marTop w:val="0"/>
          <w:marBottom w:val="0"/>
          <w:divBdr>
            <w:top w:val="none" w:sz="0" w:space="0" w:color="auto"/>
            <w:left w:val="none" w:sz="0" w:space="0" w:color="auto"/>
            <w:bottom w:val="none" w:sz="0" w:space="0" w:color="auto"/>
            <w:right w:val="none" w:sz="0" w:space="0" w:color="auto"/>
          </w:divBdr>
        </w:div>
        <w:div w:id="942037835">
          <w:marLeft w:val="0"/>
          <w:marRight w:val="0"/>
          <w:marTop w:val="0"/>
          <w:marBottom w:val="0"/>
          <w:divBdr>
            <w:top w:val="none" w:sz="0" w:space="0" w:color="auto"/>
            <w:left w:val="none" w:sz="0" w:space="0" w:color="auto"/>
            <w:bottom w:val="none" w:sz="0" w:space="0" w:color="auto"/>
            <w:right w:val="none" w:sz="0" w:space="0" w:color="auto"/>
          </w:divBdr>
        </w:div>
      </w:divsChild>
    </w:div>
    <w:div w:id="1943948915">
      <w:bodyDiv w:val="1"/>
      <w:marLeft w:val="0"/>
      <w:marRight w:val="0"/>
      <w:marTop w:val="0"/>
      <w:marBottom w:val="0"/>
      <w:divBdr>
        <w:top w:val="none" w:sz="0" w:space="0" w:color="auto"/>
        <w:left w:val="none" w:sz="0" w:space="0" w:color="auto"/>
        <w:bottom w:val="none" w:sz="0" w:space="0" w:color="auto"/>
        <w:right w:val="none" w:sz="0" w:space="0" w:color="auto"/>
      </w:divBdr>
      <w:divsChild>
        <w:div w:id="1464277395">
          <w:marLeft w:val="0"/>
          <w:marRight w:val="0"/>
          <w:marTop w:val="0"/>
          <w:marBottom w:val="0"/>
          <w:divBdr>
            <w:top w:val="none" w:sz="0" w:space="0" w:color="auto"/>
            <w:left w:val="none" w:sz="0" w:space="0" w:color="auto"/>
            <w:bottom w:val="none" w:sz="0" w:space="0" w:color="auto"/>
            <w:right w:val="none" w:sz="0" w:space="0" w:color="auto"/>
          </w:divBdr>
        </w:div>
        <w:div w:id="934441527">
          <w:marLeft w:val="0"/>
          <w:marRight w:val="0"/>
          <w:marTop w:val="0"/>
          <w:marBottom w:val="0"/>
          <w:divBdr>
            <w:top w:val="none" w:sz="0" w:space="0" w:color="auto"/>
            <w:left w:val="none" w:sz="0" w:space="0" w:color="auto"/>
            <w:bottom w:val="none" w:sz="0" w:space="0" w:color="auto"/>
            <w:right w:val="none" w:sz="0" w:space="0" w:color="auto"/>
          </w:divBdr>
        </w:div>
        <w:div w:id="1342777291">
          <w:marLeft w:val="0"/>
          <w:marRight w:val="0"/>
          <w:marTop w:val="0"/>
          <w:marBottom w:val="0"/>
          <w:divBdr>
            <w:top w:val="none" w:sz="0" w:space="0" w:color="auto"/>
            <w:left w:val="none" w:sz="0" w:space="0" w:color="auto"/>
            <w:bottom w:val="none" w:sz="0" w:space="0" w:color="auto"/>
            <w:right w:val="none" w:sz="0" w:space="0" w:color="auto"/>
          </w:divBdr>
        </w:div>
        <w:div w:id="709378452">
          <w:marLeft w:val="0"/>
          <w:marRight w:val="0"/>
          <w:marTop w:val="0"/>
          <w:marBottom w:val="0"/>
          <w:divBdr>
            <w:top w:val="none" w:sz="0" w:space="0" w:color="auto"/>
            <w:left w:val="none" w:sz="0" w:space="0" w:color="auto"/>
            <w:bottom w:val="none" w:sz="0" w:space="0" w:color="auto"/>
            <w:right w:val="none" w:sz="0" w:space="0" w:color="auto"/>
          </w:divBdr>
        </w:div>
      </w:divsChild>
    </w:div>
    <w:div w:id="1957590732">
      <w:bodyDiv w:val="1"/>
      <w:marLeft w:val="0"/>
      <w:marRight w:val="0"/>
      <w:marTop w:val="0"/>
      <w:marBottom w:val="0"/>
      <w:divBdr>
        <w:top w:val="none" w:sz="0" w:space="0" w:color="auto"/>
        <w:left w:val="none" w:sz="0" w:space="0" w:color="auto"/>
        <w:bottom w:val="none" w:sz="0" w:space="0" w:color="auto"/>
        <w:right w:val="none" w:sz="0" w:space="0" w:color="auto"/>
      </w:divBdr>
    </w:div>
    <w:div w:id="1963733263">
      <w:bodyDiv w:val="1"/>
      <w:marLeft w:val="0"/>
      <w:marRight w:val="0"/>
      <w:marTop w:val="0"/>
      <w:marBottom w:val="0"/>
      <w:divBdr>
        <w:top w:val="none" w:sz="0" w:space="0" w:color="auto"/>
        <w:left w:val="none" w:sz="0" w:space="0" w:color="auto"/>
        <w:bottom w:val="none" w:sz="0" w:space="0" w:color="auto"/>
        <w:right w:val="none" w:sz="0" w:space="0" w:color="auto"/>
      </w:divBdr>
      <w:divsChild>
        <w:div w:id="344749237">
          <w:marLeft w:val="0"/>
          <w:marRight w:val="0"/>
          <w:marTop w:val="0"/>
          <w:marBottom w:val="0"/>
          <w:divBdr>
            <w:top w:val="none" w:sz="0" w:space="0" w:color="auto"/>
            <w:left w:val="none" w:sz="0" w:space="0" w:color="auto"/>
            <w:bottom w:val="none" w:sz="0" w:space="0" w:color="auto"/>
            <w:right w:val="none" w:sz="0" w:space="0" w:color="auto"/>
          </w:divBdr>
        </w:div>
        <w:div w:id="1852599960">
          <w:marLeft w:val="0"/>
          <w:marRight w:val="0"/>
          <w:marTop w:val="0"/>
          <w:marBottom w:val="0"/>
          <w:divBdr>
            <w:top w:val="none" w:sz="0" w:space="0" w:color="auto"/>
            <w:left w:val="none" w:sz="0" w:space="0" w:color="auto"/>
            <w:bottom w:val="none" w:sz="0" w:space="0" w:color="auto"/>
            <w:right w:val="none" w:sz="0" w:space="0" w:color="auto"/>
          </w:divBdr>
        </w:div>
      </w:divsChild>
    </w:div>
    <w:div w:id="1972516686">
      <w:bodyDiv w:val="1"/>
      <w:marLeft w:val="0"/>
      <w:marRight w:val="0"/>
      <w:marTop w:val="0"/>
      <w:marBottom w:val="0"/>
      <w:divBdr>
        <w:top w:val="none" w:sz="0" w:space="0" w:color="auto"/>
        <w:left w:val="none" w:sz="0" w:space="0" w:color="auto"/>
        <w:bottom w:val="none" w:sz="0" w:space="0" w:color="auto"/>
        <w:right w:val="none" w:sz="0" w:space="0" w:color="auto"/>
      </w:divBdr>
    </w:div>
    <w:div w:id="1976597354">
      <w:bodyDiv w:val="1"/>
      <w:marLeft w:val="0"/>
      <w:marRight w:val="0"/>
      <w:marTop w:val="0"/>
      <w:marBottom w:val="0"/>
      <w:divBdr>
        <w:top w:val="none" w:sz="0" w:space="0" w:color="auto"/>
        <w:left w:val="none" w:sz="0" w:space="0" w:color="auto"/>
        <w:bottom w:val="none" w:sz="0" w:space="0" w:color="auto"/>
        <w:right w:val="none" w:sz="0" w:space="0" w:color="auto"/>
      </w:divBdr>
    </w:div>
    <w:div w:id="1977754890">
      <w:bodyDiv w:val="1"/>
      <w:marLeft w:val="0"/>
      <w:marRight w:val="0"/>
      <w:marTop w:val="0"/>
      <w:marBottom w:val="0"/>
      <w:divBdr>
        <w:top w:val="none" w:sz="0" w:space="0" w:color="auto"/>
        <w:left w:val="none" w:sz="0" w:space="0" w:color="auto"/>
        <w:bottom w:val="none" w:sz="0" w:space="0" w:color="auto"/>
        <w:right w:val="none" w:sz="0" w:space="0" w:color="auto"/>
      </w:divBdr>
    </w:div>
    <w:div w:id="1981185503">
      <w:bodyDiv w:val="1"/>
      <w:marLeft w:val="0"/>
      <w:marRight w:val="0"/>
      <w:marTop w:val="0"/>
      <w:marBottom w:val="0"/>
      <w:divBdr>
        <w:top w:val="none" w:sz="0" w:space="0" w:color="auto"/>
        <w:left w:val="none" w:sz="0" w:space="0" w:color="auto"/>
        <w:bottom w:val="none" w:sz="0" w:space="0" w:color="auto"/>
        <w:right w:val="none" w:sz="0" w:space="0" w:color="auto"/>
      </w:divBdr>
    </w:div>
    <w:div w:id="2008091466">
      <w:bodyDiv w:val="1"/>
      <w:marLeft w:val="0"/>
      <w:marRight w:val="0"/>
      <w:marTop w:val="0"/>
      <w:marBottom w:val="0"/>
      <w:divBdr>
        <w:top w:val="none" w:sz="0" w:space="0" w:color="auto"/>
        <w:left w:val="none" w:sz="0" w:space="0" w:color="auto"/>
        <w:bottom w:val="none" w:sz="0" w:space="0" w:color="auto"/>
        <w:right w:val="none" w:sz="0" w:space="0" w:color="auto"/>
      </w:divBdr>
    </w:div>
    <w:div w:id="2008702913">
      <w:bodyDiv w:val="1"/>
      <w:marLeft w:val="0"/>
      <w:marRight w:val="0"/>
      <w:marTop w:val="0"/>
      <w:marBottom w:val="0"/>
      <w:divBdr>
        <w:top w:val="none" w:sz="0" w:space="0" w:color="auto"/>
        <w:left w:val="none" w:sz="0" w:space="0" w:color="auto"/>
        <w:bottom w:val="none" w:sz="0" w:space="0" w:color="auto"/>
        <w:right w:val="none" w:sz="0" w:space="0" w:color="auto"/>
      </w:divBdr>
      <w:divsChild>
        <w:div w:id="1350838169">
          <w:marLeft w:val="0"/>
          <w:marRight w:val="0"/>
          <w:marTop w:val="0"/>
          <w:marBottom w:val="0"/>
          <w:divBdr>
            <w:top w:val="none" w:sz="0" w:space="0" w:color="auto"/>
            <w:left w:val="none" w:sz="0" w:space="0" w:color="auto"/>
            <w:bottom w:val="none" w:sz="0" w:space="0" w:color="auto"/>
            <w:right w:val="none" w:sz="0" w:space="0" w:color="auto"/>
          </w:divBdr>
        </w:div>
        <w:div w:id="692809288">
          <w:marLeft w:val="0"/>
          <w:marRight w:val="0"/>
          <w:marTop w:val="0"/>
          <w:marBottom w:val="0"/>
          <w:divBdr>
            <w:top w:val="none" w:sz="0" w:space="0" w:color="auto"/>
            <w:left w:val="none" w:sz="0" w:space="0" w:color="auto"/>
            <w:bottom w:val="none" w:sz="0" w:space="0" w:color="auto"/>
            <w:right w:val="none" w:sz="0" w:space="0" w:color="auto"/>
          </w:divBdr>
        </w:div>
      </w:divsChild>
    </w:div>
    <w:div w:id="2068842468">
      <w:bodyDiv w:val="1"/>
      <w:marLeft w:val="0"/>
      <w:marRight w:val="0"/>
      <w:marTop w:val="0"/>
      <w:marBottom w:val="0"/>
      <w:divBdr>
        <w:top w:val="none" w:sz="0" w:space="0" w:color="auto"/>
        <w:left w:val="none" w:sz="0" w:space="0" w:color="auto"/>
        <w:bottom w:val="none" w:sz="0" w:space="0" w:color="auto"/>
        <w:right w:val="none" w:sz="0" w:space="0" w:color="auto"/>
      </w:divBdr>
      <w:divsChild>
        <w:div w:id="907883737">
          <w:marLeft w:val="720"/>
          <w:marRight w:val="0"/>
          <w:marTop w:val="0"/>
          <w:marBottom w:val="0"/>
          <w:divBdr>
            <w:top w:val="none" w:sz="0" w:space="0" w:color="auto"/>
            <w:left w:val="none" w:sz="0" w:space="0" w:color="auto"/>
            <w:bottom w:val="none" w:sz="0" w:space="0" w:color="auto"/>
            <w:right w:val="none" w:sz="0" w:space="0" w:color="auto"/>
          </w:divBdr>
        </w:div>
      </w:divsChild>
    </w:div>
    <w:div w:id="2073311507">
      <w:bodyDiv w:val="1"/>
      <w:marLeft w:val="0"/>
      <w:marRight w:val="0"/>
      <w:marTop w:val="0"/>
      <w:marBottom w:val="0"/>
      <w:divBdr>
        <w:top w:val="none" w:sz="0" w:space="0" w:color="auto"/>
        <w:left w:val="none" w:sz="0" w:space="0" w:color="auto"/>
        <w:bottom w:val="none" w:sz="0" w:space="0" w:color="auto"/>
        <w:right w:val="none" w:sz="0" w:space="0" w:color="auto"/>
      </w:divBdr>
    </w:div>
    <w:div w:id="2074036041">
      <w:bodyDiv w:val="1"/>
      <w:marLeft w:val="0"/>
      <w:marRight w:val="0"/>
      <w:marTop w:val="0"/>
      <w:marBottom w:val="0"/>
      <w:divBdr>
        <w:top w:val="none" w:sz="0" w:space="0" w:color="auto"/>
        <w:left w:val="none" w:sz="0" w:space="0" w:color="auto"/>
        <w:bottom w:val="none" w:sz="0" w:space="0" w:color="auto"/>
        <w:right w:val="none" w:sz="0" w:space="0" w:color="auto"/>
      </w:divBdr>
    </w:div>
    <w:div w:id="2077894904">
      <w:bodyDiv w:val="1"/>
      <w:marLeft w:val="0"/>
      <w:marRight w:val="0"/>
      <w:marTop w:val="0"/>
      <w:marBottom w:val="0"/>
      <w:divBdr>
        <w:top w:val="none" w:sz="0" w:space="0" w:color="auto"/>
        <w:left w:val="none" w:sz="0" w:space="0" w:color="auto"/>
        <w:bottom w:val="none" w:sz="0" w:space="0" w:color="auto"/>
        <w:right w:val="none" w:sz="0" w:space="0" w:color="auto"/>
      </w:divBdr>
    </w:div>
    <w:div w:id="2096510488">
      <w:bodyDiv w:val="1"/>
      <w:marLeft w:val="0"/>
      <w:marRight w:val="0"/>
      <w:marTop w:val="0"/>
      <w:marBottom w:val="0"/>
      <w:divBdr>
        <w:top w:val="none" w:sz="0" w:space="0" w:color="auto"/>
        <w:left w:val="none" w:sz="0" w:space="0" w:color="auto"/>
        <w:bottom w:val="none" w:sz="0" w:space="0" w:color="auto"/>
        <w:right w:val="none" w:sz="0" w:space="0" w:color="auto"/>
      </w:divBdr>
    </w:div>
    <w:div w:id="2118670659">
      <w:bodyDiv w:val="1"/>
      <w:marLeft w:val="0"/>
      <w:marRight w:val="0"/>
      <w:marTop w:val="0"/>
      <w:marBottom w:val="0"/>
      <w:divBdr>
        <w:top w:val="none" w:sz="0" w:space="0" w:color="auto"/>
        <w:left w:val="none" w:sz="0" w:space="0" w:color="auto"/>
        <w:bottom w:val="none" w:sz="0" w:space="0" w:color="auto"/>
        <w:right w:val="none" w:sz="0" w:space="0" w:color="auto"/>
      </w:divBdr>
    </w:div>
    <w:div w:id="2118793902">
      <w:bodyDiv w:val="1"/>
      <w:marLeft w:val="0"/>
      <w:marRight w:val="0"/>
      <w:marTop w:val="0"/>
      <w:marBottom w:val="0"/>
      <w:divBdr>
        <w:top w:val="none" w:sz="0" w:space="0" w:color="auto"/>
        <w:left w:val="none" w:sz="0" w:space="0" w:color="auto"/>
        <w:bottom w:val="none" w:sz="0" w:space="0" w:color="auto"/>
        <w:right w:val="none" w:sz="0" w:space="0" w:color="auto"/>
      </w:divBdr>
    </w:div>
    <w:div w:id="2144501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ature.com/nature/journal/v486/n7402/abs/nature11053.html" TargetMode="External"/><Relationship Id="rId18" Type="http://schemas.openxmlformats.org/officeDocument/2006/relationships/hyperlink" Target="https://doi.org/10.1016/j.cca.2015.01.00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ature.com/nature/journal/v444/n7122/suppinfo/4441022a_S1.html" TargetMode="External"/><Relationship Id="rId7" Type="http://schemas.openxmlformats.org/officeDocument/2006/relationships/footnotes" Target="footnotes.xml"/><Relationship Id="rId12" Type="http://schemas.openxmlformats.org/officeDocument/2006/relationships/hyperlink" Target="https://www.nature.com/articles/nature25973" TargetMode="External"/><Relationship Id="rId17" Type="http://schemas.openxmlformats.org/officeDocument/2006/relationships/hyperlink" Target="http://wwwR-project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S0022-2836(05)80360-2" TargetMode="External"/><Relationship Id="rId20" Type="http://schemas.openxmlformats.org/officeDocument/2006/relationships/hyperlink" Target="https://doi.org/10.1016/j.chom.2008.02.015"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ture.com/ijo/journal/v36/n6/suppinfo/ijo2011153s1.html"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nature.com/nmeth/journal/v7/n5/suppinfo/nmeth.f.303_S1.html" TargetMode="External"/><Relationship Id="rId23" Type="http://schemas.openxmlformats.org/officeDocument/2006/relationships/hyperlink" Target="https://doi.org/10.1016/j.jpeds.2003.09.028" TargetMode="External"/><Relationship Id="rId10" Type="http://schemas.openxmlformats.org/officeDocument/2006/relationships/hyperlink" Target="http://www.nature.com/nature/journal/v535/n7612/abs/nature18646.html" TargetMode="External"/><Relationship Id="rId19" Type="http://schemas.openxmlformats.org/officeDocument/2006/relationships/hyperlink" Target="http://bioinformatics.psb.ugent.be/webtools/Venn/" TargetMode="External"/><Relationship Id="rId4" Type="http://schemas.microsoft.com/office/2007/relationships/stylesWithEffects" Target="stylesWithEffects.xml"/><Relationship Id="rId9" Type="http://schemas.openxmlformats.org/officeDocument/2006/relationships/hyperlink" Target="http://www.nature.com/nature/journal/v444/n7122/suppinfo/nature05414_S1.html" TargetMode="External"/><Relationship Id="rId14" Type="http://schemas.openxmlformats.org/officeDocument/2006/relationships/hyperlink" Target="http://dx.doi.org/10.1016/j.phrs.2012.09.001" TargetMode="External"/><Relationship Id="rId22" Type="http://schemas.openxmlformats.org/officeDocument/2006/relationships/hyperlink" Target="http://www.nature.com/nbt/journal/v33/n10/abs/nbt.3353.html" TargetMode="External"/><Relationship Id="rId30" Type="http://schemas.microsoft.com/office/2011/relationships/commentsExtended" Target="commentsExtended.xml"/><Relationship Id="rId27"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BBA59A-8FAE-4BFE-9707-E01A81B9F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057</Words>
  <Characters>69666</Characters>
  <Application>Microsoft Office Word</Application>
  <DocSecurity>0</DocSecurity>
  <Lines>580</Lines>
  <Paragraphs>161</Paragraphs>
  <ScaleCrop>false</ScaleCrop>
  <HeadingPairs>
    <vt:vector size="6" baseType="variant">
      <vt:variant>
        <vt:lpstr>Titel</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vector>
  </TitlesOfParts>
  <Company>Helmholtz Zentrum München</Company>
  <LinksUpToDate>false</LinksUpToDate>
  <CharactersWithSpaces>80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treichel</dc:creator>
  <cp:lastModifiedBy>katrin.rauner</cp:lastModifiedBy>
  <cp:revision>2</cp:revision>
  <cp:lastPrinted>2018-12-12T12:20:00Z</cp:lastPrinted>
  <dcterms:created xsi:type="dcterms:W3CDTF">2019-03-11T11:19:00Z</dcterms:created>
  <dcterms:modified xsi:type="dcterms:W3CDTF">2019-03-1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ies>
</file>